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0AF23C" w14:textId="38B9FE00" w:rsidR="007C77EB" w:rsidRDefault="00C836F4" w:rsidP="004B5CE8">
      <w:pPr>
        <w:pStyle w:val="ChapterTitle"/>
      </w:pPr>
      <w:bookmarkStart w:id="0" w:name="_GoBack"/>
      <w:bookmarkEnd w:id="0"/>
      <w:r>
        <w:rPr>
          <w:noProof/>
          <w:lang w:val="en-GB" w:eastAsia="en-GB"/>
        </w:rPr>
        <w:drawing>
          <wp:anchor distT="71755" distB="0" distL="720090" distR="0" simplePos="0" relativeHeight="251660288" behindDoc="0" locked="0" layoutInCell="1" allowOverlap="1" wp14:anchorId="241BE2F6" wp14:editId="46334A66">
            <wp:simplePos x="0" y="0"/>
            <wp:positionH relativeFrom="column">
              <wp:posOffset>3484880</wp:posOffset>
            </wp:positionH>
            <wp:positionV relativeFrom="paragraph">
              <wp:posOffset>-365760</wp:posOffset>
            </wp:positionV>
            <wp:extent cx="1165860" cy="335280"/>
            <wp:effectExtent l="0" t="0" r="2540" b="0"/>
            <wp:wrapNone/>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rrowheads="1" noChangeShapeType="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65860" cy="335280"/>
                    </a:xfrm>
                    <a:prstGeom prst="rect">
                      <a:avLst/>
                    </a:prstGeom>
                    <a:noFill/>
                    <a:ln>
                      <a:noFill/>
                    </a:ln>
                  </pic:spPr>
                </pic:pic>
              </a:graphicData>
            </a:graphic>
            <wp14:sizeRelH relativeFrom="page">
              <wp14:pctWidth>0</wp14:pctWidth>
            </wp14:sizeRelH>
            <wp14:sizeRelV relativeFrom="page">
              <wp14:pctHeight>0</wp14:pctHeight>
            </wp14:sizeRelV>
          </wp:anchor>
        </w:drawing>
      </w:r>
      <w:r w:rsidR="00D238B1">
        <w:fldChar w:fldCharType="begin"/>
      </w:r>
      <w:r w:rsidR="00DF6B35">
        <w:instrText xml:space="preserve"> MACROBUTTON NoMacro </w:instrText>
      </w:r>
      <w:r w:rsidR="00D238B1">
        <w:fldChar w:fldCharType="end"/>
      </w:r>
      <w:r w:rsidRPr="00C836F4">
        <w:rPr>
          <w:rFonts w:ascii="Helvetica Neue" w:hAnsi="Helvetica Neue"/>
          <w:szCs w:val="32"/>
        </w:rPr>
        <w:t xml:space="preserve"> </w:t>
      </w:r>
      <w:r w:rsidRPr="009C5B32">
        <w:rPr>
          <w:rFonts w:ascii="Helvetica Neue" w:hAnsi="Helvetica Neue"/>
          <w:szCs w:val="32"/>
        </w:rPr>
        <w:t>Neurological complications and MRI</w:t>
      </w:r>
    </w:p>
    <w:p w14:paraId="7AFBDEA1" w14:textId="5C4693DC" w:rsidR="00DA57D5" w:rsidRPr="00EA63B1" w:rsidRDefault="00C836F4" w:rsidP="00DA57D5">
      <w:pPr>
        <w:pStyle w:val="paragraph"/>
        <w:rPr>
          <w:rFonts w:ascii="Arial" w:hAnsi="Arial" w:cs="Arial"/>
        </w:rPr>
      </w:pPr>
      <w:r>
        <w:rPr>
          <w:rFonts w:ascii="Arial" w:hAnsi="Arial" w:cs="Arial"/>
        </w:rPr>
        <w:t>Jamie M. Kaw</w:t>
      </w:r>
      <w:r w:rsidR="00CF18B7">
        <w:rPr>
          <w:rFonts w:ascii="Arial" w:hAnsi="Arial" w:cs="Arial"/>
        </w:rPr>
        <w:t>a</w:t>
      </w:r>
      <w:r>
        <w:rPr>
          <w:rFonts w:ascii="Arial" w:hAnsi="Arial" w:cs="Arial"/>
        </w:rPr>
        <w:t>dler &amp; Fenella J. Kirkham</w:t>
      </w:r>
    </w:p>
    <w:p w14:paraId="2B98C9FD" w14:textId="77777777" w:rsidR="00A907B9" w:rsidRPr="00097749" w:rsidRDefault="00C836F4" w:rsidP="00C836F4">
      <w:pPr>
        <w:pStyle w:val="Affiliation"/>
      </w:pPr>
      <w:r>
        <w:t>Developmental Neurosciences, UCL Institute of Child Health, University College London</w:t>
      </w:r>
    </w:p>
    <w:p w14:paraId="1F89C05C" w14:textId="23FD79D7" w:rsidR="00027B32" w:rsidRPr="00E03300" w:rsidRDefault="00027B32" w:rsidP="00027B32">
      <w:pPr>
        <w:pStyle w:val="paragraph"/>
      </w:pPr>
      <w:r w:rsidRPr="00027B32">
        <w:rPr>
          <w:b/>
        </w:rPr>
        <w:t xml:space="preserve">Abstract: </w:t>
      </w:r>
      <w:r w:rsidR="00C836F4" w:rsidRPr="0037456E">
        <w:t xml:space="preserve">Cerebrovascular disease (cerebral infarction, intracranial </w:t>
      </w:r>
      <w:r w:rsidR="00CF18B7" w:rsidRPr="0037456E">
        <w:t>haemorrhage</w:t>
      </w:r>
      <w:r w:rsidR="00C836F4" w:rsidRPr="0037456E">
        <w:t>, vasculopathy) are common manifestations of SCD associated with significant morbidity and mortality. These neurological complications and potential corresponding neuropsychological compromise may have devastating consequences for a child with SCD.</w:t>
      </w:r>
      <w:r w:rsidR="00C836F4">
        <w:t xml:space="preserve"> </w:t>
      </w:r>
      <w:r w:rsidR="00C836F4" w:rsidRPr="0037456E">
        <w:t>This chapter aims to review the neurological complications in SCD using magnetic resonance imaging (MRI) as both a qualitative and quantitative tool for detecting abnormality</w:t>
      </w:r>
      <w:r w:rsidR="00C836F4">
        <w:t>. Advanced MRI pulse sequences, such</w:t>
      </w:r>
      <w:r w:rsidR="00F7600E">
        <w:t xml:space="preserve"> as high-resolution 3D T1-weigh</w:t>
      </w:r>
      <w:r w:rsidR="00C836F4">
        <w:t>t</w:t>
      </w:r>
      <w:r w:rsidR="00F7600E">
        <w:t>e</w:t>
      </w:r>
      <w:r w:rsidR="00C836F4">
        <w:t>d imaging for brain volumetrics, diffusion tensor imaging for white matter integrity and non-invasive perfusion MRI for cerebral blood flow measurement, can give additional information about the structure and function of brain tissue beyond the scope of conventional clinical imaging. These studies have set to establish quant</w:t>
      </w:r>
      <w:r w:rsidR="00CF18B7">
        <w:t>it</w:t>
      </w:r>
      <w:r w:rsidR="00C836F4">
        <w:t>ative biomarkers that relate to disease severity and</w:t>
      </w:r>
      <w:r w:rsidR="00C836F4" w:rsidRPr="0037456E">
        <w:t xml:space="preserve"> neuropsychological sequelae</w:t>
      </w:r>
      <w:r w:rsidR="00C836F4">
        <w:t>.</w:t>
      </w:r>
    </w:p>
    <w:p w14:paraId="02A54DE9" w14:textId="6931CC8D" w:rsidR="00027B32" w:rsidRDefault="00027B32" w:rsidP="00027B32">
      <w:pPr>
        <w:pStyle w:val="Kewords"/>
      </w:pPr>
      <w:r w:rsidRPr="00027B32">
        <w:t xml:space="preserve">Keywords: </w:t>
      </w:r>
      <w:r w:rsidR="00E30604">
        <w:rPr>
          <w:b w:val="0"/>
        </w:rPr>
        <w:t>sickle cell anaemia, MRI, cerebrovascular disease, stroke</w:t>
      </w:r>
    </w:p>
    <w:p w14:paraId="1AAA97DF" w14:textId="77777777" w:rsidR="00F57E5C" w:rsidRDefault="00ED05C6" w:rsidP="00F57E5C">
      <w:pPr>
        <w:pStyle w:val="H1"/>
      </w:pPr>
      <w:r>
        <w:t>Introd</w:t>
      </w:r>
      <w:r w:rsidR="00F57E5C">
        <w:t>uc</w:t>
      </w:r>
      <w:r w:rsidR="00DA7FED">
        <w:t>tion</w:t>
      </w:r>
    </w:p>
    <w:p w14:paraId="36813017" w14:textId="11D13967" w:rsidR="00E30604" w:rsidRPr="00E30604" w:rsidRDefault="00E30604" w:rsidP="00E30604">
      <w:pPr>
        <w:pStyle w:val="paragraph"/>
      </w:pPr>
      <w:r w:rsidRPr="007858AF">
        <w:t>SCD is the commonest cause of stroke in childhood</w:t>
      </w:r>
      <w:r>
        <w:t xml:space="preserve"> </w:t>
      </w:r>
      <w:r>
        <w:fldChar w:fldCharType="begin" w:fldLock="1"/>
      </w:r>
      <w:r>
        <w:instrText>ADDIN CSL_CITATION { "citationItems" : [ { "id" : "ITEM-1", "itemData" : { "DOI" : "10.1182/blood-2015-09-618579", "author" : [ { "dropping-particle" : "", "family" : "DeBaun", "given" : "M R", "non-dropping-particle" : "", "parse-names" : false, "suffix" : "" }, { "dropping-particle" : "", "family" : "Kirkham", "given" : "F J", "non-dropping-particle" : "", "parse-names" : false, "suffix" : "" } ], "container-title" : "Blood", "id" : "ITEM-1", "issue" : "7", "issued" : { "date-parts" : [ [ "2016" ] ] }, "page" : "1-39", "title" : "Central Nervous System Complications and Management in Sickle Cell Disease: A Review", "type" : "article-journal", "volume" : "127" }, "uris" : [ "http://www.mendeley.com/documents/?uuid=19786144-1f99-4066-81bb-59ad80eba0ee" ] }, { "id" : "ITEM-2", "itemData" : { "ISSN" : "0028-3878", "PMID" : "9674798", "abstract" : "BACKGROUND/PURPOSE: The Baltimore-Washington Cooperative Young Stroke Study is the largest biracial urban-suburban population-based study to examine the etiology of strokes in children.\n\nMETHODS: We identified all children aged 1 to 14 years discharged from all 46 hospitals in central Maryland and Washington, DC with a diagnosis of ischemic stroke and intracerebral hemorrhage in the years 1988 and 1991. Each medical record was reviewed by two neurologists for appropriateness of the diagnosis of stroke and for information on the patient's history, clinical presentation, pertinent investigations, hospital stay, and outcome at time of discharge.\n\nRESULTS: Eighteen children with ischemic infarction and 17 with intracerebral hemorrhage were identified. The most common cause of ischemic stroke was sickle-cell disease (39%), followed by vasculopathic (33%) and indeterminate (28%) causes. Causes of intracerebral hemorrhages were arteriovenous malformation (29%), hematologic (23%), vasculopathy (18%), surgical complication (12%), coagulopathy (6%), and indeterminate (12%). The overall incidence for childhood stroke was 1.29 per 100,000 per year, with ischemic stroke occurring at a rate of 0.58 per 100,000 and intracerebral hemorrhage occurring at a rate of 0.71 per 100,000. The incidence of stroke among children with sickle-cell disease was estimated to be 0.28% or 285 per 100,000 per year.\n\nCONCLUSION: Sickle-cell disease plays a disproportionately high role in childhood stroke when a biracial population is surveyed.", "author" : [ { "dropping-particle" : "", "family" : "Earley", "given" : "C J", "non-dropping-particle" : "", "parse-names" : false, "suffix" : "" }, { "dropping-particle" : "", "family" : "Kittner", "given" : "S J", "non-dropping-particle" : "", "parse-names" : false, "suffix" : "" }, { "dropping-particle" : "", "family" : "Feeser", "given" : "B R", "non-dropping-particle" : "", "parse-names" : false, "suffix" : "" }, { "dropping-particle" : "", "family" : "Gardner", "given" : "J", "non-dropping-particle" : "", "parse-names" : false, "suffix" : "" }, { "dropping-particle" : "", "family" : "Epstein", "given" : "A", "non-dropping-particle" : "", "parse-names" : false, "suffix" : "" }, { "dropping-particle" : "", "family" : "Wozniak", "given" : "M A", "non-dropping-particle" : "", "parse-names" : false, "suffix" : "" }, { "dropping-particle" : "", "family" : "Wityk", "given" : "R", "non-dropping-particle" : "", "parse-names" : false, "suffix" : "" }, { "dropping-particle" : "", "family" : "Stern", "given" : "B J", "non-dropping-particle" : "", "parse-names" : false, "suffix" : "" }, { "dropping-particle" : "", "family" : "Price", "given" : "T R", "non-dropping-particle" : "", "parse-names" : false, "suffix" : "" }, { "dropping-particle" : "", "family" : "Macko", "given" : "R F", "non-dropping-particle" : "", "parse-names" : false, "suffix" : "" }, { "dropping-particle" : "", "family" : "Johnson", "given" : "C", "non-dropping-particle" : "", "parse-names" : false, "suffix" : "" }, { "dropping-particle" : "", "family" : "Sloan", "given" : "M A", "non-dropping-particle" : "", "parse-names" : false, "suffix" : "" }, { "dropping-particle" : "", "family" : "Buchholz", "given" : "D", "non-dropping-particle" : "", "parse-names" : false, "suffix" : "" } ], "container-title" : "Neurology", "id" : "ITEM-2", "issue" : "1", "issued" : { "date-parts" : [ [ "1998", "7" ] ] }, "page" : "169-76", "title" : "Stroke in children and sickle-cell disease: Baltimore-Washington Cooperative Young Stroke Study.", "type" : "article-journal", "volume" : "51" }, "uris" : [ "http://www.mendeley.com/documents/?uuid=43203386-ecbd-4fa7-a90f-dea24b83fab9" ] } ], "mendeley" : { "formattedCitation" : "[1,2]", "plainTextFormattedCitation" : "[1,2]", "previouslyFormattedCitation" : "[1,2]" }, "properties" : { "noteIndex" : 0 }, "schema" : "https://github.com/citation-style-language/schema/raw/master/csl-citation.json" }</w:instrText>
      </w:r>
      <w:r>
        <w:fldChar w:fldCharType="separate"/>
      </w:r>
      <w:r w:rsidRPr="00226FCF">
        <w:rPr>
          <w:noProof/>
        </w:rPr>
        <w:t>[1,2]</w:t>
      </w:r>
      <w:r>
        <w:fldChar w:fldCharType="end"/>
      </w:r>
      <w:r w:rsidRPr="007858AF">
        <w:t xml:space="preserve">. </w:t>
      </w:r>
      <w:r>
        <w:t>Focal c</w:t>
      </w:r>
      <w:r w:rsidRPr="007858AF">
        <w:t>erebral isch</w:t>
      </w:r>
      <w:r>
        <w:t>a</w:t>
      </w:r>
      <w:r w:rsidRPr="007858AF">
        <w:t>emia due to arterial or venous compromis</w:t>
      </w:r>
      <w:r>
        <w:t xml:space="preserve">e </w:t>
      </w:r>
      <w:r w:rsidRPr="007858AF">
        <w:t xml:space="preserve">is rarely fatal </w:t>
      </w:r>
      <w:r>
        <w:t xml:space="preserve">but </w:t>
      </w:r>
      <w:r w:rsidRPr="007858AF">
        <w:t>account</w:t>
      </w:r>
      <w:r>
        <w:t>s</w:t>
      </w:r>
      <w:r w:rsidRPr="007858AF">
        <w:t xml:space="preserve"> for 70-80% of all </w:t>
      </w:r>
      <w:r>
        <w:t>strokes</w:t>
      </w:r>
      <w:r w:rsidRPr="007858AF">
        <w:t xml:space="preserve"> </w:t>
      </w:r>
      <w:r w:rsidRPr="007858AF">
        <w:fldChar w:fldCharType="begin" w:fldLock="1"/>
      </w:r>
      <w:r>
        <w:instrText>ADDIN CSL_CITATION { "citationItems" : [ { "id" : "ITEM-1", "itemData" : { "ISSN" : "0002-9343", "PMID" : "717414", "author" : [ { "dropping-particle" : "", "family" : "Powars", "given" : "D", "non-dropping-particle" : "", "parse-names" : false, "suffix" : "" }, { "dropping-particle" : "", "family" : "Wilson", "given" : "B", "non-dropping-particle" : "", "parse-names" : false, "suffix" : "" }, { "dropping-particle" : "", "family" : "Imbus", "given" : "C", "non-dropping-particle" : "", "parse-names" : false, "suffix" : "" }, { "dropping-particle" : "", "family" : "Pegelow", "given" : "C", "non-dropping-particle" : "", "parse-names" : false, "suffix" : "" }, { "dropping-particle" : "", "family" : "Allen", "given" : "J", "non-dropping-particle" : "", "parse-names" : false, "suffix" : "" } ], "container-title" : "The American Journal of Medicine", "id" : "ITEM-1", "issue" : "3", "issued" : { "date-parts" : [ [ "1978", "9" ] ] }, "page" : "461-71", "title" : "The natural history of stroke in sickle cell disease.", "type" : "article-journal", "volume" : "65" }, "uris" : [ "http://www.mendeley.com/documents/?uuid=007c3ac1-e6fd-4bda-a9d9-78fb10dbd31a" ] }, { "id" : "ITEM-2", "itemData" : { "ISSN" : "0037-1963", "PMID" : "1887247", "author" : [ { "dropping-particle" : "", "family" : "Ohene-Frempong", "given" : "K", "non-dropping-particle" : "", "parse-names" : false, "suffix" : "" } ], "container-title" : "Seminars in hematology", "id" : "ITEM-2", "issue" : "3", "issued" : { "date-parts" : [ [ "1991", "7" ] ] }, "page" : "213-9", "title" : "Stroke in sickle cell disease: demographic, clinical, and therapeutic considerations.", "type" : "article-journal", "volume" : "28" }, "uris" : [ "http://www.mendeley.com/documents/?uuid=f47a1992-5587-4cf3-bca3-bc67fd795032" ] }, { "id" : "ITEM-3", "itemData" : { "ISSN" : "0065-3101", "PMID" : "2675570", "author" : [ { "dropping-particle" : "", "family" : "Pavlakis", "given" : "S G", "non-dropping-particle" : "", "parse-names" : false, "suffix" : "" }, { "dropping-particle" : "", "family" : "Prohovnik", "given" : "I", "non-dropping-particle" : "", "parse-names" : false, "suffix" : "" }, { "dropping-particle" : "", "family" : "Piomelli", "given" : "S", "non-dropping-particle" : "", "parse-names" : false, "suffix" : "" }, { "dropping-particle" : "", "family" : "DeVivo", "given" : "D C", "non-dropping-particle" : "", "parse-names" : false, "suffix" : "" } ], "container-title" : "Advances in Pediatrics", "id" : "ITEM-3", "issued" : { "date-parts" : [ [ "1989", "1" ] ] }, "page" : "247-76", "title" : "Neurologic complications of sickle cell disease.", "type" : "article-journal", "volume" : "36" }, "uris" : [ "http://www.mendeley.com/documents/?uuid=0578905e-e559-4281-8951-9ca8a7d5bd7f" ] } ], "mendeley" : { "formattedCitation" : "[3\u20135]", "plainTextFormattedCitation" : "[3\u20135]", "previouslyFormattedCitation" : "[3\u20135]" }, "properties" : { "noteIndex" : 0 }, "schema" : "https://github.com/citation-style-language/schema/raw/master/csl-citation.json" }</w:instrText>
      </w:r>
      <w:r w:rsidRPr="007858AF">
        <w:fldChar w:fldCharType="separate"/>
      </w:r>
      <w:r w:rsidRPr="00226FCF">
        <w:rPr>
          <w:noProof/>
        </w:rPr>
        <w:t>[3–5]</w:t>
      </w:r>
      <w:r w:rsidRPr="007858AF">
        <w:fldChar w:fldCharType="end"/>
      </w:r>
      <w:r w:rsidRPr="007858AF">
        <w:t xml:space="preserve"> and nearly all episodes in children younger than 15 and </w:t>
      </w:r>
      <w:r w:rsidR="007F16FB">
        <w:t xml:space="preserve">adults </w:t>
      </w:r>
      <w:r w:rsidRPr="007858AF">
        <w:t>older than 30 years</w:t>
      </w:r>
      <w:r>
        <w:t>. Subarachnoid and intracerebral</w:t>
      </w:r>
      <w:r w:rsidRPr="007858AF">
        <w:t xml:space="preserve"> </w:t>
      </w:r>
      <w:r w:rsidR="00CF18B7" w:rsidRPr="007858AF">
        <w:t>haemorrhage</w:t>
      </w:r>
      <w:r w:rsidRPr="007858AF">
        <w:t xml:space="preserve"> typically occurs between 20-30 years of age</w:t>
      </w:r>
      <w:r>
        <w:t xml:space="preserve"> and has a high mortality</w:t>
      </w:r>
      <w:r w:rsidRPr="007858AF">
        <w:t xml:space="preserve"> </w:t>
      </w:r>
      <w:r w:rsidRPr="007858AF">
        <w:fldChar w:fldCharType="begin" w:fldLock="1"/>
      </w:r>
      <w:r>
        <w:instrText>ADDIN CSL_CITATION { "citationItems" : [ { "id" : "ITEM-1", "itemData" : { "ISBN" : "0006-4971", "ISSN" : "0006-4971", "PMID" : "9414296", "abstract" : "Cerebrovascular accident (CVA) is a major complication of sickle cell disease. The incidence and mortality of and risk factors for CVA in sickle cell disease patients in the United States have been reported only in small patient samples. The Cooperative Study of Sickle Cell Disease collected clinical data on 4,082 sickle cell disease patients enrolled from 1978 to 1988. Patients were followed for an average of 5.2 +/- 2.0 years. Age-specific prevalence and incidence rates of CVA in patients with the common genotypes of sickle cell disease were determined, and the effects of hematologic and clinical events on the risk of CVA were analyzed. The highest rates of prevalence of CVA (4.01%) and incidence (0.61 per 100 patient-years) were in sickle cell anemia (SS) patients, but CVA occurred in all common genotypes. The incidence of infarctive CVA was lowest in SS patients 20 to 29 years of age and higher in children and older patients. Conversely, the incidence of hemorrhagic stroke in SS patients was highest among patients aged 20 to 29 years. Across all ages the mortality rate was 26% in the 2 weeks after hemorrhagic stroke. No deaths occurred after infarctive stroke. Risk factors for infarctive stroke included prior transient ischemic attack, low steady-state hemoglobin concentration and rate of and recent episode of acute chest syndrome, and elevated systolic blood pressure. Hemorrhagic stroke was associated with low steady-state hemoglobin and high leukocyte count.", "author" : [ { "dropping-particle" : "", "family" : "Ohene-Frempong", "given" : "K", "non-dropping-particle" : "", "parse-names" : false, "suffix" : "" }, { "dropping-particle" : "", "family" : "Weiner", "given" : "S J", "non-dropping-particle" : "", "parse-names" : false, "suffix" : "" }, { "dropping-particle" : "", "family" : "Sleeper", "given" : "L A", "non-dropping-particle" : "", "parse-names" : false, "suffix" : "" }, { "dropping-particle" : "", "family" : "Miller", "given" : "S T", "non-dropping-particle" : "", "parse-names" : false, "suffix" : "" }, { "dropping-particle" : "", "family" : "Embury", "given" : "S", "non-dropping-particle" : "", "parse-names" : false, "suffix" : "" }, { "dropping-particle" : "", "family" : "Moohr", "given" : "J W", "non-dropping-particle" : "", "parse-names" : false, "suffix" : "" }, { "dropping-particle" : "", "family" : "Wethers", "given" : "D L", "non-dropping-particle" : "", "parse-names" : false, "suffix" : "" }, { "dropping-particle" : "", "family" : "Pegelow", "given" : "C H", "non-dropping-particle" : "", "parse-names" : false, "suffix" : "" }, { "dropping-particle" : "", "family" : "Gill", "given" : "F M", "non-dropping-particle" : "", "parse-names" : false, "suffix" : "" } ], "container-title" : "Blood", "id" : "ITEM-1", "issue" : "1", "issued" : { "date-parts" : [ [ "1998", "1", "1" ] ] }, "page" : "288-94", "title" : "Cerebrovascular accidents in sickle cell disease: rates and risk factors.", "type" : "article-journal", "volume" : "91" }, "uris" : [ "http://www.mendeley.com/documents/?uuid=3c04326b-2ad6-44be-ac49-b4b11cd67364" ] }, { "id" : "ITEM-2", "itemData" : { "author" : [ { "dropping-particle" : "", "family" : "Powars", "given" : "D R", "non-dropping-particle" : "", "parse-names" : false, "suffix" : "" }, { "dropping-particle" : "", "family" : "Schroeder", "given" : "W A", "non-dropping-particle" : "", "parse-names" : false, "suffix" : "" } ], "container-title" : "Biochemical and Clinical Aspects of Hemoglobin Abnormalities", "editor" : [ { "dropping-particle" : "", "family" : "Caughey", "given" : "W A", "non-dropping-particle" : "", "parse-names" : false, "suffix" : "" } ], "id" : "ITEM-2", "issued" : { "date-parts" : [ [ "1978" ] ] }, "page" : "151-164", "publisher" : "Academic Press", "publisher-place" : "New York", "title" : "Progress in the natural history studies of the clinical severity of sickle cell disease: epidemiologic aspects.", "type" : "chapter" }, "uris" : [ "http://www.mendeley.com/documents/?uuid=e16ea66f-85f7-4576-930f-bd4ca2def9b7" ] }, { "id" : "ITEM-3", "itemData" : { "ISSN" : "0037-1963", "PMID" : "1887247", "author" : [ { "dropping-particle" : "", "family" : "Ohene-Frempong", "given" : "K", "non-dropping-particle" : "", "parse-names" : false, "suffix" : "" } ], "container-title" : "Seminars in hematology", "id" : "ITEM-3", "issue" : "3", "issued" : { "date-parts" : [ [ "1991", "7" ] ] }, "page" : "213-9", "title" : "Stroke in sickle cell disease: demographic, clinical, and therapeutic considerations.", "type" : "article-journal", "volume" : "28" }, "uris" : [ "http://www.mendeley.com/documents/?uuid=f47a1992-5587-4cf3-bca3-bc67fd795032" ] } ], "mendeley" : { "formattedCitation" : "[4,6,7]", "plainTextFormattedCitation" : "[4,6,7]", "previouslyFormattedCitation" : "[4,6,7]" }, "properties" : { "noteIndex" : 0 }, "schema" : "https://github.com/citation-style-language/schema/raw/master/csl-citation.json" }</w:instrText>
      </w:r>
      <w:r w:rsidRPr="007858AF">
        <w:fldChar w:fldCharType="separate"/>
      </w:r>
      <w:r w:rsidRPr="00226FCF">
        <w:rPr>
          <w:noProof/>
        </w:rPr>
        <w:t>[4,6,7]</w:t>
      </w:r>
      <w:r w:rsidRPr="007858AF">
        <w:fldChar w:fldCharType="end"/>
      </w:r>
      <w:r w:rsidRPr="007858AF">
        <w:t xml:space="preserve">. </w:t>
      </w:r>
      <w:r>
        <w:t xml:space="preserve">Without preventative strategies, </w:t>
      </w:r>
      <w:r w:rsidRPr="007858AF">
        <w:t xml:space="preserve">approximately 11% of patients with genotype HbSS will experience a clinically apparent stroke by age 20, and up to 24% by age 45 </w:t>
      </w:r>
      <w:r w:rsidRPr="007858AF">
        <w:fldChar w:fldCharType="begin" w:fldLock="1"/>
      </w:r>
      <w:r>
        <w:instrText>ADDIN CSL_CITATION { "citationItems" : [ { "id" : "ITEM-1", "itemData" : { "ISBN" : "0006-4971", "ISSN" : "0006-4971", "PMID" : "9414296", "abstract" : "Cerebrovascular accident (CVA) is a major complication of sickle cell disease. The incidence and mortality of and risk factors for CVA in sickle cell disease patients in the United States have been reported only in small patient samples. The Cooperative Study of Sickle Cell Disease collected clinical data on 4,082 sickle cell disease patients enrolled from 1978 to 1988. Patients were followed for an average of 5.2 +/- 2.0 years. Age-specific prevalence and incidence rates of CVA in patients with the common genotypes of sickle cell disease were determined, and the effects of hematologic and clinical events on the risk of CVA were analyzed. The highest rates of prevalence of CVA (4.01%) and incidence (0.61 per 100 patient-years) were in sickle cell anemia (SS) patients, but CVA occurred in all common genotypes. The incidence of infarctive CVA was lowest in SS patients 20 to 29 years of age and higher in children and older patients. Conversely, the incidence of hemorrhagic stroke in SS patients was highest among patients aged 20 to 29 years. Across all ages the mortality rate was 26% in the 2 weeks after hemorrhagic stroke. No deaths occurred after infarctive stroke. Risk factors for infarctive stroke included prior transient ischemic attack, low steady-state hemoglobin concentration and rate of and recent episode of acute chest syndrome, and elevated systolic blood pressure. Hemorrhagic stroke was associated with low steady-state hemoglobin and high leukocyte count.", "author" : [ { "dropping-particle" : "", "family" : "Ohene-Frempong", "given" : "K", "non-dropping-particle" : "", "parse-names" : false, "suffix" : "" }, { "dropping-particle" : "", "family" : "Weiner", "given" : "S J", "non-dropping-particle" : "", "parse-names" : false, "suffix" : "" }, { "dropping-particle" : "", "family" : "Sleeper", "given" : "L A", "non-dropping-particle" : "", "parse-names" : false, "suffix" : "" }, { "dropping-particle" : "", "family" : "Miller", "given" : "S T", "non-dropping-particle" : "", "parse-names" : false, "suffix" : "" }, { "dropping-particle" : "", "family" : "Embury", "given" : "S", "non-dropping-particle" : "", "parse-names" : false, "suffix" : "" }, { "dropping-particle" : "", "family" : "Moohr", "given" : "J W", "non-dropping-particle" : "", "parse-names" : false, "suffix" : "" }, { "dropping-particle" : "", "family" : "Wethers", "given" : "D L", "non-dropping-particle" : "", "parse-names" : false, "suffix" : "" }, { "dropping-particle" : "", "family" : "Pegelow", "given" : "C H", "non-dropping-particle" : "", "parse-names" : false, "suffix" : "" }, { "dropping-particle" : "", "family" : "Gill", "given" : "F M", "non-dropping-particle" : "", "parse-names" : false, "suffix" : "" } ], "container-title" : "Blood", "id" : "ITEM-1", "issue" : "1", "issued" : { "date-parts" : [ [ "1998", "1", "1" ] ] }, "page" : "288-94", "title" : "Cerebrovascular accidents in sickle cell disease: rates and risk factors.", "type" : "article-journal", "volume" : "91" }, "uris" : [ "http://www.mendeley.com/documents/?uuid=3c04326b-2ad6-44be-ac49-b4b11cd67364" ] } ], "mendeley" : { "formattedCitation" : "[6]", "plainTextFormattedCitation" : "[6]", "previouslyFormattedCitation" : "[6]" }, "properties" : { "noteIndex" : 0 }, "schema" : "https://github.com/citation-style-language/schema/raw/master/csl-citation.json" }</w:instrText>
      </w:r>
      <w:r w:rsidRPr="007858AF">
        <w:fldChar w:fldCharType="separate"/>
      </w:r>
      <w:r w:rsidRPr="00226FCF">
        <w:rPr>
          <w:noProof/>
        </w:rPr>
        <w:t>[6]</w:t>
      </w:r>
      <w:r w:rsidRPr="007858AF">
        <w:fldChar w:fldCharType="end"/>
      </w:r>
      <w:r w:rsidRPr="007858AF">
        <w:t>. Silent cerebral infarction (SCI)</w:t>
      </w:r>
      <w:r>
        <w:t xml:space="preserve"> is</w:t>
      </w:r>
      <w:r w:rsidRPr="007858AF">
        <w:t xml:space="preserve"> diagnosed only using MRI </w:t>
      </w:r>
      <w:r>
        <w:t xml:space="preserve">in patients </w:t>
      </w:r>
      <w:r w:rsidRPr="007858AF">
        <w:t xml:space="preserve">with no focal neurological deficit, </w:t>
      </w:r>
      <w:r>
        <w:t xml:space="preserve">but is associated with cognitive difficulties </w:t>
      </w:r>
      <w:r>
        <w:fldChar w:fldCharType="begin" w:fldLock="1"/>
      </w:r>
      <w:r>
        <w:instrText>ADDIN CSL_CITATION { "citationItems" : [ { "id" : "ITEM-1", "itemData" : { "author" : [ { "dropping-particle" : "", "family" : "Kawadler", "given" : "J M", "non-dropping-particle" : "", "parse-names" : false, "suffix" : "" }, { "dropping-particle" : "", "family" : "Clayden", "given" : "J D", "non-dropping-particle" : "", "parse-names" : false, "suffix" : "" }, { "dropping-particle" : "", "family" : "Clark", "given" : "C A", "non-dropping-particle" : "", "parse-names" : false, "suffix" : "" }, { "dropping-particle" : "", "family" : "Kirkham", "given" : "F J", "non-dropping-particle" : "", "parse-names" : false, "suffix" : "" } ], "container-title" : "Developmental Medicine and Child Neurology", "id" : "ITEM-1", "issued" : { "date-parts" : [ [ "2016" ] ] }, "title" : "Intelligence Quotient in Paediatric Sickle Cell Disease: a Systematic Review and Meta-Analysis", "type" : "article-journal" }, "uris" : [ "http://www.mendeley.com/documents/?uuid=b28e56aa-3b2e-4383-89eb-d6431783db36" ] } ], "mendeley" : { "formattedCitation" : "[8]", "plainTextFormattedCitation" : "[8]", "previouslyFormattedCitation" : "[8]" }, "properties" : { "noteIndex" : 0 }, "schema" : "https://github.com/citation-style-language/schema/raw/master/csl-citation.json" }</w:instrText>
      </w:r>
      <w:r>
        <w:fldChar w:fldCharType="separate"/>
      </w:r>
      <w:r w:rsidRPr="00226FCF">
        <w:rPr>
          <w:noProof/>
        </w:rPr>
        <w:t>[8]</w:t>
      </w:r>
      <w:r>
        <w:fldChar w:fldCharType="end"/>
      </w:r>
      <w:r>
        <w:t xml:space="preserve"> which families often report. SCI </w:t>
      </w:r>
      <w:r w:rsidRPr="007858AF">
        <w:t xml:space="preserve">can develop very early in life, with rates between 11-15% in </w:t>
      </w:r>
      <w:r w:rsidRPr="007858AF">
        <w:lastRenderedPageBreak/>
        <w:t xml:space="preserve">children less than 2 years </w:t>
      </w:r>
      <w:r w:rsidRPr="007858AF">
        <w:fldChar w:fldCharType="begin" w:fldLock="1"/>
      </w:r>
      <w:r>
        <w:instrText>ADDIN CSL_CITATION { "citationItems" : [ { "id" : "ITEM-1", "itemData" : { "ISSN" : "0022-3476", "PMID" : "9627592", "abstract" : "To determine whether abnormalities of the CNS are present in very young children with sickle cell anemia.", "author" : [ { "dropping-particle" : "", "family" : "Wang", "given" : "W C", "non-dropping-particle" : "", "parse-names" : false, "suffix" : "" }, { "dropping-particle" : "", "family" : "Langston", "given" : "J W", "non-dropping-particle" : "", "parse-names" : false, "suffix" : "" }, { "dropping-particle" : "", "family" : "Steen", "given" : "R G", "non-dropping-particle" : "", "parse-names" : false, "suffix" : "" }, { "dropping-particle" : "", "family" : "Wynn", "given" : "L W", "non-dropping-particle" : "", "parse-names" : false, "suffix" : "" }, { "dropping-particle" : "", "family" : "Mulhern", "given" : "R K", "non-dropping-particle" : "", "parse-names" : false, "suffix" : "" }, { "dropping-particle" : "", "family" : "Wilimas", "given" : "J a", "non-dropping-particle" : "", "parse-names" : false, "suffix" : "" }, { "dropping-particle" : "", "family" : "Kim", "given" : "F M", "non-dropping-particle" : "", "parse-names" : false, "suffix" : "" }, { "dropping-particle" : "", "family" : "Figueroa", "given" : "R E", "non-dropping-particle" : "", "parse-names" : false, "suffix" : "" } ], "container-title" : "The Journal of Pediatrics", "id" : "ITEM-1", "issue" : "6", "issued" : { "date-parts" : [ [ "1998", "6" ] ] }, "page" : "994-8", "title" : "Abnormalities of the central nervous system in very young children with sickle cell anemia.", "type" : "article-journal", "volume" : "132" }, "uris" : [ "http://www.mendeley.com/documents/?uuid=b779de44-b88d-4f8b-9967-ad86721ba875" ] }, { "id" : "ITEM-2", "itemData" : { "DOI" : "10.1002/pbc", "author" : [ { "dropping-particle" : "", "family" : "Wang", "given" : "Winfred C", "non-dropping-particle" : "", "parse-names" : false, "suffix" : "" }, { "dropping-particle" : "", "family" : "Pavlakis", "given" : "Steven G", "non-dropping-particle" : "", "parse-names" : false, "suffix" : "" }, { "dropping-particle" : "", "family" : "Helton", "given" : "Kathleen J", "non-dropping-particle" : "", "parse-names" : false, "suffix" : "" }, { "dropping-particle" : "", "family" : "Mckinstry", "given" : "Robert C", "non-dropping-particle" : "", "parse-names" : false, "suffix" : "" }, { "dropping-particle" : "", "family" : "Casella", "given" : "James F", "non-dropping-particle" : "", "parse-names" : false, "suffix" : "" }, { "dropping-particle" : "", "family" : "Adams", "given" : "Robert J", "non-dropping-particle" : "", "parse-names" : false, "suffix" : "" }, { "dropping-particle" : "", "family" : "Rees", "given" : "Renee C", "non-dropping-particle" : "", "parse-names" : false, "suffix" : "" } ], "container-title" : "Pediatric Blood and Cancer", "id" : "ITEM-2", "issued" : { "date-parts" : [ [ "2008" ] ] }, "page" : "643-646", "title" : "MRI Abnormalities of the Brain in One-Year-Old Children With Sickle Cell Anemia", "type" : "article-journal", "volume" : "51" }, "uris" : [ "http://www.mendeley.com/documents/?uuid=bcaf7220-a677-4a99-884e-db2efb6f9757" ] }, { "id" : "ITEM-3", "itemData" : { "DOI" : "10.1111/j.1365-2141.2009.07753.x", "ISSN" : "1365-2141", "PMID" : "19500105", "abstract" : "Silent infarcts have been reported most commonly in school-aged children with homozygous sickle cell disease (SCD-SS) and are associated with neurocognitive deficits. However, the prevalence of silent infarcts in younger children with SCD-SS is not well defined. In this retrospective study, brain magnetic resonance imaging and angiography (MRI/A) studies performed before 6 years of age in a cohort of children with SCD-SS were analysed and the prevalence of abnormalities was calculated. Clinical and laboratory parameters were compared between the groups with and without silent infarcts. Sixty-eight of 96 children in the cohort had brain MRI/A performed prior to age 6 years. Of the 65 who were neurologically asymptomatic, 18 (27.7%, 95% CI 17.3-40.2%) had silent infarcts (mean age 3.7 +/- 1.1 years, range 1.3-5.9 years). Factors associated with silent infarcts included cerebral vessel stensosis by magnetic resonance angiography, lower rates of vaso-occlusive pain and acute chest syndrome and lower haemoglobin levels. The prevalence of silent infarcts in young children with SCD-SS is similar to that of older children and anaemia and severe vasculopathy may be risk factors.", "author" : [ { "dropping-particle" : "", "family" : "Kwiatkowski", "given" : "Janet L", "non-dropping-particle" : "", "parse-names" : false, "suffix" : "" }, { "dropping-particle" : "", "family" : "Zimmerman", "given" : "Robert a", "non-dropping-particle" : "", "parse-names" : false, "suffix" : "" }, { "dropping-particle" : "", "family" : "Pollock", "given" : "Avrum N", "non-dropping-particle" : "", "parse-names" : false, "suffix" : "" }, { "dropping-particle" : "", "family" : "Seto", "given" : "Wendy", "non-dropping-particle" : "", "parse-names" : false, "suffix" : "" }, { "dropping-particle" : "", "family" : "Smith-Whitley", "given" : "Kim", "non-dropping-particle" : "", "parse-names" : false, "suffix" : "" }, { "dropping-particle" : "", "family" : "Shults", "given" : "Justine", "non-dropping-particle" : "", "parse-names" : false, "suffix" : "" }, { "dropping-particle" : "", "family" : "Blackwood-Chirchir", "given" : "Anne", "non-dropping-particle" : "", "parse-names" : false, "suffix" : "" }, { "dropping-particle" : "", "family" : "Ohene-Frempong", "given" : "Kwaku", "non-dropping-particle" : "", "parse-names" : false, "suffix" : "" } ], "container-title" : "British Journal of Haematology", "id" : "ITEM-3", "issue" : "3", "issued" : { "date-parts" : [ [ "2009", "8" ] ] }, "page" : "300-5", "title" : "Silent infarcts in young children with sickle cell disease.", "type" : "article-journal", "volume" : "146" }, "uris" : [ "http://www.mendeley.com/documents/?uuid=3b59923f-9eec-47ca-a11c-0b1878033ab1" ] } ], "mendeley" : { "formattedCitation" : "[9\u201311]", "plainTextFormattedCitation" : "[9\u201311]", "previouslyFormattedCitation" : "[9\u201311]" }, "properties" : { "noteIndex" : 0 }, "schema" : "https://github.com/citation-style-language/schema/raw/master/csl-citation.json" }</w:instrText>
      </w:r>
      <w:r w:rsidRPr="007858AF">
        <w:fldChar w:fldCharType="separate"/>
      </w:r>
      <w:r w:rsidRPr="00226FCF">
        <w:rPr>
          <w:noProof/>
        </w:rPr>
        <w:t>[9–11]</w:t>
      </w:r>
      <w:r w:rsidRPr="007858AF">
        <w:fldChar w:fldCharType="end"/>
      </w:r>
      <w:r>
        <w:t xml:space="preserve"> and progressive accrual throughout childhood and adolescence </w:t>
      </w:r>
      <w:r w:rsidRPr="007858AF">
        <w:fldChar w:fldCharType="begin" w:fldLock="1"/>
      </w:r>
      <w:r>
        <w:instrText>ADDIN CSL_CITATION { "citationItems" : [ { "id" : "ITEM-1", "itemData" : { "DOI" : "10.1111/j.1365-2141.2009.07753.x", "ISSN" : "1365-2141", "PMID" : "19500105", "abstract" : "Silent infarcts have been reported most commonly in school-aged children with homozygous sickle cell disease (SCD-SS) and are associated with neurocognitive deficits. However, the prevalence of silent infarcts in younger children with SCD-SS is not well defined. In this retrospective study, brain magnetic resonance imaging and angiography (MRI/A) studies performed before 6 years of age in a cohort of children with SCD-SS were analysed and the prevalence of abnormalities was calculated. Clinical and laboratory parameters were compared between the groups with and without silent infarcts. Sixty-eight of 96 children in the cohort had brain MRI/A performed prior to age 6 years. Of the 65 who were neurologically asymptomatic, 18 (27.7%, 95% CI 17.3-40.2%) had silent infarcts (mean age 3.7 +/- 1.1 years, range 1.3-5.9 years). Factors associated with silent infarcts included cerebral vessel stensosis by magnetic resonance angiography, lower rates of vaso-occlusive pain and acute chest syndrome and lower haemoglobin levels. The prevalence of silent infarcts in young children with SCD-SS is similar to that of older children and anaemia and severe vasculopathy may be risk factors.", "author" : [ { "dropping-particle" : "", "family" : "Kwiatkowski", "given" : "Janet L", "non-dropping-particle" : "", "parse-names" : false, "suffix" : "" }, { "dropping-particle" : "", "family" : "Zimmerman", "given" : "Robert a", "non-dropping-particle" : "", "parse-names" : false, "suffix" : "" }, { "dropping-particle" : "", "family" : "Pollock", "given" : "Avrum N", "non-dropping-particle" : "", "parse-names" : false, "suffix" : "" }, { "dropping-particle" : "", "family" : "Seto", "given" : "Wendy", "non-dropping-particle" : "", "parse-names" : false, "suffix" : "" }, { "dropping-particle" : "", "family" : "Smith-Whitley", "given" : "Kim", "non-dropping-particle" : "", "parse-names" : false, "suffix" : "" }, { "dropping-particle" : "", "family" : "Shults", "given" : "Justine", "non-dropping-particle" : "", "parse-names" : false, "suffix" : "" }, { "dropping-particle" : "", "family" : "Blackwood-Chirchir", "given" : "Anne", "non-dropping-particle" : "", "parse-names" : false, "suffix" : "" }, { "dropping-particle" : "", "family" : "Ohene-Frempong", "given" : "Kwaku", "non-dropping-particle" : "", "parse-names" : false, "suffix" : "" } ], "container-title" : "British Journal of Haematology", "id" : "ITEM-1", "issue" : "3", "issued" : { "date-parts" : [ [ "2009", "8" ] ] }, "page" : "300-5", "title" : "Silent infarcts in young children with sickle cell disease.", "type" : "article-journal", "volume" : "146" }, "uris" : [ "http://www.mendeley.com/documents/?uuid=3b59923f-9eec-47ca-a11c-0b1878033ab1" ] } ], "mendeley" : { "formattedCitation" : "[11]", "plainTextFormattedCitation" : "[11]", "previouslyFormattedCitation" : "[11]" }, "properties" : { "noteIndex" : 0 }, "schema" : "https://github.com/citation-style-language/schema/raw/master/csl-citation.json" }</w:instrText>
      </w:r>
      <w:r w:rsidRPr="007858AF">
        <w:fldChar w:fldCharType="separate"/>
      </w:r>
      <w:r w:rsidRPr="00226FCF">
        <w:rPr>
          <w:noProof/>
        </w:rPr>
        <w:t>[11]</w:t>
      </w:r>
      <w:r w:rsidRPr="007858AF">
        <w:fldChar w:fldCharType="end"/>
      </w:r>
      <w:r w:rsidRPr="007858AF">
        <w:t xml:space="preserve"> </w:t>
      </w:r>
      <w:r w:rsidRPr="007858AF">
        <w:fldChar w:fldCharType="begin" w:fldLock="1"/>
      </w:r>
      <w:r>
        <w:instrText>ADDIN CSL_CITATION { "citationItems" : [ { "id" : "ITEM-1", "itemData" : { "DOI" : "10.1007/s00247-005-1419-5", "ISSN" : "0301-0449", "PMID" : "15703901", "abstract" : "Cerebral arteriopathy can be detected in children with sickle cell disease (SCD) by transcranial Doppler (TCD). Abnormally high velocities are predictive of high stroke risk, which can be reduced by transfusion therapy. We report the results of the screening of 291 SCD children followed in our center, including the clinical and imaging follow-up of 35 children with abnormal TCDs who were placed on transfusion therapy. We postulated that patients with normal MRA findings and abnormal TCD velocities that normalized on a transfusion program could be safely treated with hydroxyurea (HU). We report their outcome (median follow-up of 4.4 years). Of 13 patients with normalized velocities on transfusion, 10 had normal MRAs, and transfusion therapy was stopped and HU begun. Four of these ten patients redeveloped high velocities off transfusion, so currently only six remain transfusion-free. Six other transplanted patients remain transfusion-free. Abnormal TCD velocities detect a high-risk group, justifying the research for suitable transplant donors. Multicenter studies comparing HU therapy to long-term transfusion might help identify which patients can avoid transfusion and its complications while avoiding vasculopathy.", "author" : [ { "dropping-particle" : "", "family" : "Bernaudin", "given" : "Fran\u00e7oise", "non-dropping-particle" : "", "parse-names" : false, "suffix" : "" }, { "dropping-particle" : "", "family" : "Verlhac", "given" : "Suzanne", "non-dropping-particle" : "", "parse-names" : false, "suffix" : "" }, { "dropping-particle" : "", "family" : "Co\u00efc", "given" : "Lena", "non-dropping-particle" : "", "parse-names" : false, "suffix" : "" }, { "dropping-particle" : "", "family" : "Lesprit", "given" : "Emmanuelle", "non-dropping-particle" : "", "parse-names" : false, "suffix" : "" }, { "dropping-particle" : "", "family" : "Brugi\u00e8res", "given" : "Pierre", "non-dropping-particle" : "", "parse-names" : false, "suffix" : "" }, { "dropping-particle" : "", "family" : "Reinert", "given" : "Philippe", "non-dropping-particle" : "", "parse-names" : false, "suffix" : "" } ], "container-title" : "Pediatric radiology", "id" : "ITEM-1", "issue" : "3", "issued" : { "date-parts" : [ [ "2005", "3" ] ] }, "page" : "242-8", "title" : "Long-term follow-up of pediatric sickle cell disease patients with abnormal high velocities on transcranial Doppler.", "type" : "article-journal", "volume" : "35" }, "uris" : [ "http://www.mendeley.com/documents/?uuid=240f3b70-7132-493a-8727-03f32f084e8d" ] } ], "mendeley" : { "formattedCitation" : "[12]", "plainTextFormattedCitation" : "[12]", "previouslyFormattedCitation" : "[12]" }, "properties" : { "noteIndex" : 0 }, "schema" : "https://github.com/citation-style-language/schema/raw/master/csl-citation.json" }</w:instrText>
      </w:r>
      <w:r w:rsidRPr="007858AF">
        <w:fldChar w:fldCharType="separate"/>
      </w:r>
      <w:r w:rsidRPr="00226FCF">
        <w:rPr>
          <w:noProof/>
        </w:rPr>
        <w:t>[12]</w:t>
      </w:r>
      <w:r w:rsidRPr="007858AF">
        <w:fldChar w:fldCharType="end"/>
      </w:r>
      <w:r>
        <w:t xml:space="preserve"> </w:t>
      </w:r>
      <w:r w:rsidRPr="007858AF">
        <w:t>and</w:t>
      </w:r>
      <w:r>
        <w:t xml:space="preserve"> into adulthood</w:t>
      </w:r>
      <w:r w:rsidRPr="007858AF">
        <w:t>.</w:t>
      </w:r>
    </w:p>
    <w:p w14:paraId="6138511F" w14:textId="77777777" w:rsidR="007C77EB" w:rsidRDefault="00CA6643" w:rsidP="00ED05C6">
      <w:pPr>
        <w:pStyle w:val="H1"/>
      </w:pPr>
      <w:r>
        <w:t>Pathophysiology of cerebrovascular ischaemic events</w:t>
      </w:r>
    </w:p>
    <w:p w14:paraId="5D18FAF8" w14:textId="77777777" w:rsidR="00E30604" w:rsidRDefault="00E30604" w:rsidP="00E30604">
      <w:pPr>
        <w:pStyle w:val="paragraph"/>
      </w:pPr>
      <w:r w:rsidRPr="00DC7EFE">
        <w:t>Clinical stroke is defined as a focal neurological event lasting more than 24 hours and is usually permanent, while transient ischaemic events are focal neurological events lasting less than 24 hours (</w:t>
      </w:r>
      <w:r w:rsidRPr="00DC7EFE">
        <w:rPr>
          <w:i/>
        </w:rPr>
        <w:t>i.e.</w:t>
      </w:r>
      <w:r w:rsidRPr="00DC7EFE">
        <w:t xml:space="preserve"> there is a full clinical recovery)</w:t>
      </w:r>
      <w:r>
        <w:t xml:space="preserve"> </w:t>
      </w:r>
      <w:r>
        <w:fldChar w:fldCharType="begin" w:fldLock="1"/>
      </w:r>
      <w:r>
        <w:instrText>ADDIN CSL_CITATION { "citationItems" : [ { "id" : "ITEM-1", "itemData" : { "DOI" : "10.1111/ijs.12371", "ISSN" : "1747-4949", "PMID" : "25250836", "abstract" : "Every two seconds, someone across the globe suffers a symptomatic stroke. 'Silent' cerebrovascular disease insidiously contributes to worldwide disability by causing cognitive impairment in the elderly. The risk of cerebrovascular disease is disproportionately higher in low to middle income countries where there may be barriers to stroke care. The last two decades have seen a major transformation in the stroke field with the emergence of evidence-based approaches to stroke prevention, acute stroke management, and stroke recovery. The current challenge lies in implementing these interventions, particularly in regions with high incidences of stroke and limited healthcare resources. The Global Stroke Services Action Plan was conceived as a tool to identifying key elements in stroke care across a continuum of health models. At the minimal level of resource availability, stroke care delivery is based at a local clinic staffed predominantly by non-physicians. In this environment, laboratory tests and diagnostic studies are scarce, and much of the emphasis is placed on bedside clinical skills, teaching, and prevention. The essential services level offers access to a CT scan, physicians, and the potential for acute thrombolytic therapy, however stroke expertise may still be difficult to access. At the advanced stroke services level, multidisciplinary stroke expertise, multimodal imaging, and comprehensive therapies are available. A national plan for stroke care should incorporate local and regional strengths and build upon them. This clinical practice guideline is a synopsis of the core recommendations and quality indicators adapted from ten high quality multinational stroke guidelines. It can be used to establish the current level of stroke services, target goals for expanding stroke resources, and ensuring that all stages of stroke care are being adequately addressed, even at the advanced stroke services level. This document is a start, but there is more to be done, particularly in the realm of primary prevention. Despite differences in resource availability, the message we wish to convey is that stroke awareness, education, prevention, and treatment should always be feasible. Communities and institutions should set goals to continuously expand their stroke service capabilities. This document is intended to augment stroke advocacy efforts throughout the world, providing a strategic plan for optimizing stroke outcomes.", "author" : [ { "dropping-particle" : "", "family" : "Lindsay", "given" : "Patrice", "non-dropping-particle" : "", "parse-names" : false, "suffix" : "" }, { "dropping-particle" : "", "family" : "Furie", "given" : "Karen L", "non-dropping-particle" : "", "parse-names" : false, "suffix" : "" }, { "dropping-particle" : "", "family" : "Davis", "given" : "Stephen M", "non-dropping-particle" : "", "parse-names" : false, "suffix" : "" }, { "dropping-particle" : "", "family" : "Donnan", "given" : "Geoffrey A", "non-dropping-particle" : "", "parse-names" : false, "suffix" : "" }, { "dropping-particle" : "", "family" : "Norrving", "given" : "Bo", "non-dropping-particle" : "", "parse-names" : false, "suffix" : "" } ], "container-title" : "International journal of stroke : official journal of the International Stroke Society", "id" : "ITEM-1", "issued" : { "date-parts" : [ [ "2014", "10" ] ] }, "page" : "4-13", "title" : "World stroke organization global stroke services guidelines and action plan.", "type" : "article-journal", "volume" : "9 Suppl A1" }, "uris" : [ "http://www.mendeley.com/documents/?uuid=adcbb98c-ca1b-48b5-85f2-570424647b46" ] } ], "mendeley" : { "formattedCitation" : "[13]", "plainTextFormattedCitation" : "[13]", "previouslyFormattedCitation" : "[13]" }, "properties" : { "noteIndex" : 0 }, "schema" : "https://github.com/citation-style-language/schema/raw/master/csl-citation.json" }</w:instrText>
      </w:r>
      <w:r>
        <w:fldChar w:fldCharType="separate"/>
      </w:r>
      <w:r w:rsidRPr="00226FCF">
        <w:rPr>
          <w:noProof/>
        </w:rPr>
        <w:t>[13]</w:t>
      </w:r>
      <w:r>
        <w:fldChar w:fldCharType="end"/>
      </w:r>
      <w:r w:rsidRPr="00DC7EFE">
        <w:t>. Reversible ischaemic neurological deficits last more than 24 hours, but recover fully. None of these clinical definitions require neuroimaging confirmation</w:t>
      </w:r>
      <w:r>
        <w:t>, although episodes lasting less than 24 hours but accompanied by an acute infarct in the corresponding territory should be considered as strokes</w:t>
      </w:r>
      <w:r w:rsidRPr="00DC7EFE">
        <w:t>.</w:t>
      </w:r>
      <w:r w:rsidRPr="003C707F">
        <w:t xml:space="preserve"> </w:t>
      </w:r>
      <w:r>
        <w:t>People</w:t>
      </w:r>
      <w:r w:rsidRPr="00DC7EFE">
        <w:t xml:space="preserve"> with HbSS </w:t>
      </w:r>
      <w:r>
        <w:t>and HbS</w:t>
      </w:r>
      <w:r w:rsidRPr="00DC7EFE">
        <w:t>β</w:t>
      </w:r>
      <w:r w:rsidRPr="005B49EA">
        <w:rPr>
          <w:vertAlign w:val="superscript"/>
        </w:rPr>
        <w:t>0</w:t>
      </w:r>
      <w:r w:rsidRPr="00DC7EFE">
        <w:t>-thalassaemia genotype</w:t>
      </w:r>
      <w:r>
        <w:t>s</w:t>
      </w:r>
      <w:r w:rsidRPr="00DC7EFE">
        <w:t xml:space="preserve"> are at highest risk, although stroke has been documented in children with HbSC and </w:t>
      </w:r>
      <w:r>
        <w:t>HbS</w:t>
      </w:r>
      <w:r w:rsidRPr="00DC7EFE">
        <w:t>β</w:t>
      </w:r>
      <w:r w:rsidRPr="005B49EA">
        <w:rPr>
          <w:vertAlign w:val="superscript"/>
        </w:rPr>
        <w:t>+</w:t>
      </w:r>
      <w:r w:rsidRPr="00DC7EFE">
        <w:t>-thalassaemia genotypes</w:t>
      </w:r>
      <w:r>
        <w:t xml:space="preserve"> </w:t>
      </w:r>
      <w:r w:rsidRPr="00DC7EFE">
        <w:fldChar w:fldCharType="begin" w:fldLock="1"/>
      </w:r>
      <w:r>
        <w:instrText>ADDIN CSL_CITATION { "citationItems" : [ { "id" : "ITEM-1", "itemData" : { "ISBN" : "0006-4971", "ISSN" : "0006-4971", "PMID" : "9414296", "abstract" : "Cerebrovascular accident (CVA) is a major complication of sickle cell disease. The incidence and mortality of and risk factors for CVA in sickle cell disease patients in the United States have been reported only in small patient samples. The Cooperative Study of Sickle Cell Disease collected clinical data on 4,082 sickle cell disease patients enrolled from 1978 to 1988. Patients were followed for an average of 5.2 +/- 2.0 years. Age-specific prevalence and incidence rates of CVA in patients with the common genotypes of sickle cell disease were determined, and the effects of hematologic and clinical events on the risk of CVA were analyzed. The highest rates of prevalence of CVA (4.01%) and incidence (0.61 per 100 patient-years) were in sickle cell anemia (SS) patients, but CVA occurred in all common genotypes. The incidence of infarctive CVA was lowest in SS patients 20 to 29 years of age and higher in children and older patients. Conversely, the incidence of hemorrhagic stroke in SS patients was highest among patients aged 20 to 29 years. Across all ages the mortality rate was 26% in the 2 weeks after hemorrhagic stroke. No deaths occurred after infarctive stroke. Risk factors for infarctive stroke included prior transient ischemic attack, low steady-state hemoglobin concentration and rate of and recent episode of acute chest syndrome, and elevated systolic blood pressure. Hemorrhagic stroke was associated with low steady-state hemoglobin and high leukocyte count.", "author" : [ { "dropping-particle" : "", "family" : "Ohene-Frempong", "given" : "K", "non-dropping-particle" : "", "parse-names" : false, "suffix" : "" }, { "dropping-particle" : "", "family" : "Weiner", "given" : "S J", "non-dropping-particle" : "", "parse-names" : false, "suffix" : "" }, { "dropping-particle" : "", "family" : "Sleeper", "given" : "L A", "non-dropping-particle" : "", "parse-names" : false, "suffix" : "" }, { "dropping-particle" : "", "family" : "Miller", "given" : "S T", "non-dropping-particle" : "", "parse-names" : false, "suffix" : "" }, { "dropping-particle" : "", "family" : "Embury", "given" : "S", "non-dropping-particle" : "", "parse-names" : false, "suffix" : "" }, { "dropping-particle" : "", "family" : "Moohr", "given" : "J W", "non-dropping-particle" : "", "parse-names" : false, "suffix" : "" }, { "dropping-particle" : "", "family" : "Wethers", "given" : "D L", "non-dropping-particle" : "", "parse-names" : false, "suffix" : "" }, { "dropping-particle" : "", "family" : "Pegelow", "given" : "C H", "non-dropping-particle" : "", "parse-names" : false, "suffix" : "" }, { "dropping-particle" : "", "family" : "Gill", "given" : "F M", "non-dropping-particle" : "", "parse-names" : false, "suffix" : "" } ], "container-title" : "Blood", "id" : "ITEM-1", "issue" : "1", "issued" : { "date-parts" : [ [ "1998", "1", "1" ] ] }, "page" : "288-94", "title" : "Cerebrovascular accidents in sickle cell disease: rates and risk factors.", "type" : "article-journal", "volume" : "91" }, "uris" : [ "http://www.mendeley.com/documents/?uuid=3c04326b-2ad6-44be-ac49-b4b11cd67364" ] } ], "mendeley" : { "formattedCitation" : "[6]", "plainTextFormattedCitation" : "[6]", "previouslyFormattedCitation" : "[6]" }, "properties" : { "noteIndex" : 0 }, "schema" : "https://github.com/citation-style-language/schema/raw/master/csl-citation.json" }</w:instrText>
      </w:r>
      <w:r w:rsidRPr="00DC7EFE">
        <w:fldChar w:fldCharType="separate"/>
      </w:r>
      <w:r w:rsidRPr="00226FCF">
        <w:rPr>
          <w:noProof/>
        </w:rPr>
        <w:t>[6]</w:t>
      </w:r>
      <w:r w:rsidRPr="00DC7EFE">
        <w:fldChar w:fldCharType="end"/>
      </w:r>
      <w:r w:rsidRPr="00DC7EFE">
        <w:t>. Stroke can occur as early as 6-12 months</w:t>
      </w:r>
      <w:r>
        <w:t xml:space="preserve"> </w:t>
      </w:r>
      <w:r w:rsidRPr="00DC7EFE">
        <w:fldChar w:fldCharType="begin" w:fldLock="1"/>
      </w:r>
      <w:r>
        <w:instrText>ADDIN CSL_CITATION { "citationItems" : [ { "id" : "ITEM-1", "itemData" : { "DOI" : "10.1080/09297040600611312", "ISSN" : "0929-7049", "PMID" : "17364572", "abstract" : "Cognitive and academic deficits have been identified in school-aged children with sickle cell disease (SCD). However, there have been very few identified studies that examine neuropsychological functioning in preschool-age children with SCD. It is important to understand effects of SCD from a developmental perspective and to consider the contribution of environmental factors in this at-risk population. Neuropsychological functioning of preschool-age children with SCD and no history of overt stroke (n = 26) was examined across several domains (language, immediate memory/brief attention, visuospatial/visuoconstructional, motor/visuomotor). The mean Full Scale IQ for the sample was 89.0. Performance on the Immediate Memory/ Brief Attention domain was significantly higher than the other domains, although the pattern of performance was relatively consistent, with mean standard scores ranging from 88.0 to 95.0. Disease severity was not significantly related to cognitive functioning in this group of young children with SCD. Socioeconomic status (SES) was significantly correlated with most domain scores and, based on regression analyses, accounted for 18% to 47% of the variance in functioning. Psychosocial factors, such as number of children living in the home and parental stress levels, were negatively associated with Motor/Visuomotor skills, and weekly hours in school/day care was positively associated with language-related skills. Results suggest that, at this young age, psychosocial risk factors appear to be appropriate targets for intervention, with the goal of improving long-term outcome in children with SCD. Further investigations should include comparison to a matched control group.", "author" : [ { "dropping-particle" : "", "family" : "Tarazi", "given" : "Reem a", "non-dropping-particle" : "", "parse-names" : false, "suffix" : "" }, { "dropping-particle" : "", "family" : "Grant", "given" : "Mitzie L", "non-dropping-particle" : "", "parse-names" : false, "suffix" : "" }, { "dropping-particle" : "", "family" : "Ely", "given" : "Elizabeth", "non-dropping-particle" : "", "parse-names" : false, "suffix" : "" }, { "dropping-particle" : "", "family" : "Barakat", "given" : "Lamia P", "non-dropping-particle" : "", "parse-names" : false, "suffix" : "" } ], "container-title" : "Child Neuropsychology", "id" : "ITEM-1", "issue" : "2", "issued" : { "date-parts" : [ [ "2007", "3" ] ] }, "page" : "155-72", "title" : "Neuropsychological functioning in preschool-age children with sickle cell disease: the role of illness-related and psychosocial factors.", "type" : "article-journal", "volume" : "13" }, "uris" : [ "http://www.mendeley.com/documents/?uuid=73a54e90-53ab-4505-b86e-00867092217c" ] } ], "mendeley" : { "formattedCitation" : "[14]", "plainTextFormattedCitation" : "[14]", "previouslyFormattedCitation" : "[14]" }, "properties" : { "noteIndex" : 0 }, "schema" : "https://github.com/citation-style-language/schema/raw/master/csl-citation.json" }</w:instrText>
      </w:r>
      <w:r w:rsidRPr="00DC7EFE">
        <w:fldChar w:fldCharType="separate"/>
      </w:r>
      <w:r w:rsidRPr="00226FCF">
        <w:rPr>
          <w:noProof/>
        </w:rPr>
        <w:t>[14]</w:t>
      </w:r>
      <w:r w:rsidRPr="00DC7EFE">
        <w:fldChar w:fldCharType="end"/>
      </w:r>
      <w:r w:rsidRPr="00DC7EFE">
        <w:t xml:space="preserve"> when HbF </w:t>
      </w:r>
      <w:r>
        <w:t>decreases</w:t>
      </w:r>
      <w:r w:rsidRPr="00DC7EFE">
        <w:t xml:space="preserve"> and HbS begins to be synthesised; the first decade of life, when the onset of strokes typically occur, appears to constitute a ‘critical period’ for neurologic complications and subsequent neurocognitive morbidity</w:t>
      </w:r>
      <w:r>
        <w:t xml:space="preserve"> </w:t>
      </w:r>
      <w:r w:rsidRPr="00DC7EFE">
        <w:fldChar w:fldCharType="begin" w:fldLock="1"/>
      </w:r>
      <w:r>
        <w:instrText>ADDIN CSL_CITATION { "citationItems" : [ { "id" : "ITEM-1", "itemData" : { "ISBN" : "0006-4971", "ISSN" : "0006-4971", "PMID" : "9414296", "abstract" : "Cerebrovascular accident (CVA) is a major complication of sickle cell disease. The incidence and mortality of and risk factors for CVA in sickle cell disease patients in the United States have been reported only in small patient samples. The Cooperative Study of Sickle Cell Disease collected clinical data on 4,082 sickle cell disease patients enrolled from 1978 to 1988. Patients were followed for an average of 5.2 +/- 2.0 years. Age-specific prevalence and incidence rates of CVA in patients with the common genotypes of sickle cell disease were determined, and the effects of hematologic and clinical events on the risk of CVA were analyzed. The highest rates of prevalence of CVA (4.01%) and incidence (0.61 per 100 patient-years) were in sickle cell anemia (SS) patients, but CVA occurred in all common genotypes. The incidence of infarctive CVA was lowest in SS patients 20 to 29 years of age and higher in children and older patients. Conversely, the incidence of hemorrhagic stroke in SS patients was highest among patients aged 20 to 29 years. Across all ages the mortality rate was 26% in the 2 weeks after hemorrhagic stroke. No deaths occurred after infarctive stroke. Risk factors for infarctive stroke included prior transient ischemic attack, low steady-state hemoglobin concentration and rate of and recent episode of acute chest syndrome, and elevated systolic blood pressure. Hemorrhagic stroke was associated with low steady-state hemoglobin and high leukocyte count.", "author" : [ { "dropping-particle" : "", "family" : "Ohene-Frempong", "given" : "K", "non-dropping-particle" : "", "parse-names" : false, "suffix" : "" }, { "dropping-particle" : "", "family" : "Weiner", "given" : "S J", "non-dropping-particle" : "", "parse-names" : false, "suffix" : "" }, { "dropping-particle" : "", "family" : "Sleeper", "given" : "L A", "non-dropping-particle" : "", "parse-names" : false, "suffix" : "" }, { "dropping-particle" : "", "family" : "Miller", "given" : "S T", "non-dropping-particle" : "", "parse-names" : false, "suffix" : "" }, { "dropping-particle" : "", "family" : "Embury", "given" : "S", "non-dropping-particle" : "", "parse-names" : false, "suffix" : "" }, { "dropping-particle" : "", "family" : "Moohr", "given" : "J W", "non-dropping-particle" : "", "parse-names" : false, "suffix" : "" }, { "dropping-particle" : "", "family" : "Wethers", "given" : "D L", "non-dropping-particle" : "", "parse-names" : false, "suffix" : "" }, { "dropping-particle" : "", "family" : "Pegelow", "given" : "C H", "non-dropping-particle" : "", "parse-names" : false, "suffix" : "" }, { "dropping-particle" : "", "family" : "Gill", "given" : "F M", "non-dropping-particle" : "", "parse-names" : false, "suffix" : "" } ], "container-title" : "Blood", "id" : "ITEM-1", "issue" : "1", "issued" : { "date-parts" : [ [ "1998", "1", "1" ] ] }, "page" : "288-94", "title" : "Cerebrovascular accidents in sickle cell disease: rates and risk factors.", "type" : "article-journal", "volume" : "91" }, "uris" : [ "http://www.mendeley.com/documents/?uuid=3c04326b-2ad6-44be-ac49-b4b11cd67364" ] }, { "id" : "ITEM-2", "itemData" : { "ISSN" : "0022-3476", "PMID" : "1538280", "abstract" : "Strokes occurred in 17 of 310 children with homozygous sickle cell disease who were followed from birth, representing an incidence of 7.8% by the age of 14 years. Two children had subarachnoid hemorrhage, one having resolution of symptoms after aneurysm surgery and another dying of a presumed second hemorrhage 14 days later. The remaining 15 strokes were presumed to be cerebral infarction, although autopsy, angiographic, or computed tomographic evidence was available in only 8 children. There were 6 deaths, 2 in the acute event and 4 after recurrence, which occurred in 6 (46%) of 13 patients who survived the initial episode. There were 10 recurrent episodes at a median interval of 9 months after the initial event. Steady-state hematologic data revealed significantly higher leukocyte counts than in control subjects without strokes at age 1 year and in the last study preceding the stroke. The initial stroke coincided with an acutely lowered hemoglobin value in 5 patients (3 aplastic crises, 1 acute splenic sequestration, 1 probable pulmonary sequestration) and with painful crises in another 7 patients. We conclude that a high leukocyte count and an acute decrease of hemoglobin are risk factors for stroke in patients with homozygous sickle cell disease.", "author" : [ { "dropping-particle" : "", "family" : "Balkaran", "given" : "B", "non-dropping-particle" : "", "parse-names" : false, "suffix" : "" }, { "dropping-particle" : "", "family" : "Char", "given" : "G", "non-dropping-particle" : "", "parse-names" : false, "suffix" : "" }, { "dropping-particle" : "", "family" : "Morris", "given" : "J S", "non-dropping-particle" : "", "parse-names" : false, "suffix" : "" }, { "dropping-particle" : "", "family" : "Thomas", "given" : "P W", "non-dropping-particle" : "", "parse-names" : false, "suffix" : "" }, { "dropping-particle" : "", "family" : "Serjeant", "given" : "B E", "non-dropping-particle" : "", "parse-names" : false, "suffix" : "" }, { "dropping-particle" : "", "family" : "Serjeant", "given" : "G R", "non-dropping-particle" : "", "parse-names" : false, "suffix" : "" } ], "container-title" : "The Journal of Pediatrics", "id" : "ITEM-2", "issue" : "3", "issued" : { "date-parts" : [ [ "1992", "3" ] ] }, "page" : "360-6", "title" : "Stroke in a cohort of patients with homozygous sickle cell disease.", "type" : "article-journal", "volume" : "120" }, "uris" : [ "http://www.mendeley.com/documents/?uuid=ad775fa2-febf-456e-adb2-82fe988b41a5" ] } ], "mendeley" : { "formattedCitation" : "[6,15]", "plainTextFormattedCitation" : "[6,15]", "previouslyFormattedCitation" : "[6,15]" }, "properties" : { "noteIndex" : 0 }, "schema" : "https://github.com/citation-style-language/schema/raw/master/csl-citation.json" }</w:instrText>
      </w:r>
      <w:r w:rsidRPr="00DC7EFE">
        <w:fldChar w:fldCharType="separate"/>
      </w:r>
      <w:r w:rsidRPr="00226FCF">
        <w:rPr>
          <w:noProof/>
        </w:rPr>
        <w:t>[6,15]</w:t>
      </w:r>
      <w:r w:rsidRPr="00DC7EFE">
        <w:fldChar w:fldCharType="end"/>
      </w:r>
      <w:r w:rsidRPr="00DC7EFE">
        <w:t>.</w:t>
      </w:r>
    </w:p>
    <w:p w14:paraId="2260DA6E" w14:textId="77777777" w:rsidR="00E30604" w:rsidRDefault="00E30604" w:rsidP="00E30604">
      <w:pPr>
        <w:pStyle w:val="paragraph"/>
      </w:pPr>
      <w:r w:rsidRPr="00DC7EFE">
        <w:t>Overt stroke is usually associated with large vessel arterial disease, with evid</w:t>
      </w:r>
      <w:r>
        <w:t xml:space="preserve">ence of stenosis in the internal carotid artery distribution </w:t>
      </w:r>
      <w:r>
        <w:fldChar w:fldCharType="begin" w:fldLock="1"/>
      </w:r>
      <w:r>
        <w:instrText>ADDIN CSL_CITATION { "citationItems" : [ { "id" : "ITEM-1", "itemData" : { "ISSN" : "0003-9942", "PMID" : "11735775", "abstract" : "A substantial minority of neurologically normal children with sickle cell disease have lesions consistent with cerebral infarction as seen on magnetic resonance imaging (MRI).", "author" : [ { "dropping-particle" : "", "family" : "Pegelow", "given" : "C H", "non-dropping-particle" : "", "parse-names" : false, "suffix" : "" }, { "dropping-particle" : "", "family" : "Wang", "given" : "W", "non-dropping-particle" : "", "parse-names" : false, "suffix" : "" }, { "dropping-particle" : "", "family" : "Granger", "given" : "S", "non-dropping-particle" : "", "parse-names" : false, "suffix" : "" }, { "dropping-particle" : "", "family" : "Hsu", "given" : "L L", "non-dropping-particle" : "", "parse-names" : false, "suffix" : "" }, { "dropping-particle" : "", "family" : "Vichinsky", "given" : "E", "non-dropping-particle" : "", "parse-names" : false, "suffix" : "" }, { "dropping-particle" : "", "family" : "Moser", "given" : "F G", "non-dropping-particle" : "", "parse-names" : false, "suffix" : "" }, { "dropping-particle" : "", "family" : "Bello", "given" : "J", "non-dropping-particle" : "", "parse-names" : false, "suffix" : "" }, { "dropping-particle" : "", "family" : "Zimmerman", "given" : "R a", "non-dropping-particle" : "", "parse-names" : false, "suffix" : "" }, { "dropping-particle" : "", "family" : "Adams", "given" : "R J", "non-dropping-particle" : "", "parse-names" : false, "suffix" : "" }, { "dropping-particle" : "", "family" : "Brambilla", "given" : "D", "non-dropping-particle" : "", "parse-names" : false, "suffix" : "" } ], "container-title" : "Archives of Neurology", "id" : "ITEM-1", "issue" : "12", "issued" : { "date-parts" : [ [ "2001", "12" ] ] }, "page" : "2017-21", "title" : "Silent infarcts in children with sickle cell anemia and abnormal cerebral artery velocity.", "type" : "article-journal", "volume" : "58" }, "uris" : [ "http://www.mendeley.com/documents/?uuid=b31b176d-ab74-48f3-8c81-6e030bb125e0" ] } ], "mendeley" : { "formattedCitation" : "[16]", "plainTextFormattedCitation" : "[16]", "previouslyFormattedCitation" : "[16]" }, "properties" : { "noteIndex" : 0 }, "schema" : "https://github.com/citation-style-language/schema/raw/master/csl-citation.json" }</w:instrText>
      </w:r>
      <w:r>
        <w:fldChar w:fldCharType="separate"/>
      </w:r>
      <w:r w:rsidRPr="00226FCF">
        <w:rPr>
          <w:noProof/>
        </w:rPr>
        <w:t>[16]</w:t>
      </w:r>
      <w:r>
        <w:fldChar w:fldCharType="end"/>
      </w:r>
      <w:r>
        <w:t>,</w:t>
      </w:r>
      <w:r w:rsidRPr="00DC7EFE">
        <w:t xml:space="preserve"> and </w:t>
      </w:r>
      <w:r>
        <w:t xml:space="preserve">pathologies are frequently seen in brain tissue within the </w:t>
      </w:r>
      <w:r w:rsidRPr="00DC7EFE">
        <w:t>anterior cere</w:t>
      </w:r>
      <w:r>
        <w:t xml:space="preserve">bral and middle cerebral artery territories </w:t>
      </w:r>
      <w:r w:rsidRPr="00DC7EFE">
        <w:fldChar w:fldCharType="begin" w:fldLock="1"/>
      </w:r>
      <w:r>
        <w:instrText>ADDIN CSL_CITATION { "citationItems" : [ { "id" : "ITEM-1", "itemData" : { "ISSN" : "0006-4971", "PMID" : "6689947", "abstract" : "Stroke is a relatively frequent and severe complication of sickle cell disease. We performed cerebral arteriograms in 30 patients with sickle cell disease to evaluate the cause of acute neurologic deficits and to assess the effects of transfusion therapy given for a year or more after the acute episode. Twenty-three patients with motor and speech deficits had multiple abnormalities of major cerebral arteries. The internal carotid and anterior and middle cerebral arteries showed stenosis and/or occlusion at their common junction. Irregular luminal surfaces suggested that endothelial damage and intimal hyperplasia were the basis of stroke. Prolonged transfusion therapy nearly stopped progression of stenosis and markedly decreased the irregularity of the luminal surfaces; in 4 untransfused patients, the degree of stenosis doubled and the luminal abnormalities persisted. Prior to transfusion, 90% of patients had recurrence of stroke. With transfusion therapy, only 10% of patients had recurrence despite persistent arterial abnormalities. Clinical recurrences per patient-month decreased 75-fold. The patients tolerated prolonged transfusion therapy well, despite progressive iron accumulation. Seven patients with smooth abnormalities of a single artery, nonocclusive changes, or with normal arteriograms did not receive transfusions. Only one of this group had recurrence of symptoms.", "author" : [ { "dropping-particle" : "", "family" : "Russell", "given" : "M O", "non-dropping-particle" : "", "parse-names" : false, "suffix" : "" }, { "dropping-particle" : "", "family" : "Goldberg", "given" : "H I", "non-dropping-particle" : "", "parse-names" : false, "suffix" : "" }, { "dropping-particle" : "", "family" : "Hodson", "given" : "A", "non-dropping-particle" : "", "parse-names" : false, "suffix" : "" }, { "dropping-particle" : "", "family" : "Kim", "given" : "H C", "non-dropping-particle" : "", "parse-names" : false, "suffix" : "" }, { "dropping-particle" : "", "family" : "Halus", "given" : "J", "non-dropping-particle" : "", "parse-names" : false, "suffix" : "" }, { "dropping-particle" : "", "family" : "Reivich", "given" : "M", "non-dropping-particle" : "", "parse-names" : false, "suffix" : "" }, { "dropping-particle" : "", "family" : "Schwartz", "given" : "E", "non-dropping-particle" : "", "parse-names" : false, "suffix" : "" } ], "container-title" : "Blood", "id" : "ITEM-1", "issue" : "1", "issued" : { "date-parts" : [ [ "1984", "1" ] ] }, "page" : "162-9", "title" : "Effect of transfusion therapy on arteriographic abnormalities and on recurrence of stroke in sickle cell disease.", "type" : "article-journal", "volume" : "63" }, "uris" : [ "http://www.mendeley.com/documents/?uuid=ce6831f6-ec5c-42b7-9c67-bc6b03a32985" ] }, { "id" : "ITEM-2", "itemData" : { "DOI" : "10.1056/NEJM197210262871703", "ISSN" : "0028-4793", "PMID" : "5071963", "author" : [ { "dropping-particle" : "", "family" : "Stockman", "given" : "J A", "non-dropping-particle" : "", "parse-names" : false, "suffix" : "" }, { "dropping-particle" : "", "family" : "Nigro", "given" : "M A", "non-dropping-particle" : "", "parse-names" : false, "suffix" : "" }, { "dropping-particle" : "", "family" : "Mishkin", "given" : "M M", "non-dropping-particle" : "", "parse-names" : false, "suffix" : "" }, { "dropping-particle" : "", "family" : "Oski", "given" : "F A", "non-dropping-particle" : "", "parse-names" : false, "suffix" : "" } ], "container-title" : "The New England journal of medicine", "id" : "ITEM-2", "issue" : "17", "issued" : { "date-parts" : [ [ "1972", "10", "26" ] ] }, "page" : "846-9", "title" : "Occlusion of large cerebral vessels in sickle-cell anemia.", "type" : "article-journal", "volume" : "287" }, "uris" : [ "http://www.mendeley.com/documents/?uuid=f3239506-889d-4ae8-9f0f-a5a098ea218e" ] }, { "id" : "ITEM-3", "itemData" : { "ISSN" : "0361-803X", "PMID" : "6770633", "abstract" : "Cerebral angiograms were performed in 14 children with sickle cell disease and clinical findings of cerebral infarction. The angiogram was normal in four patients. Ten patients had abnormalities in the carotid artery or its branches. The internal carotid artery was stenosed or occluded usually with bilateral disease. The anterior and middle cerebral arteries were involved in nine patients and branch occlusion was frequent. The posterior fossa arteries were not involved in these patients. The risk of angiography is low if appropriate precautions are taken. In these patients the indications for arteriography were to evaluate the effects of hypertransfusion therapy on cerebrovascular disease.", "author" : [ { "dropping-particle" : "", "family" : "Gerald", "given" : "B", "non-dropping-particle" : "", "parse-names" : false, "suffix" : "" }, { "dropping-particle" : "", "family" : "Sebes", "given" : "J I", "non-dropping-particle" : "", "parse-names" : false, "suffix" : "" }, { "dropping-particle" : "", "family" : "Langston", "given" : "J W", "non-dropping-particle" : "", "parse-names" : false, "suffix" : "" } ], "container-title" : "AJR. American journal of roentgenology", "id" : "ITEM-3", "issue" : "6", "issued" : { "date-parts" : [ [ "1980", "6" ] ] }, "page" : "1209-12", "title" : "Cerebral infarction secondary to sickle cell disease: arteriographic findings.", "type" : "article-journal", "volume" : "134" }, "uris" : [ "http://www.mendeley.com/documents/?uuid=f2897527-0988-461b-8275-b14db5374a54" ] } ], "mendeley" : { "formattedCitation" : "[17\u201319]", "plainTextFormattedCitation" : "[17\u201319]", "previouslyFormattedCitation" : "[17\u201319]" }, "properties" : { "noteIndex" : 0 }, "schema" : "https://github.com/citation-style-language/schema/raw/master/csl-citation.json" }</w:instrText>
      </w:r>
      <w:r w:rsidRPr="00DC7EFE">
        <w:fldChar w:fldCharType="separate"/>
      </w:r>
      <w:r w:rsidRPr="00226FCF">
        <w:rPr>
          <w:noProof/>
        </w:rPr>
        <w:t>[17–19]</w:t>
      </w:r>
      <w:r w:rsidRPr="00DC7EFE">
        <w:fldChar w:fldCharType="end"/>
      </w:r>
      <w:r w:rsidRPr="00DC7EFE">
        <w:t xml:space="preserve">. </w:t>
      </w:r>
      <w:r>
        <w:t xml:space="preserve">Transcranial Doppler may be used to screen for high cerebral blood flow velocities consistent with stenosis or hyperaemia; although conventional angiography is rarely justified, magnetic resonance angiography may confirm focal stenosis but is not essential for management. </w:t>
      </w:r>
    </w:p>
    <w:p w14:paraId="78A87BBC" w14:textId="6E486D43" w:rsidR="00E30604" w:rsidRDefault="00E30604" w:rsidP="00E30604">
      <w:pPr>
        <w:pStyle w:val="paragraph"/>
      </w:pPr>
      <w:r>
        <w:t>R</w:t>
      </w:r>
      <w:r w:rsidRPr="00063FE7">
        <w:t xml:space="preserve">isk factors </w:t>
      </w:r>
      <w:r>
        <w:t xml:space="preserve">for cerebral infarction include </w:t>
      </w:r>
      <w:r w:rsidRPr="00063FE7">
        <w:t>classical risk factors as in the ge</w:t>
      </w:r>
      <w:r>
        <w:t xml:space="preserve">neral population: hypertension </w:t>
      </w:r>
      <w:r>
        <w:fldChar w:fldCharType="begin" w:fldLock="1"/>
      </w:r>
      <w:r>
        <w:instrText>ADDIN CSL_CITATION { "citationItems" : [ { "id" : "ITEM-1", "itemData" : { "ISBN" : "0006-4971", "ISSN" : "0006-4971", "PMID" : "9414296", "abstract" : "Cerebrovascular accident (CVA) is a major complication of sickle cell disease. The incidence and mortality of and risk factors for CVA in sickle cell disease patients in the United States have been reported only in small patient samples. The Cooperative Study of Sickle Cell Disease collected clinical data on 4,082 sickle cell disease patients enrolled from 1978 to 1988. Patients were followed for an average of 5.2 +/- 2.0 years. Age-specific prevalence and incidence rates of CVA in patients with the common genotypes of sickle cell disease were determined, and the effects of hematologic and clinical events on the risk of CVA were analyzed. The highest rates of prevalence of CVA (4.01%) and incidence (0.61 per 100 patient-years) were in sickle cell anemia (SS) patients, but CVA occurred in all common genotypes. The incidence of infarctive CVA was lowest in SS patients 20 to 29 years of age and higher in children and older patients. Conversely, the incidence of hemorrhagic stroke in SS patients was highest among patients aged 20 to 29 years. Across all ages the mortality rate was 26% in the 2 weeks after hemorrhagic stroke. No deaths occurred after infarctive stroke. Risk factors for infarctive stroke included prior transient ischemic attack, low steady-state hemoglobin concentration and rate of and recent episode of acute chest syndrome, and elevated systolic blood pressure. Hemorrhagic stroke was associated with low steady-state hemoglobin and high leukocyte count.", "author" : [ { "dropping-particle" : "", "family" : "Ohene-Frempong", "given" : "K", "non-dropping-particle" : "", "parse-names" : false, "suffix" : "" }, { "dropping-particle" : "", "family" : "Weiner", "given" : "S J", "non-dropping-particle" : "", "parse-names" : false, "suffix" : "" }, { "dropping-particle" : "", "family" : "Sleeper", "given" : "L A", "non-dropping-particle" : "", "parse-names" : false, "suffix" : "" }, { "dropping-particle" : "", "family" : "Miller", "given" : "S T", "non-dropping-particle" : "", "parse-names" : false, "suffix" : "" }, { "dropping-particle" : "", "family" : "Embury", "given" : "S", "non-dropping-particle" : "", "parse-names" : false, "suffix" : "" }, { "dropping-particle" : "", "family" : "Moohr", "given" : "J W", "non-dropping-particle" : "", "parse-names" : false, "suffix" : "" }, { "dropping-particle" : "", "family" : "Wethers", "given" : "D L", "non-dropping-particle" : "", "parse-names" : false, "suffix" : "" }, { "dropping-particle" : "", "family" : "Pegelow", "given" : "C H", "non-dropping-particle" : "", "parse-names" : false, "suffix" : "" }, { "dropping-particle" : "", "family" : "Gill", "given" : "F M", "non-dropping-particle" : "", "parse-names" : false, "suffix" : "" } ], "container-title" : "Blood", "id" : "ITEM-1", "issue" : "1", "issued" : { "date-parts" : [ [ "1998", "1", "1" ] ] }, "page" : "288-94", "title" : "Cerebrovascular accidents in sickle cell disease: rates and risk factors.", "type" : "article-journal", "volume" : "91" }, "uris" : [ "http://www.mendeley.com/documents/?uuid=3c04326b-2ad6-44be-ac49-b4b11cd67364" ] }, { "id" : "ITEM-2", "itemData" : { "DOI" : "10.1586/ehm.11.61", "ISBN" : "1747-4086", "ISSN" : "1747-4086", "PMID" : "22077524", "abstract" : "Stroke is a frequent and severe complication in adults with sickle cell disease. Ischemic stroke often causes physical and cognitive disability, while hemorrhagic stroke has a high mortality rate. As more children survive, the number of strokes in adults is increasing, yet stroke remains poorly understood. We review the epidemiology of ischemic and hemorrhagic stroke in adults with sickle cell disease and outline a practical approach to the evaluation of stroke including both sickle cell disease specific and general risk factors. We discuss the acute treatment and secondary prevention of stroke in this population based on the evidence in children with sickle cell disease and the general population, in addition to the limited studies in adults with sickle cell disease.", "author" : [ { "dropping-particle" : "", "family" : "Strouse", "given" : "John J", "non-dropping-particle" : "", "parse-names" : false, "suffix" : "" }, { "dropping-particle" : "", "family" : "Lanzkron", "given" : "Sophie", "non-dropping-particle" : "", "parse-names" : false, "suffix" : "" }, { "dropping-particle" : "", "family" : "Urrutia", "given" : "Victor", "non-dropping-particle" : "", "parse-names" : false, "suffix" : "" } ], "container-title" : "Expert Review of Hematology", "id" : "ITEM-2", "issue" : "6", "issued" : { "date-parts" : [ [ "2011" ] ] }, "page" : "597-606", "title" : "The epidemiology, evaluation and treatment of stroke in adults with sickle cell disease", "type" : "article-journal", "volume" : "4" }, "uris" : [ "http://www.mendeley.com/documents/?uuid=3369cdc3-e028-46ed-b97e-26d378ccc505" ] } ], "mendeley" : { "formattedCitation" : "[6,20]", "plainTextFormattedCitation" : "[6,20]", "previouslyFormattedCitation" : "[6,20]" }, "properties" : { "noteIndex" : 0 }, "schema" : "https://github.com/citation-style-language/schema/raw/master/csl-citation.json" }</w:instrText>
      </w:r>
      <w:r>
        <w:fldChar w:fldCharType="separate"/>
      </w:r>
      <w:r w:rsidRPr="00226FCF">
        <w:rPr>
          <w:noProof/>
        </w:rPr>
        <w:t>[6,20]</w:t>
      </w:r>
      <w:r>
        <w:fldChar w:fldCharType="end"/>
      </w:r>
      <w:r>
        <w:t xml:space="preserve">, </w:t>
      </w:r>
      <w:r w:rsidRPr="00063FE7">
        <w:t>presence of a prior cerebral infarct</w:t>
      </w:r>
      <w:r>
        <w:t xml:space="preserve"> </w:t>
      </w:r>
      <w:r>
        <w:fldChar w:fldCharType="begin" w:fldLock="1"/>
      </w:r>
      <w:r>
        <w:instrText>ADDIN CSL_CITATION { "citationItems" : [ { "id" : "ITEM-1", "itemData" : { "ISSN" : "0002-9343", "PMID" : "717414", "author" : [ { "dropping-particle" : "", "family" : "Powars", "given" : "D", "non-dropping-particle" : "", "parse-names" : false, "suffix" : "" }, { "dropping-particle" : "", "family" : "Wilson", "given" : "B", "non-dropping-particle" : "", "parse-names" : false, "suffix" : "" }, { "dropping-particle" : "", "family" : "Imbus", "given" : "C", "non-dropping-particle" : "", "parse-names" : false, "suffix" : "" }, { "dropping-particle" : "", "family" : "Pegelow", "given" : "C", "non-dropping-particle" : "", "parse-names" : false, "suffix" : "" }, { "dropping-particle" : "", "family" : "Allen", "given" : "J", "non-dropping-particle" : "", "parse-names" : false, "suffix" : "" } ], "container-title" : "The American Journal of Medicine", "id" : "ITEM-1", "issue" : "3", "issued" : { "date-parts" : [ [ "1978", "9" ] ] }, "page" : "461-71", "title" : "The natural history of stroke in sickle cell disease.", "type" : "article-journal", "volume" : "65" }, "uris" : [ "http://www.mendeley.com/documents/?uuid=007c3ac1-e6fd-4bda-a9d9-78fb10dbd31a" ] }, { "id" : "ITEM-2", "itemData" : { "DOI" : "10.1067/mpd.2002.122498", "ISSN" : "0022-3476", "PMID" : "11953734", "abstract" : "To test the hypothesis that children with sickle cell disease (SCD) who have an initial stroke temporally unrelated to another medical event are at higher risk for recurrent stroke than are children who had strokes temporally related to medical events.", "author" : [ { "dropping-particle" : "", "family" : "Scothorn", "given" : "Douglas J", "non-dropping-particle" : "", "parse-names" : false, "suffix" : "" }, { "dropping-particle" : "", "family" : "Price", "given" : "Cynthia", "non-dropping-particle" : "", "parse-names" : false, "suffix" : "" }, { "dropping-particle" : "", "family" : "Schwartz", "given" : "Daniel", "non-dropping-particle" : "", "parse-names" : false, "suffix" : "" }, { "dropping-particle" : "", "family" : "Terrill", "given" : "Cindy", "non-dropping-particle" : "", "parse-names" : false, "suffix" : "" }, { "dropping-particle" : "", "family" : "Buchanan", "given" : "George R", "non-dropping-particle" : "", "parse-names" : false, "suffix" : "" }, { "dropping-particle" : "", "family" : "Shurney", "given" : "Wanda", "non-dropping-particle" : "", "parse-names" : false, "suffix" : "" }, { "dropping-particle" : "", "family" : "Sarniak", "given" : "Ingrid", "non-dropping-particle" : "", "parse-names" : false, "suffix" : "" }, { "dropping-particle" : "", "family" : "Fallon", "given" : "Robert", "non-dropping-particle" : "", "parse-names" : false, "suffix" : "" }, { "dropping-particle" : "", "family" : "Chu", "given" : "Jen-Yih", "non-dropping-particle" : "", "parse-names" : false, "suffix" : "" }, { "dropping-particle" : "", "family" : "Pegelow", "given" : "Charles H", "non-dropping-particle" : "", "parse-names" : false, "suffix" : "" }, { "dropping-particle" : "", "family" : "Wang", "given" : "Winfred", "non-dropping-particle" : "", "parse-names" : false, "suffix" : "" }, { "dropping-particle" : "", "family" : "Casella", "given" : "James F", "non-dropping-particle" : "", "parse-names" : false, "suffix" : "" }, { "dropping-particle" : "", "family" : "Resar", "given" : "Linda S", "non-dropping-particle" : "", "parse-names" : false, "suffix" : "" }, { "dropping-particle" : "", "family" : "Berman", "given" : "Brian", "non-dropping-particle" : "", "parse-names" : false, "suffix" : "" }, { "dropping-particle" : "", "family" : "Adamkiewicz", "given" : "Thomas", "non-dropping-particle" : "", "parse-names" : false, "suffix" : "" }, { "dropping-particle" : "", "family" : "Hsu", "given" : "Lewis L", "non-dropping-particle" : "", "parse-names" : false, "suffix" : "" }, { "dropping-particle" : "", "family" : "Ohene-Frempong", "given" : "Kwaku", "non-dropping-particle" : "", "parse-names" : false, "suffix" : "" }, { "dropping-particle" : "", "family" : "Smith-Whitley", "given" : "Kim", "non-dropping-particle" : "", "parse-names" : false, "suffix" : "" }, { "dropping-particle" : "", "family" : "Mahoney", "given" : "Donald", "non-dropping-particle" : "", "parse-names" : false, "suffix" : "" }, { "dropping-particle" : "", "family" : "Scott", "given" : "J Paul", "non-dropping-particle" : "", "parse-names" : false, "suffix" : "" }, { "dropping-particle" : "", "family" : "Woods", "given" : "Gerald M", "non-dropping-particle" : "", "parse-names" : false, "suffix" : "" }, { "dropping-particle" : "", "family" : "Watanabe", "given" : "Masayo", "non-dropping-particle" : "", "parse-names" : false, "suffix" : "" }, { "dropping-particle" : "", "family" : "Debaun", "given" : "Michael R", "non-dropping-particle" : "", "parse-names" : false, "suffix" : "" } ], "container-title" : "The Journal of pediatrics", "id" : "ITEM-2", "issue" : "3", "issued" : { "date-parts" : [ [ "2002", "3" ] ] }, "page" : "348-54", "title" : "Risk of recurrent stroke in children with sickle cell disease receiving blood transfusion therapy for at least five years after initial stroke.", "type" : "article-journal", "volume" : "140" }, "uris" : [ "http://www.mendeley.com/documents/?uuid=e59fdc51-a84d-4fb7-ae80-dda57de4e44e" ] } ], "mendeley" : { "formattedCitation" : "[3,21]", "plainTextFormattedCitation" : "[3,21]", "previouslyFormattedCitation" : "[3,21]" }, "properties" : { "noteIndex" : 0 }, "schema" : "https://github.com/citation-style-language/schema/raw/master/csl-citation.json" }</w:instrText>
      </w:r>
      <w:r>
        <w:fldChar w:fldCharType="separate"/>
      </w:r>
      <w:r w:rsidRPr="00226FCF">
        <w:rPr>
          <w:noProof/>
        </w:rPr>
        <w:t>[3,21]</w:t>
      </w:r>
      <w:r>
        <w:fldChar w:fldCharType="end"/>
      </w:r>
      <w:r>
        <w:t xml:space="preserve">, </w:t>
      </w:r>
      <w:r w:rsidRPr="00063FE7">
        <w:t xml:space="preserve">acute low oxygen delivery associated with lower oxygen saturation </w:t>
      </w:r>
      <w:r>
        <w:fldChar w:fldCharType="begin" w:fldLock="1"/>
      </w:r>
      <w:r>
        <w:instrText>ADDIN CSL_CITATION { "citationItems" : [ { "id" : "ITEM-1", "itemData" : { "ISSN" : "0140-6736", "PMID" : "11425370", "abstract" : "Central-nervous-system (CNS) events, including strokes, transient ischaemic attacks, and seizures are common in sickle-cell disease. Stroke can be predicted by high velocities in the internal-carotid or middle-cerebral arteries on transcranial doppler ultrasonography. We tested the hypothesis that nocturnal hypoxaemia can predict CNS events better than clinical or haematological features, or transcranial doppler sonography.", "author" : [ { "dropping-particle" : "", "family" : "Kirkham", "given" : "F J", "non-dropping-particle" : "", "parse-names" : false, "suffix" : "" }, { "dropping-particle" : "", "family" : "Hewes", "given" : "D K", "non-dropping-particle" : "", "parse-names" : false, "suffix" : "" }, { "dropping-particle" : "", "family" : "Prengler", "given" : "M", "non-dropping-particle" : "", "parse-names" : false, "suffix" : "" }, { "dropping-particle" : "", "family" : "Wade", "given" : "A", "non-dropping-particle" : "", "parse-names" : false, "suffix" : "" }, { "dropping-particle" : "", "family" : "Lane", "given" : "R", "non-dropping-particle" : "", "parse-names" : false, "suffix" : "" }, { "dropping-particle" : "", "family" : "Evans", "given" : "J P", "non-dropping-particle" : "", "parse-names" : false, "suffix" : "" } ], "container-title" : "Lancet", "id" : "ITEM-1", "issue" : "9269", "issued" : { "date-parts" : [ [ "2001", "5", "26" ] ] }, "page" : "1656-9", "title" : "Nocturnal hypoxaemia and central-nervous-system events in sickle-cell disease.", "type" : "article-journal", "volume" : "357" }, "uris" : [ "http://www.mendeley.com/documents/?uuid=9542bc74-3d4e-4e04-be71-78073370278f" ] }, { "id" : "ITEM-2", "itemData" : { "DOI" : "10.1111/j.1365-2141.2007.06927.x", "ISBN" : "1365-2141 (Electronic)", "ISSN" : "1365-2141", "PMID" : "18042265", "abstract" : "Haemoglobin (Hb) desaturation could increase the risk of stroke in sickle cell anaemia (SS) by perturbing endothelial function and limiting oxygen delivery to the brain. We performed a nested case-control study of the Dallas Newborn Cohort to determine whether daytime steady-state Hb desaturation was associated with overt stroke in children with SS. Cases had SS and overt ischaemic strokes. Controls had comparable genotypes but no overt stroke. Cases had lower prestroke steady-state pulse oximetry values (SpO(2)) than controls, and cases' SpO(2) fell even lower as the time to impending stroke decreased. The odds ratio for stroke was 1.32 for each 1% decrease in SpO(2). In conclusion, steady-state Hb desaturation is a risk factor for overt ischaemic stroke in children with SS. Decline in SpO(2) over time further increases this risk. Hb desaturation is easily measured, potentially modifiable, and could be used to identify children with SS at increased risk of stroke.", "author" : [ { "dropping-particle" : "", "family" : "Quinn", "given" : "Charles T.", "non-dropping-particle" : "", "parse-names" : false, "suffix" : "" }, { "dropping-particle" : "", "family" : "Sargent", "given" : "James W.", "non-dropping-particle" : "", "parse-names" : false, "suffix" : "" } ], "container-title" : "British journal of haematology", "id" : "ITEM-2", "issue" : "3", "issued" : { "date-parts" : [ [ "2008", "2" ] ] }, "page" : "336-9", "title" : "Daytime steady-state haemoglobin desaturation is a risk factor for overt stroke in children with sickle cell anaemia.", "type" : "article-journal", "volume" : "140" }, "uris" : [ "http://www.mendeley.com/documents/?uuid=6ab6b660-986d-47ee-ae50-89f98e2fd2af" ] } ], "mendeley" : { "formattedCitation" : "[22,23]", "plainTextFormattedCitation" : "[22,23]", "previouslyFormattedCitation" : "[22,23]" }, "properties" : { "noteIndex" : 0 }, "schema" : "https://github.com/citation-style-language/schema/raw/master/csl-citation.json" }</w:instrText>
      </w:r>
      <w:r>
        <w:fldChar w:fldCharType="separate"/>
      </w:r>
      <w:r w:rsidRPr="00226FCF">
        <w:rPr>
          <w:noProof/>
        </w:rPr>
        <w:t>[22,23]</w:t>
      </w:r>
      <w:r>
        <w:fldChar w:fldCharType="end"/>
      </w:r>
      <w:r>
        <w:t>,</w:t>
      </w:r>
      <w:r w:rsidRPr="00063FE7">
        <w:t xml:space="preserve"> </w:t>
      </w:r>
      <w:r>
        <w:t xml:space="preserve">and </w:t>
      </w:r>
      <w:r w:rsidRPr="00063FE7">
        <w:t xml:space="preserve">acute drop in </w:t>
      </w:r>
      <w:r w:rsidRPr="00EA0E26">
        <w:t>h</w:t>
      </w:r>
      <w:r w:rsidR="00BA00CF">
        <w:t>a</w:t>
      </w:r>
      <w:r w:rsidRPr="00EA0E26">
        <w:t xml:space="preserve">emoglobin </w:t>
      </w:r>
      <w:r w:rsidRPr="00EA0E26">
        <w:fldChar w:fldCharType="begin" w:fldLock="1"/>
      </w:r>
      <w:r>
        <w:instrText>ADDIN CSL_CITATION { "citationItems" : [ { "id" : "ITEM-1", "itemData" : { "DOI" : "10.1182/blood-2012-01-406314", "ISSN" : "1528-0020", "PMID" : "22948048", "abstract" : "We hypothesized that the silent cerebral infarcts (SCI), which affect up to 40% of children with sickle cell disease (SCD), could occur in the setting of acute anemic events. In a prospective observational study of children with and without SCD hospitalized for an illness associated with acute anemia, we identified acute silent cerebral ischemic events (ASCIE) in 4 (18.2%) of 22 with SCD and in 2 (6.7%) of 30 without SCD, using diffusion-weighted magnetic resonance imaging. Children with ASCIE had lower hemoglobin concentration than those without (median 3.1 vs 4.4 g/dL, P = .003). The unique temporal features of stroke on diffusion-weighted magnetic resonance imaging permit estimation of incidence rates for ASCIE of 421 (95% confidence interval, 155-920) per 100 patient-years during acute anemic events for all patients. For children with SCD, the estimated incidence was 663 (95% confidence interval, 182-1707) which is much higher than previously reported. Acute anemic events are common in children with SCD and prevalence could partially account for the high SCI. Some ASCIE (1 of 4 in our study) may be reversible. Alterations in management may be warranted for children with severe anemia to identify unrecognized ischemic brain injury that may have permanent neurocognitive sequelae.", "author" : [ { "dropping-particle" : "", "family" : "Dowling", "given" : "Michael M", "non-dropping-particle" : "", "parse-names" : false, "suffix" : "" }, { "dropping-particle" : "", "family" : "Quinn", "given" : "Charles T", "non-dropping-particle" : "", "parse-names" : false, "suffix" : "" }, { "dropping-particle" : "", "family" : "Plumb", "given" : "Patricia", "non-dropping-particle" : "", "parse-names" : false, "suffix" : "" }, { "dropping-particle" : "", "family" : "Rogers", "given" : "Zora R", "non-dropping-particle" : "", "parse-names" : false, "suffix" : "" }, { "dropping-particle" : "", "family" : "Rollins", "given" : "Nancy K", "non-dropping-particle" : "", "parse-names" : false, "suffix" : "" }, { "dropping-particle" : "", "family" : "Koral", "given" : "Korgun", "non-dropping-particle" : "", "parse-names" : false, "suffix" : "" }, { "dropping-particle" : "", "family" : "Buchanan", "given" : "George R", "non-dropping-particle" : "", "parse-names" : false, "suffix" : "" } ], "container-title" : "Blood", "id" : "ITEM-1", "issue" : "19", "issued" : { "date-parts" : [ [ "2012", "11", "8" ] ] }, "page" : "3891-7", "title" : "Acute silent cerebral ischemia and infarction during acute anemia in children with and without sickle cell disease.", "type" : "article-journal", "volume" : "120" }, "uris" : [ "http://www.mendeley.com/documents/?uuid=a613356b-a53a-480c-81c9-440776c12019" ] } ], "mendeley" : { "formattedCitation" : "[24]", "plainTextFormattedCitation" : "[24]", "previouslyFormattedCitation" : "[24]" }, "properties" : { "noteIndex" : 0 }, "schema" : "https://github.com/citation-style-language/schema/raw/master/csl-citation.json" }</w:instrText>
      </w:r>
      <w:r w:rsidRPr="00EA0E26">
        <w:fldChar w:fldCharType="separate"/>
      </w:r>
      <w:r w:rsidRPr="00226FCF">
        <w:rPr>
          <w:noProof/>
        </w:rPr>
        <w:t>[24]</w:t>
      </w:r>
      <w:r w:rsidRPr="00EA0E26">
        <w:fldChar w:fldCharType="end"/>
      </w:r>
      <w:r w:rsidRPr="00EA0E26">
        <w:t xml:space="preserve">, and presence of cerebral vasculopathy </w:t>
      </w:r>
      <w:r w:rsidRPr="00EA0E26">
        <w:fldChar w:fldCharType="begin" w:fldLock="1"/>
      </w:r>
      <w:r>
        <w:instrText>ADDIN CSL_CITATION { "citationItems" : [ { "id" : "ITEM-1", "itemData" : { "DOI" : "10.1056/NEJM197210262871703", "ISSN" : "0028-4793", "PMID" : "5071963", "author" : [ { "dropping-particle" : "", "family" : "Stockman", "given" : "J A", "non-dropping-particle" : "", "parse-names" : false, "suffix" : "" }, { "dropping-particle" : "", "family" : "Nigro", "given" : "M A", "non-dropping-particle" : "", "parse-names" : false, "suffix" : "" }, { "dropping-particle" : "", "family" : "Mishkin", "given" : "M M", "non-dropping-particle" : "", "parse-names" : false, "suffix" : "" }, { "dropping-particle" : "", "family" : "Oski", "given" : "F A", "non-dropping-particle" : "", "parse-names" : false, "suffix" : "" } ], "container-title" : "The New England journal of medicine", "id" : "ITEM-1", "issue" : "17", "issued" : { "date-parts" : [ [ "1972", "10", "26" ] ] }, "page" : "846-9", "title" : "Occlusion of large cerebral vessels in sickle-cell anemia.", "type" : "article-journal", "volume" : "287" }, "uris" : [ "http://www.mendeley.com/documents/?uuid=f3239506-889d-4ae8-9f0f-a5a098ea218e" ] }, { "id" : "ITEM-2", "itemData" : { "ISSN" : "0006-4971", "PMID" : "11964276", "abstract" : "We conducted a retrospective study to determine whether the presence of moyamoya collaterals influenced the risk of recurrence of cerebrovascular events (CVEs: stroke or transient ischemic attack) in patients with sickle cell disease placed on chronic transfusions after a stroke. Forty-three patients with homozygous sickle cell anemia (HbSS) and 1 with HbSO(Arab) (16 females, 28 males) who had suffered strokes while under the age of 18 were studied. All patients had been on transfusions aimed at maintaining the sickle hemoglobin (HbS) level below 30%. They were followed for a mean of 6.6 years (2.2 to 20.4 years). The presence of collaterals was diagnosed based on either magnetic resonance angiography or conventional angiography. Eighteen (41%) of the 44 patients suffered recurrent CVEs. Nineteen (43%) (6 females, 13 males) patients had moyamoya collaterals. Eleven (58%) of these 19 experienced 21 total recurrent CVEs, including 4 strokes in 4 patients (21%). In comparison, 7 (28%) of 25 patients without moyamoya collaterals experienced 9 recurrent CVEs (P &lt;.05) with only 1 recurrent stroke (4%). Moyamoya patients were also more likely to have 2 recurrent CVEs (42% vs 8%, P &lt;.05) as well as poorer neuropsychological testing results. A proportional hazards regression analysis indicated that patients with moyamoya were more than twice as likely to incur a subsequent CVE (hazard ratio, 2.40; 95% confidence interval, 0.85, 6.75). We conclude that up to 41% of patients with sickle cell disease experience recurrent CVEs after an initial stroke despite chronic transfusions and that the risk of recurrence is significantly higher for those who have moyamoya collaterals.", "author" : [ { "dropping-particle" : "", "family" : "Dobson", "given" : "Scott R", "non-dropping-particle" : "", "parse-names" : false, "suffix" : "" }, { "dropping-particle" : "", "family" : "Holden", "given" : "Kenton R", "non-dropping-particle" : "", "parse-names" : false, "suffix" : "" }, { "dropping-particle" : "", "family" : "Nietert", "given" : "Paul J", "non-dropping-particle" : "", "parse-names" : false, "suffix" : "" }, { "dropping-particle" : "", "family" : "Cure", "given" : "Joel K", "non-dropping-particle" : "", "parse-names" : false, "suffix" : "" }, { "dropping-particle" : "", "family" : "Laver", "given" : "Joseph H", "non-dropping-particle" : "", "parse-names" : false, "suffix" : "" }, { "dropping-particle" : "", "family" : "Disco", "given" : "Deborah", "non-dropping-particle" : "", "parse-names" : false, "suffix" : "" }, { "dropping-particle" : "", "family" : "Abboud", "given" : "Miguel R", "non-dropping-particle" : "", "parse-names" : false, "suffix" : "" } ], "container-title" : "Blood", "id" : "ITEM-2", "issue" : "9", "issued" : { "date-parts" : [ [ "2002", "5", "1" ] ] }, "page" : "3144-50", "title" : "Moyamoya syndrome in childhood sickle cell disease: a predictive factor for recurrent cerebrovascular events.", "type" : "article-journal", "volume" : "99" }, "uris" : [ "http://www.mendeley.com/documents/?uuid=ca4d8f96-6654-4e82-83a9-efa20717125d" ] } ], "mendeley" : { "formattedCitation" : "[18,25]", "plainTextFormattedCitation" : "[18,25]", "previouslyFormattedCitation" : "[18,25]" }, "properties" : { "noteIndex" : 0 }, "schema" : "https://github.com/citation-style-language/schema/raw/master/csl-citation.json" }</w:instrText>
      </w:r>
      <w:r w:rsidRPr="00EA0E26">
        <w:fldChar w:fldCharType="separate"/>
      </w:r>
      <w:r w:rsidRPr="00226FCF">
        <w:rPr>
          <w:noProof/>
        </w:rPr>
        <w:t>[18,25]</w:t>
      </w:r>
      <w:r w:rsidRPr="00EA0E26">
        <w:fldChar w:fldCharType="end"/>
      </w:r>
      <w:r w:rsidRPr="00EA0E26">
        <w:t xml:space="preserve"> compromising cerebral blood flow (CBF). Increased CBF velocity, in response to anaemia, results in adaptive vasodilation of</w:t>
      </w:r>
      <w:r>
        <w:t xml:space="preserve"> vessels to match metabolic demand, reducing cerebrovascular reserve </w:t>
      </w:r>
      <w:r w:rsidRPr="00DC7EFE">
        <w:fldChar w:fldCharType="begin" w:fldLock="1"/>
      </w:r>
      <w:r>
        <w:instrText>ADDIN CSL_CITATION { "citationItems" : [ { "id" : "ITEM-1", "itemData" : { "DOI" : "10.1212/WNL.39.3.344", "ISBN" : "0028-3878", "ISSN" : "0028-3878", "PMID" : "2927641", "abstract" : "To investigate cerebral hemodynamics in sickle cell disease (SCD), we used the 133Xenon inhalation technique of quantifying cerebral blood flow (CBF) in 67 patients. Clinical examinations and cerebral magnetic resonance imaging also were performed in all patients. Compared with age-matched healthy controls, CBF was elevated by 68% in patients, and inversely related to hematocrit. An experimental index of cerebral blood volume, pr4, was also elevated in the patients in a similar manner. Cerebral blood volume was positively correlated to CBF in SCD patients but not in controls. History of stroke and current neurologic symptoms were associated with lower flow and higher cerebral blood volume. Transfusion therapy reduced the hyperemia, the reduction being greater than expected by hematocrit elevation alone. These findings document a vasodilatory hyperemia in SCD. This dilatation may be a risk factor for ischemic distal-field infarctions, as visualized by MRI, due to a limitation of cerebrovascular reserve capacity.", "author" : [ { "dropping-particle" : "", "family" : "Prohovnik", "given" : "I", "non-dropping-particle" : "", "parse-names" : false, "suffix" : "" }, { "dropping-particle" : "", "family" : "Pavlakis", "given" : "S G", "non-dropping-particle" : "", "parse-names" : false, "suffix" : "" }, { "dropping-particle" : "", "family" : "Piomelli", "given" : "S", "non-dropping-particle" : "", "parse-names" : false, "suffix" : "" }, { "dropping-particle" : "", "family" : "Bello", "given" : "J", "non-dropping-particle" : "", "parse-names" : false, "suffix" : "" }, { "dropping-particle" : "", "family" : "Mohr", "given" : "J P", "non-dropping-particle" : "", "parse-names" : false, "suffix" : "" }, { "dropping-particle" : "", "family" : "Hilal", "given" : "S", "non-dropping-particle" : "", "parse-names" : false, "suffix" : "" }, { "dropping-particle" : "", "family" : "Vivo", "given" : "D C", "non-dropping-particle" : "De", "parse-names" : false, "suffix" : "" } ], "container-title" : "Neurology", "id" : "ITEM-1", "issued" : { "date-parts" : [ [ "1989" ] ] }, "page" : "344-348", "title" : "Cerebral hyperemia, stroke, and transfusion in sickle cell disease.", "type" : "article-journal", "volume" : "39" }, "uris" : [ "http://www.mendeley.com/documents/?uuid=06c46697-779c-42d6-a4a5-f0a8716e88d7" ] } ], "mendeley" : { "formattedCitation" : "[26]", "plainTextFormattedCitation" : "[26]", "previouslyFormattedCitation" : "[26]" }, "properties" : { "noteIndex" : 0 }, "schema" : "https://github.com/citation-style-language/schema/raw/master/csl-citation.json" }</w:instrText>
      </w:r>
      <w:r w:rsidRPr="00DC7EFE">
        <w:fldChar w:fldCharType="separate"/>
      </w:r>
      <w:r w:rsidRPr="00226FCF">
        <w:rPr>
          <w:noProof/>
        </w:rPr>
        <w:t>[26]</w:t>
      </w:r>
      <w:r w:rsidRPr="00DC7EFE">
        <w:fldChar w:fldCharType="end"/>
      </w:r>
      <w:r>
        <w:t xml:space="preserve"> and </w:t>
      </w:r>
      <w:r w:rsidRPr="00DC7EFE">
        <w:t>caus</w:t>
      </w:r>
      <w:r>
        <w:t>ing</w:t>
      </w:r>
      <w:r w:rsidRPr="00DC7EFE">
        <w:t xml:space="preserve"> injury to the endothelial cells lining the vascular wall</w:t>
      </w:r>
      <w:r>
        <w:t xml:space="preserve"> </w:t>
      </w:r>
      <w:r w:rsidRPr="00DC7EFE">
        <w:fldChar w:fldCharType="begin" w:fldLock="1"/>
      </w:r>
      <w:r>
        <w:instrText>ADDIN CSL_CITATION { "citationItems" : [ { "id" : "ITEM-1", "itemData" : { "DOI" : "10.1055/s-2008-1041237", "ISSN" : "0271-8235", "PMID" : "1811289", "author" : [ { "dropping-particle" : "", "family" : "Hess", "given" : "D C", "non-dropping-particle" : "", "parse-names" : false, "suffix" : "" }, { "dropping-particle" : "", "family" : "Adams", "given" : "R J", "non-dropping-particle" : "", "parse-names" : false, "suffix" : "" }, { "dropping-particle" : "", "family" : "Nichols", "given" : "F T", "non-dropping-particle" : "", "parse-names" : false, "suffix" : "" } ], "container-title" : "Seminars in neurology", "id" : "ITEM-1", "issue" : "4", "issued" : { "date-parts" : [ [ "1991", "12" ] ] }, "page" : "314-28", "title" : "Sickle cell anemia and other hemoglobinopathies.", "type" : "article-journal", "volume" : "11" }, "uris" : [ "http://www.mendeley.com/documents/?uuid=adff3261-f727-477d-9a10-f3f853554e3d" ] }, { "id" : "ITEM-2", "itemData" : { "ISSN" : "0065-3101", "PMID" : "2675570", "author" : [ { "dropping-particle" : "", "family" : "Pavlakis", "given" : "S G", "non-dropping-particle" : "", "parse-names" : false, "suffix" : "" }, { "dropping-particle" : "", "family" : "Prohovnik", "given" : "I", "non-dropping-particle" : "", "parse-names" : false, "suffix" : "" }, { "dropping-particle" : "", "family" : "Piomelli", "given" : "S", "non-dropping-particle" : "", "parse-names" : false, "suffix" : "" }, { "dropping-particle" : "", "family" : "DeVivo", "given" : "D C", "non-dropping-particle" : "", "parse-names" : false, "suffix" : "" } ], "container-title" : "Advances in Pediatrics", "id" : "ITEM-2", "issued" : { "date-parts" : [ [ "1989", "1" ] ] }, "page" : "247-76", "title" : "Neurologic complications of sickle cell disease.", "type" : "article-journal", "volume" : "36" }, "uris" : [ "http://www.mendeley.com/documents/?uuid=0578905e-e559-4281-8951-9ca8a7d5bd7f" ] } ], "mendeley" : { "formattedCitation" : "[5,27]", "plainTextFormattedCitation" : "[5,27]", "previouslyFormattedCitation" : "[5,27]" }, "properties" : { "noteIndex" : 0 }, "schema" : "https://github.com/citation-style-language/schema/raw/master/csl-citation.json" }</w:instrText>
      </w:r>
      <w:r w:rsidRPr="00DC7EFE">
        <w:fldChar w:fldCharType="separate"/>
      </w:r>
      <w:r w:rsidRPr="00226FCF">
        <w:rPr>
          <w:noProof/>
        </w:rPr>
        <w:t>[5,27]</w:t>
      </w:r>
      <w:r w:rsidRPr="00DC7EFE">
        <w:fldChar w:fldCharType="end"/>
      </w:r>
      <w:r w:rsidRPr="00DC7EFE">
        <w:t xml:space="preserve">. </w:t>
      </w:r>
      <w:r>
        <w:t>Any f</w:t>
      </w:r>
      <w:r w:rsidRPr="00DC7EFE">
        <w:t>urther demand when metabolic rate is high (</w:t>
      </w:r>
      <w:r w:rsidRPr="00DC7EFE">
        <w:rPr>
          <w:i/>
        </w:rPr>
        <w:t>e.g.</w:t>
      </w:r>
      <w:r w:rsidRPr="00DC7EFE">
        <w:t xml:space="preserve"> </w:t>
      </w:r>
      <w:r>
        <w:t>secondary to fever or seizures</w:t>
      </w:r>
      <w:r w:rsidRPr="00DC7EFE">
        <w:t>) or when there is a</w:t>
      </w:r>
      <w:r>
        <w:t>n acute drop in oxygen delivery</w:t>
      </w:r>
      <w:r w:rsidRPr="00DC7EFE">
        <w:t xml:space="preserve"> could cause large and small vessel injury/isch</w:t>
      </w:r>
      <w:r>
        <w:t>a</w:t>
      </w:r>
      <w:r w:rsidRPr="00DC7EFE">
        <w:t>emia</w:t>
      </w:r>
      <w:r>
        <w:t xml:space="preserve"> </w:t>
      </w:r>
      <w:r w:rsidRPr="00DC7EFE">
        <w:fldChar w:fldCharType="begin" w:fldLock="1"/>
      </w:r>
      <w:r>
        <w:instrText>ADDIN CSL_CITATION { "citationItems" : [ { "id" : "ITEM-1", "itemData" : { "DOI" : "10.1038/jcbfm.2009.6", "ISSN" : "1559-7016", "PMID" : "19209182", "abstract" : "Elevation of blood flow velocity in the large cerebral vessels is known to be of substantial pathophysiologic and prognostic significance in sickle-cell disease (SCD). Its precise cause is not established, but the two obvious proximal mechanisms are obstructive vascular stenosis and hemodynamic dilatation. Here we revisit this distinction by analyzing cerebrovascular reserve capacity. Forty-two patients with SCD underwent measurements of global cerebral blood flow in grey matter by the 133Xe inhalation method during normocapnia and hypercapnia to quantify cerebrovascular reactivity. Cerebral blood flow was significantly higher in SCD patients (120+/-31 ml/100 g/min) than in controls (76+/-20 ml/100 g/min). Reactivity was significantly lower in SCD patients (1.06+/-1.92 versus 2.16+/-1.15%/mm Hg). Stepwise multiple regressions within the SCD sample determined that normocapnic cerebral blood flow was largely predicted by hematocrit (r=-0.59; P&lt;0.0001), whereas hypercapnic reactivity was only predicted by normocapnic flow across all subjects (r=-0.52; P&lt;0.0001). None of the controls, but 24% of the SCD patients showed 'steal' (negative reactivity, chi2=6.05; P&lt;0.02). This impairment of vasodilatory capacity, occurring at perfusion levels above 150 ml/100 g/min, may reflect intrinsic limitations of the human cerebrovascular system and can explain both the elevated blood flow velocities and the high risk of stroke observed in such patients.", "author" : [ { "dropping-particle" : "", "family" : "Prohovnik", "given" : "Isak", "non-dropping-particle" : "", "parse-names" : false, "suffix" : "" }, { "dropping-particle" : "", "family" : "Hurlet-Jensen", "given" : "Anne", "non-dropping-particle" : "", "parse-names" : false, "suffix" : "" }, { "dropping-particle" : "", "family" : "Adams", "given" : "Robert", "non-dropping-particle" : "", "parse-names" : false, "suffix" : "" }, { "dropping-particle" : "", "family" : "Vivo", "given" : "Darryl", "non-dropping-particle" : "De", "parse-names" : false, "suffix" : "" }, { "dropping-particle" : "", "family" : "Pavlakis", "given" : "Steven G", "non-dropping-particle" : "", "parse-names" : false, "suffix" : "" } ], "container-title" : "Journal of cerebral blood flow and metabolism : official journal of the International Society of Cerebral Blood Flow and Metabolism", "id" : "ITEM-1", "issue" : "4", "issued" : { "date-parts" : [ [ "2009", "4" ] ] }, "page" : "803-10", "title" : "Hemodynamic etiology of elevated flow velocity and stroke in sickle-cell disease.", "type" : "article-journal", "volume" : "29" }, "uris" : [ "http://www.mendeley.com/documents/?uuid=f7f91a7e-7a32-4c64-96c8-60effb416815" ] } ], "mendeley" : { "formattedCitation" : "[28]", "plainTextFormattedCitation" : "[28]", "previouslyFormattedCitation" : "[28]" }, "properties" : { "noteIndex" : 0 }, "schema" : "https://github.com/citation-style-language/schema/raw/master/csl-citation.json" }</w:instrText>
      </w:r>
      <w:r w:rsidRPr="00DC7EFE">
        <w:fldChar w:fldCharType="separate"/>
      </w:r>
      <w:r w:rsidRPr="00226FCF">
        <w:rPr>
          <w:noProof/>
        </w:rPr>
        <w:t>[28]</w:t>
      </w:r>
      <w:r w:rsidRPr="00DC7EFE">
        <w:fldChar w:fldCharType="end"/>
      </w:r>
      <w:r>
        <w:t xml:space="preserve">, </w:t>
      </w:r>
      <w:r w:rsidRPr="00DC7EFE">
        <w:t>especially in “borderzones”, where blood flow may be lower</w:t>
      </w:r>
      <w:r>
        <w:t xml:space="preserve"> </w:t>
      </w:r>
      <w:r w:rsidRPr="00DC7EFE">
        <w:fldChar w:fldCharType="begin" w:fldLock="1"/>
      </w:r>
      <w:r>
        <w:instrText>ADDIN CSL_CITATION { "citationItems" : [ { "id" : "ITEM-1", "itemData" : { "ISSN" : "0364-5134", "PMID" : "11310625", "abstract" : "Neurological complications are common in sickle cell disease (SCD). However, it is often difficult to relate the clinical presentation to conventional neuroimaging, because subclinical infarction is common and stroke has been described in the absence of large-vessel disease. We studied 48 patients with SCD aged 4-34 (median 13) years with T2-weighted, diffusion and perfusion magnetic resonance imaging (MRI) and with MR angiography. Forty-four underwent transcranial Doppler (TCD). Abnormalities on perfusion imaging were seen in 25 cases, 24 of whom had been symptomatic. The remaining patient had evidence of executive dysfunction and reduced perfusion in the frontal lobes. The perfusion abnormality was larger than the area of infarction in 9 patients and was seen in an arterial distribution with no infarction in a further 9. In 3 patients with transient ischemic attacks, perfusion abnormalities were demonstrated in the absence of any other neuroimaging abnormalities, and perfusion changes were seen in 3 others despite normal MR angiography and TCD. Perfusion abnormalities are associated with neurological symptoms in patients with SCD, whether or not MRI, MR angiography, and TCD are abnormal. It is likely that this technique will guide management in individual patients.", "author" : [ { "dropping-particle" : "", "family" : "Kirkham", "given" : "F J", "non-dropping-particle" : "", "parse-names" : false, "suffix" : "" }, { "dropping-particle" : "", "family" : "Calamante", "given" : "F", "non-dropping-particle" : "", "parse-names" : false, "suffix" : "" }, { "dropping-particle" : "", "family" : "Bynevelt", "given" : "M", "non-dropping-particle" : "", "parse-names" : false, "suffix" : "" }, { "dropping-particle" : "", "family" : "Gadian", "given" : "D G", "non-dropping-particle" : "", "parse-names" : false, "suffix" : "" }, { "dropping-particle" : "", "family" : "Evans", "given" : "J P", "non-dropping-particle" : "", "parse-names" : false, "suffix" : "" }, { "dropping-particle" : "", "family" : "Cox", "given" : "T C", "non-dropping-particle" : "", "parse-names" : false, "suffix" : "" }, { "dropping-particle" : "", "family" : "Connelly", "given" : "A", "non-dropping-particle" : "", "parse-names" : false, "suffix" : "" } ], "container-title" : "Annals of neurology", "id" : "ITEM-1", "issue" : "4", "issued" : { "date-parts" : [ [ "2001", "4" ] ] }, "page" : "477-85", "title" : "Perfusion magnetic resonance abnormalities in patients with sickle cell disease.", "type" : "article-journal", "volume" : "49" }, "uris" : [ "http://www.mendeley.com/documents/?uuid=3279617c-fdcf-490a-84c5-1555293f3bdf" ] } ], "mendeley" : { "formattedCitation" : "[29]", "plainTextFormattedCitation" : "[29]", "previouslyFormattedCitation" : "[29]" }, "properties" : { "noteIndex" : 0 }, "schema" : "https://github.com/citation-style-language/schema/raw/master/csl-citation.json" }</w:instrText>
      </w:r>
      <w:r w:rsidRPr="00DC7EFE">
        <w:fldChar w:fldCharType="separate"/>
      </w:r>
      <w:r w:rsidRPr="00226FCF">
        <w:rPr>
          <w:noProof/>
        </w:rPr>
        <w:t>[29]</w:t>
      </w:r>
      <w:r w:rsidRPr="00DC7EFE">
        <w:fldChar w:fldCharType="end"/>
      </w:r>
      <w:r w:rsidRPr="00DC7EFE">
        <w:t xml:space="preserve"> in the context of large vessel disease and relative hypotension</w:t>
      </w:r>
      <w:r>
        <w:t xml:space="preserve"> </w:t>
      </w:r>
      <w:r w:rsidRPr="00DC7EFE">
        <w:fldChar w:fldCharType="begin" w:fldLock="1"/>
      </w:r>
      <w:r>
        <w:instrText>ADDIN CSL_CITATION { "citationItems" : [ { "id" : "ITEM-1", "itemData" : { "DOI" : "10.1182/blood.V99.8.3014", "ISSN" : "00064971", "author" : [ { "dropping-particle" : "", "family" : "Pegelow", "given" : "C. H.", "non-dropping-particle" : "", "parse-names" : false, "suffix" : "" } ], "container-title" : "Blood", "id" : "ITEM-1", "issue" : "8", "issued" : { "date-parts" : [ [ "2002", "4", "15" ] ] }, "page" : "3014-3018", "title" : "Longitudinal changes in brain magnetic resonance imaging findings in children with sickle cell disease", "type" : "article-journal", "volume" : "99" }, "uris" : [ "http://www.mendeley.com/documents/?uuid=e969bfe5-b20c-4fe2-8f5b-d22a9432cc60" ] } ], "mendeley" : { "formattedCitation" : "[30]", "plainTextFormattedCitation" : "[30]", "previouslyFormattedCitation" : "[30]" }, "properties" : { "noteIndex" : 0 }, "schema" : "https://github.com/citation-style-language/schema/raw/master/csl-citation.json" }</w:instrText>
      </w:r>
      <w:r w:rsidRPr="00DC7EFE">
        <w:fldChar w:fldCharType="separate"/>
      </w:r>
      <w:r w:rsidRPr="00226FCF">
        <w:rPr>
          <w:noProof/>
        </w:rPr>
        <w:t>[30]</w:t>
      </w:r>
      <w:r w:rsidRPr="00DC7EFE">
        <w:fldChar w:fldCharType="end"/>
      </w:r>
      <w:r w:rsidRPr="00DC7EFE">
        <w:t>.</w:t>
      </w:r>
      <w:r>
        <w:t xml:space="preserve"> </w:t>
      </w:r>
    </w:p>
    <w:p w14:paraId="488D0188" w14:textId="729FC9F7" w:rsidR="00C7006A" w:rsidRDefault="00E30604" w:rsidP="00E30604">
      <w:pPr>
        <w:pStyle w:val="paragraph"/>
      </w:pPr>
      <w:r w:rsidRPr="00EA0E26">
        <w:t xml:space="preserve">More common than overt stroke, up to 35% of children will show evidence of </w:t>
      </w:r>
      <w:r>
        <w:t xml:space="preserve">SCI </w:t>
      </w:r>
      <w:r w:rsidRPr="00EA0E26">
        <w:fldChar w:fldCharType="begin" w:fldLock="1"/>
      </w:r>
      <w:r>
        <w:instrText>ADDIN CSL_CITATION { "citationItems" : [ { "id" : "ITEM-1", "itemData" : { "DOI" : "10.1182/blood-2011-02-272682", "ISSN" : "1528-0020", "PMID" : "22354000", "abstract" : "Silent cerebral infarct (SCI) is the most common form of neurologic disease in children with sickle cell anemia (SCA). SCI is defined as abnormal magnetic resonance imaging (MRI) of the brain in the setting of a normal neurologic examination without a history or physical findings associated with an overt stroke. SCI occurs in 27% of this population before their sixth, and 37% by their 14th birthdays. In adults with SCA, the clinical history of SCI is poorly defined, although recent evidence suggests that they too may have ongoing risk of progressive injury. Risk factors for SCI include male sex, lower baseline hemoglobin concentration, higher baseline systolic blood pressure, and previous seizures. Specific morbidity associated with SCI includes a decrement in general intellectual abilities, poor academic achievement, progression to overt stroke, and progressive SCI. In addition, children with previous stroke continue to have both overt strokes and new SCI despite receiving regular blood transfusion therapy for secondary stroke prevention. Studies that only include overt stroke as a measure of CNS injury significantly underestimate the total cerebral injury burden in this population. In this review, we describe the epidemiology, natural history, morbidity, medical management, and potential therapeutic options for SCI in SCA.", "author" : [ { "dropping-particle" : "", "family" : "DeBaun", "given" : "Michael R", "non-dropping-particle" : "", "parse-names" : false, "suffix" : "" }, { "dropping-particle" : "", "family" : "Armstrong", "given" : "F Daniel", "non-dropping-particle" : "", "parse-names" : false, "suffix" : "" }, { "dropping-particle" : "", "family" : "McKinstry", "given" : "Robert C", "non-dropping-particle" : "", "parse-names" : false, "suffix" : "" }, { "dropping-particle" : "", "family" : "Ware", "given" : "Russell E", "non-dropping-particle" : "", "parse-names" : false, "suffix" : "" }, { "dropping-particle" : "", "family" : "Vichinsky", "given" : "Elliot", "non-dropping-particle" : "", "parse-names" : false, "suffix" : "" }, { "dropping-particle" : "", "family" : "Kirkham", "given" : "Fenella J", "non-dropping-particle" : "", "parse-names" : false, "suffix" : "" } ], "container-title" : "Blood", "id" : "ITEM-1", "issue" : "20", "issued" : { "date-parts" : [ [ "2012", "5", "17" ] ] }, "page" : "4587-96", "title" : "Silent cerebral infarcts: a review on a prevalent and progressive cause of neurologic injury in sickle cell anemia.", "type" : "article-journal", "volume" : "119" }, "uris" : [ "http://www.mendeley.com/documents/?uuid=370411ea-3eb5-487d-8cfc-4b2e25d69ac4" ] } ], "mendeley" : { "formattedCitation" : "[31]", "plainTextFormattedCitation" : "[31]", "previouslyFormattedCitation" : "[31]" }, "properties" : { "noteIndex" : 0 }, "schema" : "https://github.com/citation-style-language/schema/raw/master/csl-citation.json" }</w:instrText>
      </w:r>
      <w:r w:rsidRPr="00EA0E26">
        <w:fldChar w:fldCharType="separate"/>
      </w:r>
      <w:r w:rsidRPr="00226FCF">
        <w:rPr>
          <w:noProof/>
        </w:rPr>
        <w:t>[31]</w:t>
      </w:r>
      <w:r w:rsidRPr="00EA0E26">
        <w:fldChar w:fldCharType="end"/>
      </w:r>
      <w:r w:rsidRPr="00EA0E26">
        <w:t xml:space="preserve">, diagnosed using MRI as a lesion seen in two planes of a scan with no </w:t>
      </w:r>
      <w:r>
        <w:t>history of stroke (</w:t>
      </w:r>
      <w:r w:rsidRPr="00EA0E26">
        <w:t>focal neurological deficit lasting more than 24 hours</w:t>
      </w:r>
      <w:r>
        <w:t xml:space="preserve">) </w:t>
      </w:r>
      <w:r w:rsidRPr="00EA0E26">
        <w:fldChar w:fldCharType="begin" w:fldLock="1"/>
      </w:r>
      <w:r>
        <w:instrText>ADDIN CSL_CITATION { "citationItems" : [ { "id" : "ITEM-1", "itemData" : { "ISSN" : "0195-6108", "PMID" : "8733975", "abstract" : "To define the spectrum of abnormalities in sickle-cell disease, including infarction, atrophy, and hemorrhage, that are identified by brain MR imaging.", "author" : [ { "dropping-particle" : "", "family" : "Moser", "given" : "F G", "non-dropping-particle" : "", "parse-names" : false, "suffix" : "" }, { "dropping-particle" : "", "family" : "Miller", "given" : "S T", "non-dropping-particle" : "", "parse-names" : false, "suffix" : "" }, { "dropping-particle" : "", "family" : "Bello", "given" : "J a", "non-dropping-particle" : "", "parse-names" : false, "suffix" : "" }, { "dropping-particle" : "", "family" : "Pegelow", "given" : "C H", "non-dropping-particle" : "", "parse-names" : false, "suffix" : "" }, { "dropping-particle" : "", "family" : "Zimmerman", "given" : "R a", "non-dropping-particle" : "", "parse-names" : false, "suffix" : "" }, { "dropping-particle" : "", "family" : "Wang", "given" : "W C", "non-dropping-particle" : "", "parse-names" : false, "suffix" : "" }, { "dropping-particle" : "", "family" : "Ohene-Frempong", "given" : "K", "non-dropping-particle" : "", "parse-names" : false, "suffix" : "" }, { "dropping-particle" : "", "family" : "Schwartz", "given" : "A", "non-dropping-particle" : "", "parse-names" : false, "suffix" : "" }, { "dropping-particle" : "", "family" : "Vichinsky", "given" : "E P", "non-dropping-particle" : "", "parse-names" : false, "suffix" : "" }, { "dropping-particle" : "", "family" : "Gallagher", "given" : "D", "non-dropping-particle" : "", "parse-names" : false, "suffix" : "" }, { "dropping-particle" : "", "family" : "Kinney", "given" : "T R", "non-dropping-particle" : "", "parse-names" : false, "suffix" : "" } ], "container-title" : "AJNR. American Journal of Neuroradiology", "id" : "ITEM-1", "issue" : "5", "issued" : { "date-parts" : [ [ "1996", "5" ] ] }, "page" : "965-72", "title" : "The spectrum of brain MR abnormalities in sickle-cell disease: a report from the Cooperative Study of Sickle Cell Disease.", "type" : "article-journal", "volume" : "17" }, "uris" : [ "http://www.mendeley.com/documents/?uuid=db48dda1-6f63-4b10-9e2a-beec6e44682c" ] }, { "id" : "ITEM-2", "itemData" : { "DOI" : "10.1182/blood.V99.8.3014", "ISSN" : "00064971", "author" : [ { "dropping-particle" : "", "family" : "Pegelow", "given" : "C. H.", "non-dropping-particle" : "", "parse-names" : false, "suffix" : "" } ], "container-title" : "Blood", "id" : "ITEM-2", "issue" : "8", "issued" : { "date-parts" : [ [ "2002", "4", "15" ] ] }, "page" : "3014-3018", "title" : "Longitudinal changes in brain magnetic resonance imaging findings in children with sickle cell disease", "type" : "article-journal", "volume" : "99" }, "uris" : [ "http://www.mendeley.com/documents/?uuid=e969bfe5-b20c-4fe2-8f5b-d22a9432cc60" ] }, { "id" : "ITEM-3", "itemData" : { "DOI" : "10.1177/08830738050200020301", "ISBN" : "0883073805020", "ISSN" : "0883-0738", "author" : [ { "dropping-particle" : "", "family" : "Steen", "given" : "R G", "non-dropping-particle" : "", "parse-names" : false, "suffix" : "" }, { "dropping-particle" : "", "family" : "Fineberg-Buchner", "given" : "C", "non-dropping-particle" : "", "parse-names" : false, "suffix" : "" }, { "dropping-particle" : "", "family" : "Hankins", "given" : "G", "non-dropping-particle" : "", "parse-names" : false, "suffix" : "" }, { "dropping-particle" : "", "family" : "Weiss", "given" : "L", "non-dropping-particle" : "", "parse-names" : false, "suffix" : "" }, { "dropping-particle" : "", "family" : "Prifitera", "given" : "A", "non-dropping-particle" : "", "parse-names" : false, "suffix" : "" }, { "dropping-particle" : "", "family" : "Mulhern", "given" : "R K", "non-dropping-particle" : "", "parse-names" : false, "suffix" : "" } ], "container-title" : "Journal of Child Neurology", "id" : "ITEM-3", "issue" : "2", "issued" : { "date-parts" : [ [ "2005", "2", "1" ] ] }, "page" : "102-107", "title" : "Cognitive Deficits in Children With Sickle Cell Disease", "type" : "article-journal", "volume" : "20" }, "uris" : [ "http://www.mendeley.com/documents/?uuid=1c9596d5-fb74-4eab-8159-7a1ef60668e5" ] }, { "id" : "ITEM-4", "itemData" : { "ISSN" : "0022-3476", "PMID" : "9627592", "abstract" : "To determine whether abnormalities of the CNS are present in very young children with sickle cell anemia.", "author" : [ { "dropping-particle" : "", "family" : "Wang", "given" : "W C", "non-dropping-particle" : "", "parse-names" : false, "suffix" : "" }, { "dropping-particle" : "", "family" : "Langston", "given" : "J W", "non-dropping-particle" : "", "parse-names" : false, "suffix" : "" }, { "dropping-particle" : "", "family" : "Steen", "given" : "R G", "non-dropping-particle" : "", "parse-names" : false, "suffix" : "" }, { "dropping-particle" : "", "family" : "Wynn", "given" : "L W", "non-dropping-particle" : "", "parse-names" : false, "suffix" : "" }, { "dropping-particle" : "", "family" : "Mulhern", "given" : "R K", "non-dropping-particle" : "", "parse-names" : false, "suffix" : "" }, { "dropping-particle" : "", "family" : "Wilimas", "given" : "J a", "non-dropping-particle" : "", "parse-names" : false, "suffix" : "" }, { "dropping-particle" : "", "family" : "Kim", "given" : "F M", "non-dropping-particle" : "", "parse-names" : false, "suffix" : "" }, { "dropping-particle" : "", "family" : "Figueroa", "given" : "R E", "non-dropping-particle" : "", "parse-names" : false, "suffix" : "" } ], "container-title" : "The Journal of Pediatrics", "id" : "ITEM-4", "issue" : "6", "issued" : { "date-parts" : [ [ "1998", "6" ] ] }, "page" : "994-8", "title" : "Abnormalities of the central nervous system in very young children with sickle cell anemia.", "type" : "article-journal", "volume" : "132" }, "uris" : [ "http://www.mendeley.com/documents/?uuid=b779de44-b88d-4f8b-9967-ad86721ba875" ] } ], "mendeley" : { "formattedCitation" : "[9,30,32,33]", "plainTextFormattedCitation" : "[9,30,32,33]", "previouslyFormattedCitation" : "[9,30,32,33]" }, "properties" : { "noteIndex" : 0 }, "schema" : "https://github.com/citation-style-language/schema/raw/master/csl-citation.json" }</w:instrText>
      </w:r>
      <w:r w:rsidRPr="00EA0E26">
        <w:fldChar w:fldCharType="separate"/>
      </w:r>
      <w:r w:rsidRPr="00226FCF">
        <w:rPr>
          <w:noProof/>
        </w:rPr>
        <w:t>[9,30,32,33]</w:t>
      </w:r>
      <w:r w:rsidRPr="00EA0E26">
        <w:fldChar w:fldCharType="end"/>
      </w:r>
      <w:r w:rsidRPr="00EA0E26">
        <w:t>. In children with evidence of SCI on MRI, there is a fourteen fold increase in the risk of clinical stroke</w:t>
      </w:r>
      <w:r>
        <w:t xml:space="preserve"> </w:t>
      </w:r>
      <w:r w:rsidRPr="00EA0E26">
        <w:fldChar w:fldCharType="begin" w:fldLock="1"/>
      </w:r>
      <w:r>
        <w:instrText>ADDIN CSL_CITATION { "citationItems" : [ { "id" : "ITEM-1", "itemData" : { "DOI" : "10.1067/mpd.2001.119593", "ISSN" : "0022-3476", "PMID" : "11743502", "abstract" : "The Stroke Prevention Trial (STOP) demonstrated that chronic transfusion is highly effective in reducing the risk of stroke in children with sickle-cell disease and an abnormal transcranial Doppler ultrasonography examination result. Our objective was to determine whether chronic transfusion therapy reduces the incidence of pain and acute chest syndrome.", "author" : [ { "dropping-particle" : "", "family" : "Miller", "given" : "S T", "non-dropping-particle" : "", "parse-names" : false, "suffix" : "" }, { "dropping-particle" : "", "family" : "Wright", "given" : "E", "non-dropping-particle" : "", "parse-names" : false, "suffix" : "" }, { "dropping-particle" : "", "family" : "Abboud", "given" : "M", "non-dropping-particle" : "", "parse-names" : false, "suffix" : "" }, { "dropping-particle" : "", "family" : "Berman", "given" : "B", "non-dropping-particle" : "", "parse-names" : false, "suffix" : "" }, { "dropping-particle" : "", "family" : "Files", "given" : "B", "non-dropping-particle" : "", "parse-names" : false, "suffix" : "" }, { "dropping-particle" : "", "family" : "Scher", "given" : "C D", "non-dropping-particle" : "", "parse-names" : false, "suffix" : "" }, { "dropping-particle" : "", "family" : "Styles", "given" : "L", "non-dropping-particle" : "", "parse-names" : false, "suffix" : "" }, { "dropping-particle" : "", "family" : "Adams", "given" : "R J", "non-dropping-particle" : "", "parse-names" : false, "suffix" : "" } ], "container-title" : "The Journal of Pediatrics", "id" : "ITEM-1", "issue" : "6", "issued" : { "date-parts" : [ [ "2001", "12" ] ] }, "page" : "785-9", "title" : "Impact of chronic transfusion on incidence of pain and acute chest syndrome during the Stroke Prevention Trial (STOP) in sickle-cell anemia.", "type" : "article-journal", "volume" : "139" }, "uris" : [ "http://www.mendeley.com/documents/?uuid=41a214e5-740b-413f-87e7-dde4a25a39b7" ] } ], "mendeley" : { "formattedCitation" : "[34]", "plainTextFormattedCitation" : "[34]", "previouslyFormattedCitation" : "[34]" }, "properties" : { "noteIndex" : 0 }, "schema" : "https://github.com/citation-style-language/schema/raw/master/csl-citation.json" }</w:instrText>
      </w:r>
      <w:r w:rsidRPr="00EA0E26">
        <w:fldChar w:fldCharType="separate"/>
      </w:r>
      <w:r w:rsidRPr="00226FCF">
        <w:rPr>
          <w:noProof/>
        </w:rPr>
        <w:t>[34]</w:t>
      </w:r>
      <w:r w:rsidRPr="00EA0E26">
        <w:fldChar w:fldCharType="end"/>
      </w:r>
      <w:r w:rsidRPr="00EA0E26">
        <w:t xml:space="preserve"> and further </w:t>
      </w:r>
      <w:r>
        <w:t xml:space="preserve">SCI </w:t>
      </w:r>
      <w:r w:rsidRPr="00EA0E26">
        <w:fldChar w:fldCharType="begin" w:fldLock="1"/>
      </w:r>
      <w:r>
        <w:instrText>ADDIN CSL_CITATION { "citationItems" : [ { "id" : "ITEM-1", "itemData" : { "ISSN" : "0003-9942", "PMID" : "11735775", "abstract" : "A substantial minority of neurologically normal children with sickle cell disease have lesions consistent with cerebral infarction as seen on magnetic resonance imaging (MRI).", "author" : [ { "dropping-particle" : "", "family" : "Pegelow", "given" : "C H", "non-dropping-particle" : "", "parse-names" : false, "suffix" : "" }, { "dropping-particle" : "", "family" : "Wang", "given" : "W", "non-dropping-particle" : "", "parse-names" : false, "suffix" : "" }, { "dropping-particle" : "", "family" : "Granger", "given" : "S", "non-dropping-particle" : "", "parse-names" : false, "suffix" : "" }, { "dropping-particle" : "", "family" : "Hsu", "given" : "L L", "non-dropping-particle" : "", "parse-names" : false, "suffix" : "" }, { "dropping-particle" : "", "family" : "Vichinsky", "given" : "E", "non-dropping-particle" : "", "parse-names" : false, "suffix" : "" }, { "dropping-particle" : "", "family" : "Moser", "given" : "F G", "non-dropping-particle" : "", "parse-names" : false, "suffix" : "" }, { "dropping-particle" : "", "family" : "Bello", "given" : "J", "non-dropping-particle" : "", "parse-names" : false, "suffix" : "" }, { "dropping-particle" : "", "family" : "Zimmerman", "given" : "R a", "non-dropping-particle" : "", "parse-names" : false, "suffix" : "" }, { "dropping-particle" : "", "family" : "Adams", "given" : "R J", "non-dropping-particle" : "", "parse-names" : false, "suffix" : "" }, { "dropping-particle" : "", "family" : "Brambilla", "given" : "D", "non-dropping-particle" : "", "parse-names" : false, "suffix" : "" } ], "container-title" : "Archives of Neurology", "id" : "ITEM-1", "issue" : "12", "issued" : { "date-parts" : [ [ "2001", "12" ] ] }, "page" : "2017-21", "title" : "Silent infarcts in children with sickle cell anemia and abnormal cerebral artery velocity.", "type" : "article-journal", "volume" : "58" }, "uris" : [ "http://www.mendeley.com/documents/?uuid=b31b176d-ab74-48f3-8c81-6e030bb125e0" ] } ], "mendeley" : { "formattedCitation" : "[16]", "plainTextFormattedCitation" : "[16]", "previouslyFormattedCitation" : "[16]" }, "properties" : { "noteIndex" : 0 }, "schema" : "https://github.com/citation-style-language/schema/raw/master/csl-citation.json" }</w:instrText>
      </w:r>
      <w:r w:rsidRPr="00EA0E26">
        <w:fldChar w:fldCharType="separate"/>
      </w:r>
      <w:r w:rsidRPr="00226FCF">
        <w:rPr>
          <w:noProof/>
        </w:rPr>
        <w:t>[16]</w:t>
      </w:r>
      <w:r w:rsidRPr="00EA0E26">
        <w:fldChar w:fldCharType="end"/>
      </w:r>
      <w:r w:rsidRPr="00EA0E26">
        <w:t>. Known risk factors for SCI are lower rate for pain crises, history of seizures, increased leukocyte count and Senegal beta-globin haplotype</w:t>
      </w:r>
      <w:r>
        <w:t xml:space="preserve"> </w:t>
      </w:r>
      <w:r w:rsidRPr="00EA0E26">
        <w:fldChar w:fldCharType="begin" w:fldLock="1"/>
      </w:r>
      <w:r>
        <w:instrText>ADDIN CSL_CITATION { "citationItems" : [ { "id" : "ITEM-1", "itemData" : { "DOI" : "10.1542/peds.103.3.640", "ISBN" : "1098-4275 (Electronic)\\r0031-4005 (Linking)", "ISSN" : "0031-4005", "PMID" : "10049969", "abstract" : "BACKGROUND: Silent infarcts have been reported in 17% of young patients with sickle cell disease and are associated with impaired performance on standardized psychometric tests. Risk factors for the development of these lesions have not been identified. METHODS: Investigators in the Cooperative Study of Sickle Cell Disease performed a brain magnetic resonance imaging scan on sickle cell anemia patients age 5.9 years and older who had been followed according to the protocols of the Cooperative Study since birth. Individuals with a known history of cerebrovascular accident were excluded from this analysis. Patients with and without silent infarctions were compared with regard to clinical and laboratory parameters. RESULTS: The study sample included 42 patients (18.3%) with silent infarcts. Patients who had silent infarcts were significantly more likely to have a clinical history of seizure and a lower painful event rate. Lower hemoglobin level, increased leukocyte count, elevated pocked red blood cell count, and SEN betaS globin gene haplotype were associated also with the presence of silent infarcts. There was no relationship between silent infarcts and platelet count, fetal hemoglobin level, reticulocyte percentage, serum aspartate aminotransferase level, total bilirubin concentration, blood pressure, growth parameters, or presence of alpha-thalassemia. A multivariate model for silent infarction identified the following as risk factors: low pain event rate, history of seizure, leukocyte count &gt;/=11.8 x 10(9)/L, and the SEN betaS globin gene haplotype. CONCLUSIONS: Patients with risk factors for silent infarcts should be evaluated for cerebrovascular disease. If evidence of infarction is found, consideration must be given to therapeutic intervention. At present, the appropriate treatment has not been determined.", "author" : [ { "dropping-particle" : "", "family" : "Kinney", "given" : "T. R.", "non-dropping-particle" : "", "parse-names" : false, "suffix" : "" }, { "dropping-particle" : "", "family" : "Sleeper", "given" : "L. a.", "non-dropping-particle" : "", "parse-names" : false, "suffix" : "" }, { "dropping-particle" : "", "family" : "Wang", "given" : "W. C.", "non-dropping-particle" : "", "parse-names" : false, "suffix" : "" }, { "dropping-particle" : "", "family" : "Zimmerman", "given" : "R. a.", "non-dropping-particle" : "", "parse-names" : false, "suffix" : "" }, { "dropping-particle" : "", "family" : "Pegelow", "given" : "C. H.", "non-dropping-particle" : "", "parse-names" : false, "suffix" : "" }, { "dropping-particle" : "", "family" : "Ohene-Frempong", "given" : "K.", "non-dropping-particle" : "", "parse-names" : false, "suffix" : "" }, { "dropping-particle" : "", "family" : "Wethers", "given" : "D. L.", "non-dropping-particle" : "", "parse-names" : false, "suffix" : "" }, { "dropping-particle" : "", "family" : "Bello", "given" : "J. a.", "non-dropping-particle" : "", "parse-names" : false, "suffix" : "" }, { "dropping-particle" : "", "family" : "Vichinsky", "given" : "E. P.", "non-dropping-particle" : "", "parse-names" : false, "suffix" : "" }, { "dropping-particle" : "", "family" : "Moser", "given" : "F. G.", "non-dropping-particle" : "", "parse-names" : false, "suffix" : "" }, { "dropping-particle" : "", "family" : "Gallagher", "given" : "D. M.", "non-dropping-particle" : "", "parse-names" : false, "suffix" : "" }, { "dropping-particle" : "", "family" : "DeBaun", "given" : "M. R.", "non-dropping-particle" : "", "parse-names" : false, "suffix" : "" }, { "dropping-particle" : "", "family" : "Platt", "given" : "O. S.", "non-dropping-particle" : "", "parse-names" : false, "suffix" : "" }, { "dropping-particle" : "", "family" : "Miller", "given" : "S. T.", "non-dropping-particle" : "", "parse-names" : false, "suffix" : "" } ], "container-title" : "Pediatrics", "id" : "ITEM-1", "issue" : "3", "issued" : { "date-parts" : [ [ "1999", "3", "1" ] ] }, "page" : "640-645", "title" : "Silent cerebral infarcts in sickle cell anemia: a risk factor analysis. The Cooperative Study of Sickle Cell Disease.", "type" : "article-journal", "volume" : "103" }, "uris" : [ "http://www.mendeley.com/documents/?uuid=0f725ecf-980c-4589-bdfd-ab6c86344d0b" ] } ], "mendeley" : { "formattedCitation" : "[35]", "plainTextFormattedCitation" : "[35]", "previouslyFormattedCitation" : "[35]" }, "properties" : { "noteIndex" : 0 }, "schema" : "https://github.com/citation-style-language/schema/raw/master/csl-citation.json" }</w:instrText>
      </w:r>
      <w:r w:rsidRPr="00EA0E26">
        <w:fldChar w:fldCharType="separate"/>
      </w:r>
      <w:r w:rsidRPr="00226FCF">
        <w:rPr>
          <w:noProof/>
        </w:rPr>
        <w:t>[35]</w:t>
      </w:r>
      <w:r w:rsidRPr="00EA0E26">
        <w:fldChar w:fldCharType="end"/>
      </w:r>
      <w:r w:rsidRPr="00EA0E26">
        <w:t>, but also low baseline haemoglobin</w:t>
      </w:r>
      <w:r>
        <w:t xml:space="preserve"> </w:t>
      </w:r>
      <w:r w:rsidRPr="00EA0E26">
        <w:fldChar w:fldCharType="begin" w:fldLock="1"/>
      </w:r>
      <w:r>
        <w:instrText>ADDIN CSL_CITATION { "citationItems" : [ { "id" : "ITEM-1", "itemData" : { "DOI" : "10.1016/j.hoc.2004.07.004", "ISSN" : "0889-8588", "PMID" : "15511619", "abstract" : "This article discusses risk factors and prediction in children and adolescents who have sickle cell anemia.", "author" : [ { "dropping-particle" : "", "family" : "Quinn", "given" : "Charles T", "non-dropping-particle" : "", "parse-names" : false, "suffix" : "" }, { "dropping-particle" : "", "family" : "Miller", "given" : "Scott T", "non-dropping-particle" : "", "parse-names" : false, "suffix" : "" } ], "container-title" : "Hematology/oncology clinics of North America", "id" : "ITEM-1", "issue" : "6", "issued" : { "date-parts" : [ [ "2004", "12" ] ] }, "page" : "1339-54, ix", "title" : "Risk factors and prediction of outcomes in children and adolescents who have sickle cell anemia.", "type" : "article-journal", "volume" : "18" }, "uris" : [ "http://www.mendeley.com/documents/?uuid=962e97b2-8bb0-4db0-a50a-c02aef64a5a4" ] } ], "mendeley" : { "formattedCitation" : "[36]", "plainTextFormattedCitation" : "[36]", "previouslyFormattedCitation" : "[36]" }, "properties" : { "noteIndex" : 0 }, "schema" : "https://github.com/citation-style-language/schema/raw/master/csl-citation.json" }</w:instrText>
      </w:r>
      <w:r w:rsidRPr="00EA0E26">
        <w:fldChar w:fldCharType="separate"/>
      </w:r>
      <w:r w:rsidRPr="00226FCF">
        <w:rPr>
          <w:noProof/>
        </w:rPr>
        <w:t>[36]</w:t>
      </w:r>
      <w:r w:rsidRPr="00EA0E26">
        <w:fldChar w:fldCharType="end"/>
      </w:r>
      <w:r w:rsidRPr="00EA0E26">
        <w:t>, male sex and higher baseline systolic blood pressure</w:t>
      </w:r>
      <w:r>
        <w:t xml:space="preserve"> </w:t>
      </w:r>
      <w:r w:rsidRPr="00EA0E26">
        <w:fldChar w:fldCharType="begin" w:fldLock="1"/>
      </w:r>
      <w:r>
        <w:instrText>ADDIN CSL_CITATION { "citationItems" : [ { "id" : "ITEM-1", "itemData" : { "DOI" : "10.1182/blood-2011-05-349621", "ISSN" : "1528-0020", "PMID" : "22096242", "abstract" : "The most common form of neurologic injury in sickle cell anemia (SCA) is silent cerebral infarction (SCI). In the Silent Cerebral Infarct Multi-Center Clinical Trial, we sought to identify risk factors associated with SCI. In this cross-sectional study, we evaluated the clinical history and baseline laboratory values and performed magnetic resonance imaging of the brain in participants with SCA (HbSS or HbS\u03b2\u00b0 thalassemia) between the ages of 5 and 15 years with no history of overt stroke or seizures. Neuroradiology and neurology committees adjudicated the presence of SCI. SCIs were diagnosed in 30.8% (251 of 814) participants who completed all evaluations and had valid data on all prespecified demographic and clinical covariates. The mean age of the participants was 9.1 years, with 413 males (50.7%). In a multivariable logistic regression analysis, lower baseline hemoglobin concentration (P &lt; .001), higher baseline systolic blood pressure (P = .018), and male sex (P = .030) were statistically significantly associated with an increased risk of an SCI. Hemoglobin concentration and systolic blood pressure are risk factors for SCI in children with SCA and may be therapeutic targets for decreasing the risk of SCI. This study is registered at www.clinicaltrials.gov as #NCT00072761.", "author" : [ { "dropping-particle" : "", "family" : "DeBaun", "given" : "Michael R", "non-dropping-particle" : "", "parse-names" : false, "suffix" : "" }, { "dropping-particle" : "", "family" : "Sarnaik", "given" : "Sharada a", "non-dropping-particle" : "", "parse-names" : false, "suffix" : "" }, { "dropping-particle" : "", "family" : "Rodeghier", "given" : "Mark J", "non-dropping-particle" : "", "parse-names" : false, "suffix" : "" }, { "dropping-particle" : "", "family" : "Minniti", "given" : "Caterina P", "non-dropping-particle" : "", "parse-names" : false, "suffix" : "" }, { "dropping-particle" : "", "family" : "Howard", "given" : "Thomas H", "non-dropping-particle" : "", "parse-names" : false, "suffix" : "" }, { "dropping-particle" : "V", "family" : "Iyer", "given" : "Rathi", "non-dropping-particle" : "", "parse-names" : false, "suffix" : "" }, { "dropping-particle" : "", "family" : "Inusa", "given" : "Baba", "non-dropping-particle" : "", "parse-names" : false, "suffix" : "" }, { "dropping-particle" : "", "family" : "Telfer", "given" : "Paul T", "non-dropping-particle" : "", "parse-names" : false, "suffix" : "" }, { "dropping-particle" : "", "family" : "Kirby-Allen", "given" : "Melanie", "non-dropping-particle" : "", "parse-names" : false, "suffix" : "" }, { "dropping-particle" : "", "family" : "Quinn", "given" : "Charles T", "non-dropping-particle" : "", "parse-names" : false, "suffix" : "" }, { "dropping-particle" : "", "family" : "Bernaudin", "given" : "Fran\u00e7oise", "non-dropping-particle" : "", "parse-names" : false, "suffix" : "" }, { "dropping-particle" : "", "family" : "Airewele", "given" : "Gladstone", "non-dropping-particle" : "", "parse-names" : false, "suffix" : "" }, { "dropping-particle" : "", "family" : "Woods", "given" : "Gerald M", "non-dropping-particle" : "", "parse-names" : false, "suffix" : "" }, { "dropping-particle" : "", "family" : "Panepinto", "given" : "Julie Ann", "non-dropping-particle" : "", "parse-names" : false, "suffix" : "" }, { "dropping-particle" : "", "family" : "Fuh", "given" : "Beng", "non-dropping-particle" : "", "parse-names" : false, "suffix" : "" }, { "dropping-particle" : "", "family" : "Kwiatkowski", "given" : "Janet K", "non-dropping-particle" : "", "parse-names" : false, "suffix" : "" }, { "dropping-particle" : "", "family" : "King", "given" : "Allison a", "non-dropping-particle" : "", "parse-names" : false, "suffix" : "" }, { "dropping-particle" : "", "family" : "Rhodes", "given" : "Melissa M", "non-dropping-particle" : "", "parse-names" : false, "suffix" : "" }, { "dropping-particle" : "", "family" : "Thompson", "given" : "Alexis a", "non-dropping-particle" : "", "parse-names" : false, "suffix" : "" }, { "dropping-particle" : "", "family" : "Heiny", "given" : "Mark E", "non-dropping-particle" : "", "parse-names" : false, "suffix" : "" }, { "dropping-particle" : "", "family" : "Redding-Lallinger", "given" : "Rupa C", "non-dropping-particle" : "", "parse-names" : false, "suffix" : "" }, { "dropping-particle" : "", "family" : "Kirkham", "given" : "Fenella J", "non-dropping-particle" : "", "parse-names" : false, "suffix" : "" }, { "dropping-particle" : "", "family" : "Sabio", "given" : "Hernan", "non-dropping-particle" : "", "parse-names" : false, "suffix" : "" }, { "dropping-particle" : "", "family" : "Gonzalez", "given" : "Corina E", "non-dropping-particle" : "", "parse-names" : false, "suffix" : "" }, { "dropping-particle" : "", "family" : "Saccente", "given" : "Suzanne L", "non-dropping-particle" : "", "parse-names" : false, "suffix" : "" }, { "dropping-particle" : "", "family" : "Kalinyak", "given" : "Karen a", "non-dropping-particle" : "", "parse-names" : false, "suffix" : "" }, { "dropping-particle" : "", "family" : "Strouse", "given" : "John J", "non-dropping-particle" : "", "parse-names" : false, "suffix" : "" }, { "dropping-particle" : "", "family" : "Fixler", "given" : "Jason M", "non-dropping-particle" : "", "parse-names" : false, "suffix" : "" }, { "dropping-particle" : "", "family" : "Gordon", "given" : "Mae O", "non-dropping-particle" : "", "parse-names" : false, "suffix" : "" }, { "dropping-particle" : "", "family" : "Miller", "given" : "J Phillip", "non-dropping-particle" : "", "parse-names" : false, "suffix" : "" }, { "dropping-particle" : "", "family" : "Noetzel", "given" : "Michael J", "non-dropping-particle" : "", "parse-names" : false, "suffix" : "" }, { "dropping-particle" : "", "family" : "Ichord", "given" : "Rebecca N", "non-dropping-particle" : "", "parse-names" : false, "suffix" : "" }, { "dropping-particle" : "", "family" : "Casella", "given" : "James F", "non-dropping-particle" : "", "parse-names" : false, "suffix" : "" } ], "container-title" : "Blood", "id" : "ITEM-1", "issue" : "16", "issued" : { "date-parts" : [ [ "2012", "4", "19" ] ] }, "page" : "3684-90", "title" : "Associated risk factors for silent cerebral infarcts in sickle cell anemia: low baseline hemoglobin, sex, and relative high systolic blood pressure.", "type" : "article-journal", "volume" : "119" }, "uris" : [ "http://www.mendeley.com/documents/?uuid=0ced0fcc-e831-40ef-b257-360c88bf656e" ] } ], "mendeley" : { "formattedCitation" : "[37]", "plainTextFormattedCitation" : "[37]", "previouslyFormattedCitation" : "[37]" }, "properties" : { "noteIndex" : 0 }, "schema" : "https://github.com/citation-style-language/schema/raw/master/csl-citation.json" }</w:instrText>
      </w:r>
      <w:r w:rsidRPr="00EA0E26">
        <w:fldChar w:fldCharType="separate"/>
      </w:r>
      <w:r w:rsidRPr="00226FCF">
        <w:rPr>
          <w:noProof/>
        </w:rPr>
        <w:t>[37]</w:t>
      </w:r>
      <w:r w:rsidRPr="00EA0E26">
        <w:fldChar w:fldCharType="end"/>
      </w:r>
      <w:r w:rsidRPr="00EA0E26">
        <w:t xml:space="preserve">. </w:t>
      </w:r>
      <w:r>
        <w:t xml:space="preserve">The presence of acute silent </w:t>
      </w:r>
      <w:r>
        <w:lastRenderedPageBreak/>
        <w:t xml:space="preserve">cerebral infarction events (ASCIE) seen as lesions on imaging which may or may not progress to SCI, has been shown to be temporally associated with clinical events </w:t>
      </w:r>
      <w:r>
        <w:fldChar w:fldCharType="begin" w:fldLock="1"/>
      </w:r>
      <w:r>
        <w:instrText>ADDIN CSL_CITATION { "citationItems" : [ { "id" : "ITEM-1", "itemData" : { "DOI" : "10.1002/pbc", "author" : [ { "dropping-particle" : "", "family" : "Dowling", "given" : "Michael M", "non-dropping-particle" : "", "parse-names" : false, "suffix" : "" }, { "dropping-particle" : "", "family" : "Quinn", "given" : "Charles T", "non-dropping-particle" : "", "parse-names" : false, "suffix" : "" }, { "dropping-particle" : "", "family" : "Rogers", "given" : "Zora R", "non-dropping-particle" : "", "parse-names" : false, "suffix" : "" }, { "dropping-particle" : "", "family" : "Buchanan", "given" : "George R", "non-dropping-particle" : "", "parse-names" : false, "suffix" : "" } ], "container-title" : "Pediatric Blood and Cancer", "id" : "ITEM-1", "issued" : { "date-parts" : [ [ "2010" ] ] }, "page" : "461-464", "title" : "Acute Silent Cerebral Infarction in Children with Sickle Cell Anemia", "type" : "article-journal", "volume" : "54" }, "uris" : [ "http://www.mendeley.com/documents/?uuid=f983456c-046c-4f00-b9dd-86293ece6838" ] } ], "mendeley" : { "formattedCitation" : "[38]", "plainTextFormattedCitation" : "[38]", "previouslyFormattedCitation" : "[38]" }, "properties" : { "noteIndex" : 0 }, "schema" : "https://github.com/citation-style-language/schema/raw/master/csl-citation.json" }</w:instrText>
      </w:r>
      <w:r>
        <w:fldChar w:fldCharType="separate"/>
      </w:r>
      <w:r w:rsidRPr="00226FCF">
        <w:rPr>
          <w:noProof/>
        </w:rPr>
        <w:t>[38]</w:t>
      </w:r>
      <w:r>
        <w:fldChar w:fldCharType="end"/>
      </w:r>
      <w:r>
        <w:t xml:space="preserve">. </w:t>
      </w:r>
      <w:r w:rsidRPr="00EA0E26">
        <w:t xml:space="preserve">SCI by definition are clinically silent, so timing is unknown; however, it has been postulated that </w:t>
      </w:r>
      <w:r>
        <w:t>these lesions</w:t>
      </w:r>
      <w:r w:rsidRPr="00EA0E26">
        <w:t xml:space="preserve"> </w:t>
      </w:r>
      <w:r>
        <w:t>are</w:t>
      </w:r>
      <w:r w:rsidRPr="00EA0E26">
        <w:t xml:space="preserve"> the result of recurrent micro-infarctions and recurrent acute hypoxic damage</w:t>
      </w:r>
      <w:r>
        <w:t xml:space="preserve"> </w:t>
      </w:r>
      <w:r w:rsidRPr="00EA0E26">
        <w:fldChar w:fldCharType="begin" w:fldLock="1"/>
      </w:r>
      <w:r>
        <w:instrText>ADDIN CSL_CITATION { "citationItems" : [ { "id" : "ITEM-1", "itemData" : { "DOI" : "10.1111/j.1365-2141.2009.07652.x", "ISSN" : "1365-2141", "PMID" : "19344400", "abstract" : "Steady-state haemoglobin (Hb) desaturation is a common finding in sickle cell anaemia (Hb SS) that could predispose to stroke by limiting oxygen delivery to the brain. To determine its association with the risk of overt stroke, we examined the relationship between daytime Hb saturation measured by pulse oximetry (SpO(2)) and cerebral artery blood flow velocity measured by transcranial Doppler ultrasonography (TCD), an established risk factor for overt stroke in Hb SS. We studied 181 children using multivariate models to control for known determinants of TCD velocity, including age, haematocrit, and a measure of stenosis. We found that SpO(2) correlated significantly and inversely with TCD velocity in both the right and left middle cerebral arteries. Hb desaturation was associated with increased cerebral artery blood flow velocities and increased odds of abnormal TCD velocities, hence increased risk of stroke. About 5% of the variation in TCD velocity could be ascribed to Hb saturation while controlling for other determinants of TCD velocity. In conclusion, Hb saturation is a determinant of TCD velocity and a risk factor for stroke in children with Hb SS.", "author" : [ { "dropping-particle" : "", "family" : "Quinn", "given" : "Charles T", "non-dropping-particle" : "", "parse-names" : false, "suffix" : "" }, { "dropping-particle" : "", "family" : "Variste", "given" : "Jennifer", "non-dropping-particle" : "", "parse-names" : false, "suffix" : "" }, { "dropping-particle" : "", "family" : "Dowling", "given" : "Michael M", "non-dropping-particle" : "", "parse-names" : false, "suffix" : "" } ], "container-title" : "British journal of haematology", "id" : "ITEM-1", "issue" : "4", "issued" : { "date-parts" : [ [ "2009", "5" ] ] }, "page" : "500-5", "title" : "Haemoglobin oxygen saturation is a determinant of cerebral artery blood flow velocity in children with sickle cell anaemia.", "type" : "article-journal", "volume" : "145" }, "uris" : [ "http://www.mendeley.com/documents/?uuid=584364bd-9eef-4adb-89ff-6e57d68ee495" ] }, { "id" : "ITEM-2", "itemData" : { "DOI" : "10.1001/jamaneurol.2013.576", "ISSN" : "1538-3687", "PMID" : "23108767", "abstract" : "BACKGROUND Irregular, sporadic episodes of ischemic brain injury are known to occur in sickle cell anemia (SCA), resulting in overt stroke and silent cerebral infarction. Ongoing ischemia in other organs is common in SCA but has never been documented in the brain. OBJECTIVE To test the hypothesis that acute silent cerebral ischemic events (ASCIEs) are frequent and potentially transient. DESIGN Cross-sectional and cohort study of children with SCA screened by magnetic resonance imaging (MRI) of the brain for a randomized clinical trial. SETTING Clinical trial setting in tertiary care centers. PATIENTS Asymptomatic children with SCA without known stroke, neurologic injury, or epilepsy not receiving treatment with transfusions or hydroxyurea. MAIN OUTCOME MEASURE Incidence of ASCIEs calculated using single diffusion-weighted MRI scans (acute ischemic events that occurred within 10 days of the MRI). RESULTS Acute silent cerebral ischemic events were detected on 1.3% of MRIs (10 of 771) in 652 children (mean age, 10.0 years), with an incidence of 47.3 events per 100 patient-years (95% CI, 22.7-87.2). Two of 10 children with ASCIEs had follow-up MRIs of the brain; only 1 had silent cerebral infarction in the same location as the previously detected ASCIE. CONCLUSIONS Children with SCA experience ongoing (chronic, intermittent) cerebral ischemia, sometimes reversible, far more frequently than previously recognized. The brain in SCA is at constant threat of ischemia.", "author" : [ { "dropping-particle" : "", "family" : "Quinn", "given" : "Charles T", "non-dropping-particle" : "", "parse-names" : false, "suffix" : "" }, { "dropping-particle" : "", "family" : "McKinstry", "given" : "Robert C", "non-dropping-particle" : "", "parse-names" : false, "suffix" : "" }, { "dropping-particle" : "", "family" : "Dowling", "given" : "Michael M", "non-dropping-particle" : "", "parse-names" : false, "suffix" : "" }, { "dropping-particle" : "", "family" : "Ball", "given" : "William S", "non-dropping-particle" : "", "parse-names" : false, "suffix" : "" }, { "dropping-particle" : "", "family" : "Kraut", "given" : "Michael A", "non-dropping-particle" : "", "parse-names" : false, "suffix" : "" }, { "dropping-particle" : "", "family" : "Casella", "given" : "James F", "non-dropping-particle" : "", "parse-names" : false, "suffix" : "" }, { "dropping-particle" : "", "family" : "Dlamini", "given" : "Nomazulu", "non-dropping-particle" : "", "parse-names" : false, "suffix" : "" }, { "dropping-particle" : "", "family" : "Ichord", "given" : "Rebecca N", "non-dropping-particle" : "", "parse-names" : false, "suffix" : "" }, { "dropping-particle" : "", "family" : "Jordan", "given" : "Lori C", "non-dropping-particle" : "", "parse-names" : false, "suffix" : "" }, { "dropping-particle" : "", "family" : "Kirkham", "given" : "Fenella J", "non-dropping-particle" : "", "parse-names" : false, "suffix" : "" }, { "dropping-particle" : "", "family" : "Noetzel", "given" : "Michael J", "non-dropping-particle" : "", "parse-names" : false, "suffix" : "" }, { "dropping-particle" : "", "family" : "Roach", "given" : "E Steve", "non-dropping-particle" : "", "parse-names" : false, "suffix" : "" }, { "dropping-particle" : "", "family" : "Strouse", "given" : "John J", "non-dropping-particle" : "", "parse-names" : false, "suffix" : "" }, { "dropping-particle" : "", "family" : "Kwiatkowski", "given" : "Janet L", "non-dropping-particle" : "", "parse-names" : false, "suffix" : "" }, { "dropping-particle" : "", "family" : "Hirtz", "given" : "Deborah", "non-dropping-particle" : "", "parse-names" : false, "suffix" : "" }, { "dropping-particle" : "", "family" : "Debaun", "given" : "Michael R", "non-dropping-particle" : "", "parse-names" : false, "suffix" : "" } ], "container-title" : "JAMA Neurology", "id" : "ITEM-2", "issue" : "1", "issued" : { "date-parts" : [ [ "2013", "10", "29" ] ] }, "page" : "58-65", "title" : "Acute Silent Cerebral Ischemic Events in Children with Sickle Cell Anemia.", "type" : "article-journal", "volume" : "70" }, "uris" : [ "http://www.mendeley.com/documents/?uuid=eb7d7438-01b6-4cdc-9634-3f5ea55e15d0" ] }, { "id" : "ITEM-3", "itemData" : { "DOI" : "10.1182/blood-2012-01-406314", "ISSN" : "1528-0020", "PMID" : "22948048", "abstract" : "We hypothesized that the silent cerebral infarcts (SCI), which affect up to 40% of children with sickle cell disease (SCD), could occur in the setting of acute anemic events. In a prospective observational study of children with and without SCD hospitalized for an illness associated with acute anemia, we identified acute silent cerebral ischemic events (ASCIE) in 4 (18.2%) of 22 with SCD and in 2 (6.7%) of 30 without SCD, using diffusion-weighted magnetic resonance imaging. Children with ASCIE had lower hemoglobin concentration than those without (median 3.1 vs 4.4 g/dL, P = .003). The unique temporal features of stroke on diffusion-weighted magnetic resonance imaging permit estimation of incidence rates for ASCIE of 421 (95% confidence interval, 155-920) per 100 patient-years during acute anemic events for all patients. For children with SCD, the estimated incidence was 663 (95% confidence interval, 182-1707) which is much higher than previously reported. Acute anemic events are common in children with SCD and prevalence could partially account for the high SCI. Some ASCIE (1 of 4 in our study) may be reversible. Alterations in management may be warranted for children with severe anemia to identify unrecognized ischemic brain injury that may have permanent neurocognitive sequelae.", "author" : [ { "dropping-particle" : "", "family" : "Dowling", "given" : "Michael M", "non-dropping-particle" : "", "parse-names" : false, "suffix" : "" }, { "dropping-particle" : "", "family" : "Quinn", "given" : "Charles T", "non-dropping-particle" : "", "parse-names" : false, "suffix" : "" }, { "dropping-particle" : "", "family" : "Plumb", "given" : "Patricia", "non-dropping-particle" : "", "parse-names" : false, "suffix" : "" }, { "dropping-particle" : "", "family" : "Rogers", "given" : "Zora R", "non-dropping-particle" : "", "parse-names" : false, "suffix" : "" }, { "dropping-particle" : "", "family" : "Rollins", "given" : "Nancy K", "non-dropping-particle" : "", "parse-names" : false, "suffix" : "" }, { "dropping-particle" : "", "family" : "Koral", "given" : "Korgun", "non-dropping-particle" : "", "parse-names" : false, "suffix" : "" }, { "dropping-particle" : "", "family" : "Buchanan", "given" : "George R", "non-dropping-particle" : "", "parse-names" : false, "suffix" : "" } ], "container-title" : "Blood", "id" : "ITEM-3", "issue" : "19", "issued" : { "date-parts" : [ [ "2012", "11", "8" ] ] }, "page" : "3891-7", "title" : "Acute silent cerebral ischemia and infarction during acute anemia in children with and without sickle cell disease.", "type" : "article-journal", "volume" : "120" }, "uris" : [ "http://www.mendeley.com/documents/?uuid=a613356b-a53a-480c-81c9-440776c12019" ] } ], "mendeley" : { "formattedCitation" : "[24,39,40]", "plainTextFormattedCitation" : "[24,39,40]", "previouslyFormattedCitation" : "[24,39,40]" }, "properties" : { "noteIndex" : 0 }, "schema" : "https://github.com/citation-style-language/schema/raw/master/csl-citation.json" }</w:instrText>
      </w:r>
      <w:r w:rsidRPr="00EA0E26">
        <w:fldChar w:fldCharType="separate"/>
      </w:r>
      <w:r w:rsidRPr="00226FCF">
        <w:rPr>
          <w:noProof/>
        </w:rPr>
        <w:t>[24,39,40]</w:t>
      </w:r>
      <w:r w:rsidRPr="00EA0E26">
        <w:fldChar w:fldCharType="end"/>
      </w:r>
      <w:r w:rsidRPr="00EA0E26">
        <w:t xml:space="preserve"> secondary to severe anaemia, diminished pulmonary function, splenic sequestration, aplastic crisis and acute chest syndrome</w:t>
      </w:r>
      <w:r>
        <w:t xml:space="preserve"> </w:t>
      </w:r>
      <w:r w:rsidRPr="00EA0E26">
        <w:fldChar w:fldCharType="begin" w:fldLock="1"/>
      </w:r>
      <w:r>
        <w:instrText>ADDIN CSL_CITATION { "citationItems" : [ { "id" : "ITEM-1", "itemData" : { "DOI" : "10.1177/002221949302600104", "ISSN" : "0022-2194", "author" : [ { "dropping-particle" : "", "family" : "Brown", "given" : "R. T.", "non-dropping-particle" : "", "parse-names" : false, "suffix" : "" }, { "dropping-particle" : "", "family" : "Armstrong", "given" : "F. D.", "non-dropping-particle" : "", "parse-names" : false, "suffix" : "" }, { "dropping-particle" : "", "family" : "Eckman", "given" : "J. R.", "non-dropping-particle" : "", "parse-names" : false, "suffix" : "" } ], "container-title" : "Journal of Learning Disabilities", "id" : "ITEM-1", "issue" : "1", "issued" : { "date-parts" : [ [ "1993", "1", "1" ] ] }, "page" : "33-45", "title" : "Neurocognitive Aspects of Pediatric Sickle Cell Disease", "type" : "article-journal", "volume" : "26" }, "uris" : [ "http://www.mendeley.com/documents/?uuid=4828c0e3-85f3-47ca-907f-ffd265633aa1" ] }, { "id" : "ITEM-2", "itemData" : { "author" : [ { "dropping-particle" : "", "family" : "Armstrong", "given" : "F Daniel", "non-dropping-particle" : "", "parse-names" : false, "suffix" : "" }, { "dropping-particle" : "", "family" : "Thompson", "given" : "Robert J", "non-dropping-particle" : "", "parse-names" : false, "suffix" : "" }, { "dropping-particle" : "", "family" : "Wang", "given" : "Winfred", "non-dropping-particle" : "", "parse-names" : false, "suffix" : "" }, { "dropping-particle" : "", "family" : "Zimmerman", "given" : "Robert", "non-dropping-particle" : "", "parse-names" : false, "suffix" : "" }, { "dropping-particle" : "", "family" : "Pegelow", "given" : "H", "non-dropping-particle" : "", "parse-names" : false, "suffix" : "" }, { "dropping-particle" : "", "family" : "Miller", "given" : "S", "non-dropping-particle" : "", "parse-names" : false, "suffix" : "" }, { "dropping-particle" : "", "family" : "Moser", "given" : "F", "non-dropping-particle" : "", "parse-names" : false, "suffix" : "" }, { "dropping-particle" : "", "family" : "Bello", "given" : "J", "non-dropping-particle" : "", "parse-names" : false, "suffix" : "" }, { "dropping-particle" : "", "family" : "Hurtig", "given" : "A", "non-dropping-particle" : "", "parse-names" : false, "suffix" : "" }, { "dropping-particle" : "", "family" : "Vass", "given" : "K", "non-dropping-particle" : "", "parse-names" : false, "suffix" : "" } ], "container-title" : "Pediatrics", "id" : "ITEM-2", "issue" : "6", "issued" : { "date-parts" : [ [ "1996" ] ] }, "page" : "864-870", "title" : "Cognitive Functioning and Brain Magnetic Resonance Imaging in Children With Sickle Cell Disease.", "type" : "article-journal", "volume" : "97" }, "uris" : [ "http://www.mendeley.com/documents/?uuid=23590948-838a-4611-88c5-af8f7b6cff94" ] } ], "mendeley" : { "formattedCitation" : "[41,42]", "plainTextFormattedCitation" : "[41,42]", "previouslyFormattedCitation" : "[41,42]" }, "properties" : { "noteIndex" : 0 }, "schema" : "https://github.com/citation-style-language/schema/raw/master/csl-citation.json" }</w:instrText>
      </w:r>
      <w:r w:rsidRPr="00EA0E26">
        <w:fldChar w:fldCharType="separate"/>
      </w:r>
      <w:r w:rsidRPr="00226FCF">
        <w:rPr>
          <w:noProof/>
        </w:rPr>
        <w:t>[41,42]</w:t>
      </w:r>
      <w:r w:rsidRPr="00EA0E26">
        <w:fldChar w:fldCharType="end"/>
      </w:r>
      <w:r w:rsidRPr="00EA0E26">
        <w:t>.</w:t>
      </w:r>
    </w:p>
    <w:p w14:paraId="78D54AFB" w14:textId="77777777" w:rsidR="00CF18B7" w:rsidRDefault="00CF18B7" w:rsidP="00CF18B7">
      <w:pPr>
        <w:pStyle w:val="H1"/>
      </w:pPr>
      <w:r w:rsidRPr="007858AF">
        <w:t>Primary and Secondary Stroke Prevention</w:t>
      </w:r>
    </w:p>
    <w:p w14:paraId="29AA7619" w14:textId="799F0AFE" w:rsidR="00CF18B7" w:rsidRDefault="00CF18B7" w:rsidP="00CF18B7">
      <w:pPr>
        <w:pStyle w:val="paragraph"/>
      </w:pPr>
      <w:r>
        <w:t>In children, t</w:t>
      </w:r>
      <w:r w:rsidRPr="00DC7EFE">
        <w:t>ranscranial Doppler (TCD) ultrasound screening</w:t>
      </w:r>
      <w:r>
        <w:t xml:space="preserve"> to measure blood flow velocity in the intracranial vessels </w:t>
      </w:r>
      <w:r w:rsidRPr="00DC7EFE">
        <w:t>has become an established and effective method of primary stroke prevention</w:t>
      </w:r>
      <w:r>
        <w:t>. Th</w:t>
      </w:r>
      <w:r w:rsidRPr="002E3780">
        <w:t>ree</w:t>
      </w:r>
      <w:r w:rsidRPr="00DC7EFE">
        <w:t xml:space="preserve"> groups have been identified</w:t>
      </w:r>
      <w:r>
        <w:t xml:space="preserve"> with increasing risk of stroke</w:t>
      </w:r>
      <w:r w:rsidRPr="00DC7EFE">
        <w:t>: normal TCD velocities (&lt;170cm/sec), conditional</w:t>
      </w:r>
      <w:r w:rsidR="007F16FB">
        <w:t xml:space="preserve"> </w:t>
      </w:r>
      <w:r w:rsidRPr="00DC7EFE">
        <w:t>TCD velocities (</w:t>
      </w:r>
      <w:r>
        <w:t>170-</w:t>
      </w:r>
      <w:r w:rsidRPr="00DC7EFE">
        <w:t>200cm/sec) and abnormal velocities (&gt;200cm/sec)</w:t>
      </w:r>
      <w:r>
        <w:t xml:space="preserve"> </w:t>
      </w:r>
      <w:r w:rsidRPr="00DC7EFE">
        <w:fldChar w:fldCharType="begin" w:fldLock="1"/>
      </w:r>
      <w:r>
        <w:instrText>ADDIN CSL_CITATION { "citationItems" : [ { "id" : "ITEM-1", "itemData" : { "DOI" : "10.1161/01.STR.23.8.1073", "ISSN" : "0039-2499", "author" : [ { "dropping-particle" : "", "family" : "Adams", "given" : "R. J.", "non-dropping-particle" : "", "parse-names" : false, "suffix" : "" }, { "dropping-particle" : "", "family" : "Nichols", "given" : "F. T.", "non-dropping-particle" : "", "parse-names" : false, "suffix" : "" }, { "dropping-particle" : "", "family" : "Figueroa", "given" : "R.", "non-dropping-particle" : "", "parse-names" : false, "suffix" : "" }, { "dropping-particle" : "", "family" : "McKie", "given" : "V.", "non-dropping-particle" : "", "parse-names" : false, "suffix" : "" }, { "dropping-particle" : "", "family" : "Lott", "given" : "T.", "non-dropping-particle" : "", "parse-names" : false, "suffix" : "" } ], "container-title" : "Stroke", "id" : "ITEM-1", "issue" : "8", "issued" : { "date-parts" : [ [ "1992", "8", "1" ] ] }, "page" : "1073-1077", "title" : "Transcranial Doppler correlation with cerebral angiography in sickle cell disease", "type" : "article-journal", "volume" : "23" }, "uris" : [ "http://www.mendeley.com/documents/?uuid=dd5d9d1d-b446-4d61-94cc-cd9a5d9bd0db" ] } ], "mendeley" : { "formattedCitation" : "[43]", "plainTextFormattedCitation" : "[43]", "previouslyFormattedCitation" : "[43]" }, "properties" : { "noteIndex" : 0 }, "schema" : "https://github.com/citation-style-language/schema/raw/master/csl-citation.json" }</w:instrText>
      </w:r>
      <w:r w:rsidRPr="00DC7EFE">
        <w:fldChar w:fldCharType="separate"/>
      </w:r>
      <w:r w:rsidRPr="00226FCF">
        <w:rPr>
          <w:noProof/>
        </w:rPr>
        <w:t>[43]</w:t>
      </w:r>
      <w:r w:rsidRPr="00DC7EFE">
        <w:fldChar w:fldCharType="end"/>
      </w:r>
      <w:r w:rsidRPr="00DC7EFE">
        <w:t xml:space="preserve">. The Stroke Prevention </w:t>
      </w:r>
      <w:r>
        <w:t>(STOP) t</w:t>
      </w:r>
      <w:r w:rsidRPr="00DC7EFE">
        <w:t>rial randomised children with abnormal TCD velocities (&gt;200cm/s) to regular transfusion</w:t>
      </w:r>
      <w:r>
        <w:t xml:space="preserve"> and was discontinued early as an interim analysis showed that t</w:t>
      </w:r>
      <w:r w:rsidRPr="00DC7EFE">
        <w:t>here was a 92% reduction in the risk stroke in the transfused arm</w:t>
      </w:r>
      <w:r>
        <w:t xml:space="preserve"> </w:t>
      </w:r>
      <w:r w:rsidRPr="00DC7EFE">
        <w:fldChar w:fldCharType="begin" w:fldLock="1"/>
      </w:r>
      <w:r>
        <w:instrText>ADDIN CSL_CITATION { "citationItems" : [ { "id" : "ITEM-1", "itemData" : { "ISSN" : "0364-5134", "abstract" : "Stroke is an important complication of sickle cell disease. Stroke prediction is clinically important because it offers the possibility of primary prevention. In 1992, transcranial Doppler (TCD) evidence of elevated intracranial internal carotid or middle cerebral artery velocity was demonstrated to be associated strongly with an increased risk of ischemic stroke. This study extends the original study and includes 125 more children, longer follow-up, and intracranial hemorrhage in the stroke-risk model. Elevated time averaged mean maximum blood flow velocity, especially when velocity is 200 cm/sec or greater by TCD, was associated strongly with stroke risk. The cases not predicted by TCD point to the need for more information on the optimal timing of TCD surveillance for stroke risk.", "author" : [ { "dropping-particle" : "", "family" : "Adams", "given" : "R J", "non-dropping-particle" : "", "parse-names" : false, "suffix" : "" }, { "dropping-particle" : "", "family" : "McKie", "given" : "V C", "non-dropping-particle" : "", "parse-names" : false, "suffix" : "" }, { "dropping-particle" : "", "family" : "Carl", "given" : "E M", "non-dropping-particle" : "", "parse-names" : false, "suffix" : "" }, { "dropping-particle" : "", "family" : "Nichols", "given" : "F T", "non-dropping-particle" : "", "parse-names" : false, "suffix" : "" }, { "dropping-particle" : "", "family" : "Perry", "given" : "R", "non-dropping-particle" : "", "parse-names" : false, "suffix" : "" }, { "dropping-particle" : "", "family" : "Brock", "given" : "K", "non-dropping-particle" : "", "parse-names" : false, "suffix" : "" }, { "dropping-particle" : "", "family" : "McKie", "given" : "K", "non-dropping-particle" : "", "parse-names" : false, "suffix" : "" }, { "dropping-particle" : "", "family" : "Figueroa", "given" : "R", "non-dropping-particle" : "", "parse-names" : false, "suffix" : "" }, { "dropping-particle" : "", "family" : "Litaker", "given" : "M", "non-dropping-particle" : "", "parse-names" : false, "suffix" : "" }, { "dropping-particle" : "", "family" : "Weiner", "given" : "S", "non-dropping-particle" : "", "parse-names" : false, "suffix" : "" }, { "dropping-particle" : "", "family" : "Brambilla", "given" : "D", "non-dropping-particle" : "", "parse-names" : false, "suffix" : "" } ], "container-title" : "Annals of Neurology", "id" : "ITEM-1", "issue" : "5", "issued" : { "date-parts" : [ [ "1997", "11" ] ] }, "page" : "699-704", "title" : "Long-term stroke risk in children with sickle cell disease screened with transcranial Doppler.", "type" : "article-journal", "volume" : "42" }, "uris" : [ "http://www.mendeley.com/documents/?uuid=73705d56-b06b-4ecb-a709-6d253b89dde7" ] }, { "id" : "ITEM-2", "itemData" : { "ISSN" : "0028-4793", "abstract" : "Blood transfusions prevent recurrent stroke in children with sickle cell anemia, but the value of transfusions in preventing a first stroke is unknown. We used transcranial Doppler ultrasonography to identify children with sickle cell anemia who were at high risk for stroke and then randomly assigned them to receive standard care or transfusions to prevent a first stroke.", "author" : [ { "dropping-particle" : "", "family" : "Adams", "given" : "RJ J", "non-dropping-particle" : "", "parse-names" : false, "suffix" : "" }, { "dropping-particle" : "", "family" : "McKie", "given" : "VC C", "non-dropping-particle" : "", "parse-names" : false, "suffix" : "" }, { "dropping-particle" : "", "family" : "Hsu", "given" : "L", "non-dropping-particle" : "", "parse-names" : false, "suffix" : "" }, { "dropping-particle" : "", "family" : "Files", "given" : "B", "non-dropping-particle" : "", "parse-names" : false, "suffix" : "" }, { "dropping-particle" : "", "family" : "Vichinsky", "given" : "E", "non-dropping-particle" : "", "parse-names" : false, "suffix" : "" }, { "dropping-particle" : "", "family" : "Pegelow", "given" : "C", "non-dropping-particle" : "", "parse-names" : false, "suffix" : "" }, { "dropping-particle" : "", "family" : "Abboud", "given" : "M", "non-dropping-particle" : "", "parse-names" : false, "suffix" : "" }, { "dropping-particle" : "", "family" : "Gallagher", "given" : "D", "non-dropping-particle" : "", "parse-names" : false, "suffix" : "" }, { "dropping-particle" : "", "family" : "Kutlar", "given" : "A", "non-dropping-particle" : "", "parse-names" : false, "suffix" : "" }, { "dropping-particle" : "", "family" : "Nichols", "given" : "F T", "non-dropping-particle" : "", "parse-names" : false, "suffix" : "" }, { "dropping-particle" : "", "family" : "Bonds", "given" : "D R", "non-dropping-particle" : "", "parse-names" : false, "suffix" : "" }, { "dropping-particle" : "", "family" : "Brambilla", "given" : "D", "non-dropping-particle" : "", "parse-names" : false, "suffix" : "" } ], "container-title" : "The New England Journal of Medicine", "id" : "ITEM-2", "issue" : "1", "issued" : { "date-parts" : [ [ "1998", "7", "2" ] ] }, "page" : "5-11", "title" : "Prevention of a first stroke by transfusions in children with sickle cell anemia and abnormal results on transcranial Doppler ultrasonography.", "type" : "article-journal", "volume" : "339" }, "uris" : [ "http://www.mendeley.com/documents/?uuid=cde5e015-914b-41fc-a30c-0f2d3065334a" ] } ], "mendeley" : { "formattedCitation" : "[44,45]", "plainTextFormattedCitation" : "[44,45]", "previouslyFormattedCitation" : "[44,45]" }, "properties" : { "noteIndex" : 0 }, "schema" : "https://github.com/citation-style-language/schema/raw/master/csl-citation.json" }</w:instrText>
      </w:r>
      <w:r w:rsidRPr="00DC7EFE">
        <w:fldChar w:fldCharType="separate"/>
      </w:r>
      <w:r w:rsidRPr="00226FCF">
        <w:rPr>
          <w:noProof/>
        </w:rPr>
        <w:t>[44,45]</w:t>
      </w:r>
      <w:r w:rsidRPr="00DC7EFE">
        <w:fldChar w:fldCharType="end"/>
      </w:r>
      <w:r w:rsidRPr="00DC7EFE">
        <w:t xml:space="preserve">. </w:t>
      </w:r>
      <w:r>
        <w:t xml:space="preserve">The </w:t>
      </w:r>
      <w:r w:rsidRPr="00DC7EFE">
        <w:t>US National Heart, Lung, and Blood Institute</w:t>
      </w:r>
      <w:r>
        <w:t xml:space="preserve"> and UK National Health Service recommend</w:t>
      </w:r>
      <w:r w:rsidRPr="00DC7EFE">
        <w:t xml:space="preserve"> all children should have TCD screening and be transfused if their velocities are greater than 200cm/sec</w:t>
      </w:r>
      <w:r>
        <w:t xml:space="preserve"> </w:t>
      </w:r>
      <w:r w:rsidRPr="00DC7EFE">
        <w:fldChar w:fldCharType="begin" w:fldLock="1"/>
      </w:r>
      <w:r>
        <w:instrText>ADDIN CSL_CITATION { "citationItems" : [ { "id" : "ITEM-1", "itemData" : { "ISSN" : "1524-4628", "PMID" : "11136952", "author" : [ { "dropping-particle" : "", "family" : "Goldstein", "given" : "L B", "non-dropping-particle" : "", "parse-names" : false, "suffix" : "" }, { "dropping-particle" : "", "family" : "Adams", "given" : "R", "non-dropping-particle" : "", "parse-names" : false, "suffix" : "" }, { "dropping-particle" : "", "family" : "Becker", "given" : "K", "non-dropping-particle" : "", "parse-names" : false, "suffix" : "" }, { "dropping-particle" : "", "family" : "Furberg", "given" : "C D", "non-dropping-particle" : "", "parse-names" : false, "suffix" : "" }, { "dropping-particle" : "", "family" : "Gorelick", "given" : "P B", "non-dropping-particle" : "", "parse-names" : false, "suffix" : "" }, { "dropping-particle" : "", "family" : "Hademenos", "given" : "G", "non-dropping-particle" : "", "parse-names" : false, "suffix" : "" }, { "dropping-particle" : "", "family" : "Hill", "given" : "M", "non-dropping-particle" : "", "parse-names" : false, "suffix" : "" }, { "dropping-particle" : "", "family" : "Howard", "given" : "G", "non-dropping-particle" : "", "parse-names" : false, "suffix" : "" }, { "dropping-particle" : "", "family" : "Howard", "given" : "V J", "non-dropping-particle" : "", "parse-names" : false, "suffix" : "" }, { "dropping-particle" : "", "family" : "Jacobs", "given" : "B", "non-dropping-particle" : "", "parse-names" : false, "suffix" : "" }, { "dropping-particle" : "", "family" : "Levine", "given" : "S R", "non-dropping-particle" : "", "parse-names" : false, "suffix" : "" }, { "dropping-particle" : "", "family" : "Mosca", "given" : "L", "non-dropping-particle" : "", "parse-names" : false, "suffix" : "" }, { "dropping-particle" : "", "family" : "Sacco", "given" : "R L", "non-dropping-particle" : "", "parse-names" : false, "suffix" : "" }, { "dropping-particle" : "", "family" : "Sherman", "given" : "D G", "non-dropping-particle" : "", "parse-names" : false, "suffix" : "" }, { "dropping-particle" : "", "family" : "Wolf", "given" : "P A", "non-dropping-particle" : "", "parse-names" : false, "suffix" : "" }, { "dropping-particle" : "", "family" : "Zoppo", "given" : "G J", "non-dropping-particle" : "del", "parse-names" : false, "suffix" : "" } ], "container-title" : "Stroke; a journal of cerebral circulation", "id" : "ITEM-1", "issue" : "1", "issued" : { "date-parts" : [ [ "2001", "1" ] ] }, "page" : "280-99", "title" : "Primary prevention of ischemic stroke: A statement for healthcare professionals from the Stroke Council of the American Heart Association.", "type" : "article-journal", "volume" : "32" }, "uris" : [ "http://www.mendeley.com/documents/?uuid=7710982d-a7ab-4708-a689-fa076f0dbdb3" ] } ], "mendeley" : { "formattedCitation" : "[46]", "plainTextFormattedCitation" : "[46]", "previouslyFormattedCitation" : "[46]" }, "properties" : { "noteIndex" : 0 }, "schema" : "https://github.com/citation-style-language/schema/raw/master/csl-citation.json" }</w:instrText>
      </w:r>
      <w:r w:rsidRPr="00DC7EFE">
        <w:fldChar w:fldCharType="separate"/>
      </w:r>
      <w:r w:rsidRPr="00226FCF">
        <w:rPr>
          <w:noProof/>
        </w:rPr>
        <w:t>[46]</w:t>
      </w:r>
      <w:r w:rsidRPr="00DC7EFE">
        <w:fldChar w:fldCharType="end"/>
      </w:r>
      <w:r>
        <w:t xml:space="preserve">. Current guidelines state that </w:t>
      </w:r>
      <w:r w:rsidRPr="00DC7EFE">
        <w:t>those children should be transfused indefinitely</w:t>
      </w:r>
      <w:r>
        <w:t xml:space="preserve"> </w:t>
      </w:r>
      <w:r w:rsidRPr="00DC7EFE">
        <w:fldChar w:fldCharType="begin" w:fldLock="1"/>
      </w:r>
      <w:r>
        <w:instrText>ADDIN CSL_CITATION { "citationItems" : [ { "id" : "ITEM-1", "itemData" : { "ISSN" : "0022-3476", "abstract" : "Although long-term transfusion therapy is at least 90% effective in preventing recurrent strokes after an initial cerebrovascular accident in patients with sickle cell disease, it is unknown how long transfusion therapy should be continued. To address this question, we prospectively discontinued transfusions in 10 patients with sickle cell disease whose median duration of transfusion therapy after an initial stroke was 9 1/2 years (range 5 to 12 years). Before the transfusions were discontinued, patients were examined by cerebral angiography, magnetic resonance imaging of the head, neuropsychologic testing, electroencephalography, and a complete neurologic examination. Within 12 months after transfusion therapy was stopped, 5 of 10 patients had had an ischemic event. Three events caused relatively mild deficits in the same areas as those originally affected. Two were associated with massive intracranial hemorrhage, including one on the contralateral side of original involvement. An additional patient died suddenly of unknown causes. Of the four remaining patients, three declined to resume transfusion and are relatively well at greater than or equal to 18 months after therapy was stopped. The studies performed before transfusions were stopped were not predictive of recurrent stroke. The risk of recurrent cerebrovascular accident in this group was significantly greater than the estimated risk of 10% in patients who are receiving long-term transfusion therapy (p = 0.002). This adverse outcome suggests that patients with sickle cell disease who have had a stroke must receive long-term transfusion indefinitely or a suitable therapeutic alternative must be devised.", "author" : [ { "dropping-particle" : "", "family" : "Wang", "given" : "W C", "non-dropping-particle" : "", "parse-names" : false, "suffix" : "" }, { "dropping-particle" : "", "family" : "Kovnar", "given" : "E H", "non-dropping-particle" : "", "parse-names" : false, "suffix" : "" }, { "dropping-particle" : "", "family" : "Tonkin", "given" : "I L", "non-dropping-particle" : "", "parse-names" : false, "suffix" : "" }, { "dropping-particle" : "", "family" : "Mulhern", "given" : "R K", "non-dropping-particle" : "", "parse-names" : false, "suffix" : "" }, { "dropping-particle" : "", "family" : "Langston", "given" : "J W", "non-dropping-particle" : "", "parse-names" : false, "suffix" : "" }, { "dropping-particle" : "", "family" : "Day", "given" : "S W", "non-dropping-particle" : "", "parse-names" : false, "suffix" : "" }, { "dropping-particle" : "", "family" : "Schell", "given" : "M J", "non-dropping-particle" : "", "parse-names" : false, "suffix" : "" }, { "dropping-particle" : "", "family" : "Wilimas", "given" : "J A", "non-dropping-particle" : "", "parse-names" : false, "suffix" : "" } ], "container-title" : "The Journal of pediatrics", "id" : "ITEM-1", "issue" : "3", "issued" : { "date-parts" : [ [ "1991", "3" ] ] }, "page" : "377-82", "title" : "High risk of recurrent stroke after discontinuance of five to twelve years of transfusion therapy in patients with sickle cell disease.", "type" : "article-journal", "volume" : "118" }, "uris" : [ "http://www.mendeley.com/documents/?uuid=bf988459-b5a8-4e6b-be45-700d9d402e93" ] } ], "mendeley" : { "formattedCitation" : "[47]", "plainTextFormattedCitation" : "[47]", "previouslyFormattedCitation" : "[47]" }, "properties" : { "noteIndex" : 0 }, "schema" : "https://github.com/citation-style-language/schema/raw/master/csl-citation.json" }</w:instrText>
      </w:r>
      <w:r w:rsidRPr="00DC7EFE">
        <w:fldChar w:fldCharType="separate"/>
      </w:r>
      <w:r w:rsidRPr="00226FCF">
        <w:rPr>
          <w:noProof/>
        </w:rPr>
        <w:t>[47]</w:t>
      </w:r>
      <w:r w:rsidRPr="00DC7EFE">
        <w:fldChar w:fldCharType="end"/>
      </w:r>
      <w:r>
        <w:t xml:space="preserve">, but the TCD with transfusions changing to hydroxyurea (TWiTCH) trial suggests that, for those with no MRA abnormality may be able to switch to hydroxyurea prophylaxis after a year of transfusion </w:t>
      </w:r>
      <w:r>
        <w:fldChar w:fldCharType="begin" w:fldLock="1"/>
      </w:r>
      <w:r>
        <w:instrText>ADDIN CSL_CITATION { "citationItems" : [ { "id" : "ITEM-1", "itemData" : { "DOI" : "10.1016/S0140-6736(15)01041-7", "ISSN" : "1474-547X", "PMID" : "26670617", "abstract" : "BACKGROUND: For children with sickle cell anaemia and high transcranial doppler (TCD) flow velocities, regular blood transfusions can effectively prevent primary stroke, but must be continued indefinitely. The efficacy of hydroxycarbamide (hydroxyurea) in this setting is unknown; we performed the TWiTCH trial to compare hydroxyurea with standard transfusions.\n\nMETHODS: TWiTCH was a multicentre, phase 3, randomised, open-label, non-inferiority trial done at 26 paediatric hospitals and health centres in the USA and Canada. We enrolled children with sickle cell anaemia who were aged 4-16 years and had abnormal TCD flow velocities (\u2265 200 cm/s) but no severe vasculopathy. After screening, eligible participants were randomly assigned 1:1 to continue standard transfusions (standard group) or hydroxycarbamide (alternative group). Randomisation was done at a central site, stratified by site with a block size of four, and an adaptive randomisation scheme was used to balance the covariates of baseline age and TCD velocity. The study was open-label, but TCD examinations were read centrally by observers masked to treatment assignment and previous TCD results. Participants assigned to standard treatment continued to receive monthly transfusions to maintain 30% sickle haemoglobin or lower, while those assigned to the alternative treatment started oral hydroxycarbamide at 20 mg/kg per day, which was escalated to each participant's maximum tolerated dose. The treatment period lasted 24 months from randomisation. The primary study endpoint was the 24 month TCD velocity calculated from a general linear mixed model, with the non-inferiority margin set at 15 cm/s. The primary analysis was done in the intention-to-treat population and safety was assessed in all patients who received at least one dose of assigned treatment. This study is registered with ClinicalTrials.gov, number NCT01425307.\n\nFINDINGS: Between Sept 20, 2011, and April 17, 2013, 159 patients consented and enrolled in TWiTCH. 121 participants passed screening and were then randomly assigned to treatment (61 to transfusions and 60 to hydroxycarbamide). At the first scheduled interim analysis, non-inferiority was shown and the sponsor terminated the study. Final model-based TCD velocities were 143 cm/s (95% CI 140-146) in children who received standard transfusions and 138 cm/s (135-142) in those who received hydroxycarbamide, with a difference of 4\u00b754 (0\u00b710-8\u00b798). Non-inferiority (p=8\u00b782\u2008\u00d7\u200810(-16)) and post-hoc\u2026", "author" : [ { "dropping-particle" : "", "family" : "Ware", "given" : "Russell E", "non-dropping-particle" : "", "parse-names" : false, "suffix" : "" }, { "dropping-particle" : "", "family" : "Davis", "given" : "Barry R", "non-dropping-particle" : "", "parse-names" : false, "suffix" : "" }, { "dropping-particle" : "", "family" : "Schultz", "given" : "William H", "non-dropping-particle" : "", "parse-names" : false, "suffix" : "" }, { "dropping-particle" : "", "family" : "Brown", "given" : "R Clark", "non-dropping-particle" : "", "parse-names" : false, "suffix" : "" }, { "dropping-particle" : "", "family" : "Aygun", "given" : "Banu", "non-dropping-particle" : "", "parse-names" : false, "suffix" : "" }, { "dropping-particle" : "", "family" : "Sarnaik", "given" : "Sharada", "non-dropping-particle" : "", "parse-names" : false, "suffix" : "" }, { "dropping-particle" : "", "family" : "Odame", "given" : "Isaac", "non-dropping-particle" : "", "parse-names" : false, "suffix" : "" }, { "dropping-particle" : "", "family" : "Fuh", "given" : "Beng", "non-dropping-particle" : "", "parse-names" : false, "suffix" : "" }, { "dropping-particle" : "", "family" : "George", "given" : "Alex", "non-dropping-particle" : "", "parse-names" : false, "suffix" : "" }, { "dropping-particle" : "", "family" : "Owen", "given" : "William", "non-dropping-particle" : "", "parse-names" : false, "suffix" : "" }, { "dropping-particle" : "", "family" : "Luchtman-Jones", "given" : "Lori", "non-dropping-particle" : "", "parse-names" : false, "suffix" : "" }, { "dropping-particle" : "", "family" : "Rogers", "given" : "Zora R", "non-dropping-particle" : "", "parse-names" : false, "suffix" : "" }, { "dropping-particle" : "", "family" : "Hilliard", "given" : "Lee", "non-dropping-particle" : "", "parse-names" : false, "suffix" : "" }, { "dropping-particle" : "", "family" : "Gauger", "given" : "Cynthia", "non-dropping-particle" : "", "parse-names" : false, "suffix" : "" }, { "dropping-particle" : "", "family" : "Piccone", "given" : "Connie", "non-dropping-particle" : "", "parse-names" : false, "suffix" : "" }, { "dropping-particle" : "", "family" : "Lee", "given" : "Margaret T", "non-dropping-particle" : "", "parse-names" : false, "suffix" : "" }, { "dropping-particle" : "", "family" : "Kwiatkowski", "given" : "Janet L", "non-dropping-particle" : "", "parse-names" : false, "suffix" : "" }, { "dropping-particle" : "", "family" : "Jackson", "given" : "Sherron", "non-dropping-particle" : "", "parse-names" : false, "suffix" : "" }, { "dropping-particle" : "", "family" : "Miller", "given" : "Scott T", "non-dropping-particle" : "", "parse-names" : false, "suffix" : "" }, { "dropping-particle" : "", "family" : "Roberts", "given" : "Carla", "non-dropping-particle" : "", "parse-names" : false, "suffix" : "" }, { "dropping-particle" : "", "family" : "Heeney", "given" : "Matthew M", "non-dropping-particle" : "", "parse-names" : false, "suffix" : "" }, { "dropping-particle" : "", "family" : "Kalfa", "given" : "Theodosia A", "non-dropping-particle" : "", "parse-names" : false, "suffix" : "" }, { "dropping-particle" : "", "family" : "Nelson", "given" : "Stephen", "non-dropping-particle" : "", "parse-names" : false, "suffix" : "" }, { "dropping-particle" : "", "family" : "Imran", "given" : "Hamayun", "non-dropping-particle" : "", "parse-names" : false, "suffix" : "" }, { "dropping-particle" : "", "family" : "Nottage", "given" : "Kerri", "non-dropping-particle" : "", "parse-names" : false, "suffix" : "" }, { "dropping-particle" : "", "family" : "Alvarez", "given" : "Ofelia", "non-dropping-particle" : "", "parse-names" : false, "suffix" : "" }, { "dropping-particle" : "", "family" : "Rhodes", "given" : "Melissa", "non-dropping-particle" : "", "parse-names" : false, "suffix" : "" }, { "dropping-particle" : "", "family" : "Thompson", "given" : "Alexis A", "non-dropping-particle" : "", "parse-names" : false, "suffix" : "" }, { "dropping-particle" : "", "family" : "Rothman", "given" : "Jennifer A", "non-dropping-particle" : "", "parse-names" : false, "suffix" : "" }, { "dropping-particle" : "", "family" : "Helton", "given" : "Kathleen J", "non-dropping-particle" : "", "parse-names" : false, "suffix" : "" }, { "dropping-particle" : "", "family" : "Roberts", "given" : "Donna", "non-dropping-particle" : "", "parse-names" : false, "suffix" : "" }, { "dropping-particle" : "", "family" : "Coleman", "given" : "Jamie", "non-dropping-particle" : "", "parse-names" : false, "suffix" : "" }, { "dropping-particle" : "", "family" : "Bonner", "given" : "Melanie J", "non-dropping-particle" : "", "parse-names" : false, "suffix" : "" }, { "dropping-particle" : "", "family" : "Kutlar", "given" : "Abdullah", "non-dropping-particle" : "", "parse-names" : false, "suffix" : "" }, { "dropping-particle" : "", "family" : "Patel", "given" : "Niren", "non-dropping-particle" : "", "parse-names" : false, "suffix" : "" }, { "dropping-particle" : "", "family" : "Wood", "given" : "John", "non-dropping-particle" : "", "parse-names" : false, "suffix" : "" }, { "dropping-particle" : "", "family" : "Piller", "given" : "Linda", "non-dropping-particle" : "", "parse-names" : false, "suffix" : "" }, { "dropping-particle" : "", "family" : "Wei", "given" : "Peng", "non-dropping-particle" : "", "parse-names" : false, "suffix" : "" }, { "dropping-particle" : "", "family" : "Luden", "given" : "Judy", "non-dropping-particle" : "", "parse-names" : false, "suffix" : "" }, { "dropping-particle" : "", "family" : "Mortier", "given" : "Nicole A", "non-dropping-particle" : "", "parse-names" : false, "suffix" : "" }, { "dropping-particle" : "", "family" : "Stuber", "given" : "Susan E", "non-dropping-particle" : "", "parse-names" : false, "suffix" : "" }, { "dropping-particle" : "", "family" : "Luban", "given" : "Naomi L C", "non-dropping-particle" : "", "parse-names" : false, "suffix" : "" }, { "dropping-particle" : "", "family" : "Cohen", "given" : "Alan R", "non-dropping-particle" : "", "parse-names" : false, "suffix" : "" }, { "dropping-particle" : "", "family" : "Pressel", "given" : "Sara", "non-dropping-particle" : "", "parse-names" : false, "suffix" : "" }, { "dropping-particle" : "", "family" : "Adams", "given" : "Robert J", "non-dropping-particle" : "", "parse-names" : false, "suffix" : "" } ], "container-title" : "Lancet (London, England)", "id" : "ITEM-1", "issue" : "10019", "issued" : { "date-parts" : [ [ "2016", "2", "13" ] ] }, "page" : "661-70", "title" : "Hydroxycarbamide versus chronic transfusion for maintenance of transcranial doppler flow velocities in children with sickle cell anaemia-TCD With Transfusions Changing to Hydroxyurea (TWiTCH): a multicentre, open-label, phase 3, non-inferiority trial.", "type" : "article-journal", "volume" : "387" }, "uris" : [ "http://www.mendeley.com/documents/?uuid=866ebdc0-cd22-4d85-9858-7f27417f47a2" ] } ], "mendeley" : { "formattedCitation" : "[48]", "plainTextFormattedCitation" : "[48]", "previouslyFormattedCitation" : "[48]" }, "properties" : { "noteIndex" : 0 }, "schema" : "https://github.com/citation-style-language/schema/raw/master/csl-citation.json" }</w:instrText>
      </w:r>
      <w:r>
        <w:fldChar w:fldCharType="separate"/>
      </w:r>
      <w:r w:rsidRPr="00594752">
        <w:rPr>
          <w:noProof/>
        </w:rPr>
        <w:t>[48]</w:t>
      </w:r>
      <w:r>
        <w:fldChar w:fldCharType="end"/>
      </w:r>
      <w:r w:rsidRPr="00DC7EFE">
        <w:t xml:space="preserve">. </w:t>
      </w:r>
      <w:r w:rsidR="00BA00CF">
        <w:t>Hydroxyurea does appear to reduce TCD velocities even without prior blood transfusion [1] so in settings where TCD is available but blood transfusion is not possible or is considered hazardous, it is probably reasonable to start hydroxyurea while the results of controlled trials are awaited</w:t>
      </w:r>
      <w:r w:rsidR="000A4D81">
        <w:t xml:space="preserve"> </w:t>
      </w:r>
      <w:r w:rsidR="000A4D81">
        <w:fldChar w:fldCharType="begin" w:fldLock="1"/>
      </w:r>
      <w:r w:rsidR="00E26427">
        <w:instrText>ADDIN CSL_CITATION { "citationItems" : [ { "id" : "ITEM-1", "itemData" : { "DOI" : "10.1002/pbc.25289", "ISSN" : "1545-5017", "PMID" : "25399822", "abstract" : "BACKGROUND: The majority of children with sickle cell disease (SCD), approximately 75%, are born in sub-Saharan Africa. For children with elevated transcranial Doppler (TCD) velocity, regular blood transfusion therapy for primary stroke prevention is standard care in high income countries, but is not feasible in sub-Saharan Africa.\n\nPROCEDURE: In the first U.S. National Institute of Health (NIH) sponsored SCD clinical trial in sub-Saharan Africa, we describe the protocol and challenges unique to starting a clinical trial in this region. We are conducting a single arm pilot trial of hydroxyurea therapy in children with TCD velocity \u2265200\u2009cm/sec in the middle cerebral arteries. Eligible children will be placed on hydroxyurea (n\u2009=\u200940) and followed for 3 years at Aminu Kano Teaching Hospital, Nigeria. Adherence will be measured via the Morisky Scale and adverse events will be determined based on hospitalization.\n\nRESULTS: Originally, a randomized placebo trial was planned; however, placebo was not approved by the local Ethics Committee. Hence a single arm trial of hydroxyurea will be conducted and five controls per patient with normal TCD measurements will be followed to compare the rate of adverse events to those with abnormal TCD measurements taking hydroxyurea. Using non-NIH funding, over 9 months, multiple face-to-face investigator meetings were conducted to facilitate training.\n\nCONCLUSION: A hydroxyurea trial (NCT01801423) for children with SCD is feasible in sub-Saharan Africa; however, extensive training and resources are needed to build a global patient oriented multi-disciplinary research team with a common purpose.", "author" : [ { "dropping-particle" : "", "family" : "Galadanci", "given" : "Najibah A", "non-dropping-particle" : "", "parse-names" : false, "suffix" : "" }, { "dropping-particle" : "", "family" : "Abdullahi", "given" : "Shehu U", "non-dropping-particle" : "", "parse-names" : false, "suffix" : "" }, { "dropping-particle" : "", "family" : "Tabari", "given" : "Musa A", "non-dropping-particle" : "", "parse-names" : false, "suffix" : "" }, { "dropping-particle" : "", "family" : "Abubakar", "given" : "Shehi", "non-dropping-particle" : "", "parse-names" : false, "suffix" : "" }, { "dropping-particle" : "", "family" : "Belonwu", "given" : "Raymond", "non-dropping-particle" : "", "parse-names" : false, "suffix" : "" }, { "dropping-particle" : "", "family" : "Salihu", "given" : "Auwal", "non-dropping-particle" : "", "parse-names" : false, "suffix" : "" }, { "dropping-particle" : "", "family" : "Neville", "given" : "Kathleen", "non-dropping-particle" : "", "parse-names" : false, "suffix" : "" }, { "dropping-particle" : "", "family" : "Kirkham", "given" : "Fenella", "non-dropping-particle" : "", "parse-names" : false, "suffix" : "" }, { "dropping-particle" : "", "family" : "Inusa", "given" : "Baba", "non-dropping-particle" : "", "parse-names" : false, "suffix" : "" }, { "dropping-particle" : "", "family" : "Shyr", "given" : "Yu", "non-dropping-particle" : "", "parse-names" : false, "suffix" : "" }, { "dropping-particle" : "", "family" : "Phillips", "given" : "Sharon", "non-dropping-particle" : "", "parse-names" : false, "suffix" : "" }, { "dropping-particle" : "", "family" : "Kassim", "given" : "Adetola A", "non-dropping-particle" : "", "parse-names" : false, "suffix" : "" }, { "dropping-particle" : "", "family" : "Jordan", "given" : "Lori C", "non-dropping-particle" : "", "parse-names" : false, "suffix" : "" }, { "dropping-particle" : "", "family" : "Aliyu", "given" : "Muktar H", "non-dropping-particle" : "", "parse-names" : false, "suffix" : "" }, { "dropping-particle" : "V", "family" : "Covert", "given" : "Brittany", "non-dropping-particle" : "", "parse-names" : false, "suffix" : "" }, { "dropping-particle" : "", "family" : "DeBaun", "given" : "Michael R", "non-dropping-particle" : "", "parse-names" : false, "suffix" : "" } ], "container-title" : "Pediatric blood &amp; cancer", "id" : "ITEM-1", "issue" : "3", "issued" : { "date-parts" : [ [ "2015", "3" ] ] }, "page" : "395-401", "title" : "Primary stroke prevention in Nigerian children with sickle cell disease (SPIN): challenges of conducting a feasibility trial.", "type" : "article-journal", "volume" : "62" }, "uris" : [ "http://www.mendeley.com/documents/?uuid=98cfb229-15ff-4bf7-8379-79054743cecc" ] } ], "mendeley" : { "formattedCitation" : "[49]", "plainTextFormattedCitation" : "[49]", "previouslyFormattedCitation" : "[49]" }, "properties" : { "noteIndex" : 0 }, "schema" : "https://github.com/citation-style-language/schema/raw/master/csl-citation.json" }</w:instrText>
      </w:r>
      <w:r w:rsidR="000A4D81">
        <w:fldChar w:fldCharType="separate"/>
      </w:r>
      <w:r w:rsidR="000A4D81" w:rsidRPr="000A4D81">
        <w:rPr>
          <w:noProof/>
        </w:rPr>
        <w:t>[49]</w:t>
      </w:r>
      <w:r w:rsidR="000A4D81">
        <w:fldChar w:fldCharType="end"/>
      </w:r>
      <w:r w:rsidR="00BA00CF">
        <w:t xml:space="preserve">.  </w:t>
      </w:r>
      <w:r>
        <w:t xml:space="preserve">In adults with SCD, there are no validated methods to screen for increased stroke risk, as TCD studies in adults with HbSS find lower velocities than in children and cannot accurately stratify risk of stroke </w:t>
      </w:r>
      <w:r>
        <w:fldChar w:fldCharType="begin" w:fldLock="1"/>
      </w:r>
      <w:r w:rsidR="00E26427">
        <w:instrText>ADDIN CSL_CITATION { "citationItems" : [ { "id" : "ITEM-1", "itemData" : { "DOI" : "10.1212/01.wnl.0000230150.39429.8e", "ISSN" : "1526-632X", "PMID" : "16924006", "abstract" : "BACKGROUND: Transcranial Doppler (TCD) is used to select children with sickle cell disease (SCD) for primary stroke prevention using regular blood transfusion. Whether it can also identify high stroke risk in adults with SCD is not known.\n\nMETHODS: The authors examined 112 adult patients from two convenience population samples with SCD and 53 healthy control subjects to compare velocities in adults to those reported in children with SCD and to evaluate the influence of age and hematocrit on TCD.\n\nRESULTS: Adults with SCD had a higher mean time-averaged maximum mean velocity (110.9 +/- 25.7 cm/s) compared with healthy controls (71.1 +/- 12.0 cm/s), and the difference is approximately proportional to their anemia. No cases with velocities &gt;/=200 cm/s (the threshold used in children for prophylactic treatment) were found in this sample.\n\nCONCLUSIONS: Transcranial Doppler velocities in adults with sickle cell disease (SCD) are lower than those in children with SCD. Velocity criteria used in children cannot be used to stratify risk of stroke in adults.", "author" : [ { "dropping-particle" : "", "family" : "Valadi", "given" : "N", "non-dropping-particle" : "", "parse-names" : false, "suffix" : "" }, { "dropping-particle" : "", "family" : "Silva", "given" : "G S", "non-dropping-particle" : "", "parse-names" : false, "suffix" : "" }, { "dropping-particle" : "", "family" : "Bowman", "given" : "L S", "non-dropping-particle" : "", "parse-names" : false, "suffix" : "" }, { "dropping-particle" : "", "family" : "Ramsingh", "given" : "D", "non-dropping-particle" : "", "parse-names" : false, "suffix" : "" }, { "dropping-particle" : "", "family" : "Vicari", "given" : "P", "non-dropping-particle" : "", "parse-names" : false, "suffix" : "" }, { "dropping-particle" : "", "family" : "Filho", "given" : "A C", "non-dropping-particle" : "", "parse-names" : false, "suffix" : "" }, { "dropping-particle" : "", "family" : "Massaro", "given" : "A R", "non-dropping-particle" : "", "parse-names" : false, "suffix" : "" }, { "dropping-particle" : "", "family" : "Kutlar", "given" : "A", "non-dropping-particle" : "", "parse-names" : false, "suffix" : "" }, { "dropping-particle" : "", "family" : "Nichols", "given" : "F T", "non-dropping-particle" : "", "parse-names" : false, "suffix" : "" }, { "dropping-particle" : "", "family" : "Adams", "given" : "R J", "non-dropping-particle" : "", "parse-names" : false, "suffix" : "" } ], "container-title" : "Neurology", "id" : "ITEM-1", "issue" : "4", "issued" : { "date-parts" : [ [ "2006", "8", "22" ] ] }, "page" : "572-4", "title" : "Transcranial Doppler ultrasonography in adults with sickle cell disease.", "type" : "article-journal", "volume" : "67" }, "uris" : [ "http://www.mendeley.com/documents/?uuid=11245bb7-da5e-43d2-860a-2e6b69618dd7" ] } ], "mendeley" : { "formattedCitation" : "[50]", "plainTextFormattedCitation" : "[50]", "previouslyFormattedCitation" : "[50]" }, "properties" : { "noteIndex" : 0 }, "schema" : "https://github.com/citation-style-language/schema/raw/master/csl-citation.json" }</w:instrText>
      </w:r>
      <w:r>
        <w:fldChar w:fldCharType="separate"/>
      </w:r>
      <w:r w:rsidR="000A4D81" w:rsidRPr="000A4D81">
        <w:rPr>
          <w:noProof/>
        </w:rPr>
        <w:t>[50]</w:t>
      </w:r>
      <w:r>
        <w:fldChar w:fldCharType="end"/>
      </w:r>
      <w:r>
        <w:t>.</w:t>
      </w:r>
    </w:p>
    <w:p w14:paraId="64808E21" w14:textId="4245ADFA" w:rsidR="00C7006A" w:rsidRDefault="00CF18B7" w:rsidP="00CF18B7">
      <w:pPr>
        <w:pStyle w:val="paragraph"/>
      </w:pPr>
      <w:r w:rsidRPr="00681558">
        <w:t>For secondary stroke prevention, it is important to know the nature of the primary event and any associated arterial or venous abno</w:t>
      </w:r>
      <w:r>
        <w:t>rmality as well as the setting (</w:t>
      </w:r>
      <w:r w:rsidRPr="00681558">
        <w:rPr>
          <w:i/>
        </w:rPr>
        <w:t>e.g.</w:t>
      </w:r>
      <w:r w:rsidRPr="00681558">
        <w:t xml:space="preserve"> ‘out-of-the-blue’ or in the context of acute chest or painful crisis</w:t>
      </w:r>
      <w:r>
        <w:t>),</w:t>
      </w:r>
      <w:r w:rsidRPr="00681558">
        <w:t xml:space="preserve"> as estimating recurrence risk depends on these variables </w:t>
      </w:r>
      <w:r>
        <w:fldChar w:fldCharType="begin" w:fldLock="1"/>
      </w:r>
      <w:r w:rsidR="00E26427">
        <w:instrText>ADDIN CSL_CITATION { "citationItems" : [ { "id" : "ITEM-1", "itemData" : { "DOI" : "10.1067/mpd.2002.122498", "ISSN" : "0022-3476", "PMID" : "11953734", "abstract" : "To test the hypothesis that children with sickle cell disease (SCD) who have an initial stroke temporally unrelated to another medical event are at higher risk for recurrent stroke than are children who had strokes temporally related to medical events.", "author" : [ { "dropping-particle" : "", "family" : "Scothorn", "given" : "Douglas J", "non-dropping-particle" : "", "parse-names" : false, "suffix" : "" }, { "dropping-particle" : "", "family" : "Price", "given" : "Cynthia", "non-dropping-particle" : "", "parse-names" : false, "suffix" : "" }, { "dropping-particle" : "", "family" : "Schwartz", "given" : "Daniel", "non-dropping-particle" : "", "parse-names" : false, "suffix" : "" }, { "dropping-particle" : "", "family" : "Terrill", "given" : "Cindy", "non-dropping-particle" : "", "parse-names" : false, "suffix" : "" }, { "dropping-particle" : "", "family" : "Buchanan", "given" : "George R", "non-dropping-particle" : "", "parse-names" : false, "suffix" : "" }, { "dropping-particle" : "", "family" : "Shurney", "given" : "Wanda", "non-dropping-particle" : "", "parse-names" : false, "suffix" : "" }, { "dropping-particle" : "", "family" : "Sarniak", "given" : "Ingrid", "non-dropping-particle" : "", "parse-names" : false, "suffix" : "" }, { "dropping-particle" : "", "family" : "Fallon", "given" : "Robert", "non-dropping-particle" : "", "parse-names" : false, "suffix" : "" }, { "dropping-particle" : "", "family" : "Chu", "given" : "Jen-Yih", "non-dropping-particle" : "", "parse-names" : false, "suffix" : "" }, { "dropping-particle" : "", "family" : "Pegelow", "given" : "Charles H", "non-dropping-particle" : "", "parse-names" : false, "suffix" : "" }, { "dropping-particle" : "", "family" : "Wang", "given" : "Winfred", "non-dropping-particle" : "", "parse-names" : false, "suffix" : "" }, { "dropping-particle" : "", "family" : "Casella", "given" : "James F", "non-dropping-particle" : "", "parse-names" : false, "suffix" : "" }, { "dropping-particle" : "", "family" : "Resar", "given" : "Linda S", "non-dropping-particle" : "", "parse-names" : false, "suffix" : "" }, { "dropping-particle" : "", "family" : "Berman", "given" : "Brian", "non-dropping-particle" : "", "parse-names" : false, "suffix" : "" }, { "dropping-particle" : "", "family" : "Adamkiewicz", "given" : "Thomas", "non-dropping-particle" : "", "parse-names" : false, "suffix" : "" }, { "dropping-particle" : "", "family" : "Hsu", "given" : "Lewis L", "non-dropping-particle" : "", "parse-names" : false, "suffix" : "" }, { "dropping-particle" : "", "family" : "Ohene-Frempong", "given" : "Kwaku", "non-dropping-particle" : "", "parse-names" : false, "suffix" : "" }, { "dropping-particle" : "", "family" : "Smith-Whitley", "given" : "Kim", "non-dropping-particle" : "", "parse-names" : false, "suffix" : "" }, { "dropping-particle" : "", "family" : "Mahoney", "given" : "Donald", "non-dropping-particle" : "", "parse-names" : false, "suffix" : "" }, { "dropping-particle" : "", "family" : "Scott", "given" : "J Paul", "non-dropping-particle" : "", "parse-names" : false, "suffix" : "" }, { "dropping-particle" : "", "family" : "Woods", "given" : "Gerald M", "non-dropping-particle" : "", "parse-names" : false, "suffix" : "" }, { "dropping-particle" : "", "family" : "Watanabe", "given" : "Masayo", "non-dropping-particle" : "", "parse-names" : false, "suffix" : "" }, { "dropping-particle" : "", "family" : "Debaun", "given" : "Michael R", "non-dropping-particle" : "", "parse-names" : false, "suffix" : "" } ], "container-title" : "The Journal of pediatrics", "id" : "ITEM-1", "issue" : "3", "issued" : { "date-parts" : [ [ "2002", "3" ] ] }, "page" : "348-54", "title" : "Risk of recurrent stroke in children with sickle cell disease receiving blood transfusion therapy for at least five years after initial stroke.", "type" : "article-journal", "volume" : "140" }, "uris" : [ "http://www.mendeley.com/documents/?uuid=e59fdc51-a84d-4fb7-ae80-dda57de4e44e" ] }, { "id" : "ITEM-2", "itemData" : { "DOI" : "10.1182/blood-2010-01-261123", "ISSN" : "1528-0020", "PMID" : "20940417", "abstract" : "Children with sickle cell disease (SCD) and strokes receive blood transfusion therapy for secondary stroke prevention; despite this, approximately 20% experience second overt strokes. Given this rate of second overt strokes and the clinical significance of silent cerebral infarcts, we tested the hypothesis that silent cerebral infarcts occur among children with SCD being transfused for secondary stroke prevention. A prospective cohort enrolled children with SCD and overt strokes at 7 academic centers. Magnetic resonance imaging and magnetic resonance angiography of the brain were scheduled approximately every 1 to 2 years; studies were reviewed by a panel of neuroradiologists. Eligibility criteria included regularly scheduled blood transfusion therapy. Forty children were included; mean pretransfusion hemoglobin S concentration was 29%. Progressive cerebral infarcts occurred in 45% (18 of 40 children) while receiving chronic blood transfusion therapy; 7 had second overt strokes and 11 had new silent cerebral infarcts. Worsening cerebral vasculopathy was associated with new cerebral infarction (overt or silent; relative risk = 12.7; 95% confidence interval, 2.65-60.5, P = .001). Children with SCD and overt strokes receiving regular blood transfusion therapy experience silent cerebral infarcts at a higher rate than previously recognized. Additional therapies are needed for secondary stroke prevention in children with SCD.", "author" : [ { "dropping-particle" : "", "family" : "Hulbert", "given" : "Monica L", "non-dropping-particle" : "", "parse-names" : false, "suffix" : "" }, { "dropping-particle" : "", "family" : "McKinstry", "given" : "Robert C", "non-dropping-particle" : "", "parse-names" : false, "suffix" : "" }, { "dropping-particle" : "", "family" : "Lacey", "given" : "JoAnne L", "non-dropping-particle" : "", "parse-names" : false, "suffix" : "" }, { "dropping-particle" : "", "family" : "Moran", "given" : "Christopher J", "non-dropping-particle" : "", "parse-names" : false, "suffix" : "" }, { "dropping-particle" : "", "family" : "Panepinto", "given" : "Julie A", "non-dropping-particle" : "", "parse-names" : false, "suffix" : "" }, { "dropping-particle" : "", "family" : "Thompson", "given" : "Alexis A", "non-dropping-particle" : "", "parse-names" : false, "suffix" : "" }, { "dropping-particle" : "", "family" : "Sarnaik", "given" : "Sharada A", "non-dropping-particle" : "", "parse-names" : false, "suffix" : "" }, { "dropping-particle" : "", "family" : "Woods", "given" : "Gerald M", "non-dropping-particle" : "", "parse-names" : false, "suffix" : "" }, { "dropping-particle" : "", "family" : "Casella", "given" : "James F", "non-dropping-particle" : "", "parse-names" : false, "suffix" : "" }, { "dropping-particle" : "", "family" : "Inusa", "given" : "Baba", "non-dropping-particle" : "", "parse-names" : false, "suffix" : "" }, { "dropping-particle" : "", "family" : "Howard", "given" : "Jo", "non-dropping-particle" : "", "parse-names" : false, "suffix" : "" }, { "dropping-particle" : "", "family" : "Kirkham", "given" : "Fenella J", "non-dropping-particle" : "", "parse-names" : false, "suffix" : "" }, { "dropping-particle" : "", "family" : "Anie", "given" : "Kofi A", "non-dropping-particle" : "", "parse-names" : false, "suffix" : "" }, { "dropping-particle" : "", "family" : "Mullin", "given" : "Jonathan E", "non-dropping-particle" : "", "parse-names" : false, "suffix" : "" }, { "dropping-particle" : "", "family" : "Ichord", "given" : "Rebecca", "non-dropping-particle" : "", "parse-names" : false, "suffix" : "" }, { "dropping-particle" : "", "family" : "Noetzel", "given" : "Michael", "non-dropping-particle" : "", "parse-names" : false, "suffix" : "" }, { "dropping-particle" : "", "family" : "Yan", "given" : "Yan", "non-dropping-particle" : "", "parse-names" : false, "suffix" : "" }, { "dropping-particle" : "", "family" : "Rodeghier", "given" : "Mark", "non-dropping-particle" : "", "parse-names" : false, "suffix" : "" }, { "dropping-particle" : "", "family" : "Debaun", "given" : "Michael R", "non-dropping-particle" : "", "parse-names" : false, "suffix" : "" } ], "container-title" : "Blood", "id" : "ITEM-2", "issue" : "3", "issued" : { "date-parts" : [ [ "2011", "1", "20" ] ] }, "page" : "772-9", "title" : "Silent cerebral infarcts occur despite regular blood transfusion therapy after first strokes in children with sickle cell disease.", "type" : "article-journal", "volume" : "117" }, "uris" : [ "http://www.mendeley.com/documents/?uuid=27a8c463-85ee-42d4-82ef-8dded6637a63" ] } ], "mendeley" : { "formattedCitation" : "[21,51]", "plainTextFormattedCitation" : "[21,51]", "previouslyFormattedCitation" : "[21,51]" }, "properties" : { "noteIndex" : 0 }, "schema" : "https://github.com/citation-style-language/schema/raw/master/csl-citation.json" }</w:instrText>
      </w:r>
      <w:r>
        <w:fldChar w:fldCharType="separate"/>
      </w:r>
      <w:r w:rsidR="000A4D81" w:rsidRPr="000A4D81">
        <w:rPr>
          <w:noProof/>
        </w:rPr>
        <w:t>[21,51]</w:t>
      </w:r>
      <w:r>
        <w:fldChar w:fldCharType="end"/>
      </w:r>
      <w:r w:rsidRPr="00681558">
        <w:t>.</w:t>
      </w:r>
      <w:r>
        <w:t xml:space="preserve"> While chronic transfusion for secondary stroke prevention is common practice, it may not fully prevent recurrent stroke </w:t>
      </w:r>
      <w:r>
        <w:fldChar w:fldCharType="begin" w:fldLock="1"/>
      </w:r>
      <w:r w:rsidR="00E26427">
        <w:instrText>ADDIN CSL_CITATION { "citationItems" : [ { "id" : "ITEM-1", "itemData" : { "DOI" : "10.1016/j.jpeds.2006.06.037", "ISSN" : "0022-3476", "PMID" : "17095350", "abstract" : "A retrospective cohort study of children with sickle cell anemia (SCA) and strokes was used to test the hypothesis that exchange transfusion at the time of stroke presentation more effectively prevents second strokes than does simple transfusion. Children receiving simple transfusion had a 5-fold greater relative risk (95% confidence interval = 1.3 to 18.6) of second stroke than those receiving exchange transfusion.", "author" : [ { "dropping-particle" : "", "family" : "Hulbert", "given" : "Monica L", "non-dropping-particle" : "", "parse-names" : false, "suffix" : "" }, { "dropping-particle" : "", "family" : "Scothorn", "given" : "Douglas J", "non-dropping-particle" : "", "parse-names" : false, "suffix" : "" }, { "dropping-particle" : "", "family" : "Panepinto", "given" : "Julie A", "non-dropping-particle" : "", "parse-names" : false, "suffix" : "" }, { "dropping-particle" : "", "family" : "Scott", "given" : "J Paul", "non-dropping-particle" : "", "parse-names" : false, "suffix" : "" }, { "dropping-particle" : "", "family" : "Buchanan", "given" : "George R", "non-dropping-particle" : "", "parse-names" : false, "suffix" : "" }, { "dropping-particle" : "", "family" : "Sarnaik", "given" : "Sharada", "non-dropping-particle" : "", "parse-names" : false, "suffix" : "" }, { "dropping-particle" : "", "family" : "Fallon", "given" : "Robert", "non-dropping-particle" : "", "parse-names" : false, "suffix" : "" }, { "dropping-particle" : "", "family" : "Chu", "given" : "Jen-Yih", "non-dropping-particle" : "", "parse-names" : false, "suffix" : "" }, { "dropping-particle" : "", "family" : "Wang", "given" : "Winfred", "non-dropping-particle" : "", "parse-names" : false, "suffix" : "" }, { "dropping-particle" : "", "family" : "Casella", "given" : "James F", "non-dropping-particle" : "", "parse-names" : false, "suffix" : "" }, { "dropping-particle" : "", "family" : "Resar", "given" : "Linda", "non-dropping-particle" : "", "parse-names" : false, "suffix" : "" }, { "dropping-particle" : "", "family" : "Berman", "given" : "Brian", "non-dropping-particle" : "", "parse-names" : false, "suffix" : "" }, { "dropping-particle" : "", "family" : "Adamkiewicz", "given" : "Thomas", "non-dropping-particle" : "", "parse-names" : false, "suffix" : "" }, { "dropping-particle" : "", "family" : "Hsu", "given" : "Lewis L", "non-dropping-particle" : "", "parse-names" : false, "suffix" : "" }, { "dropping-particle" : "", "family" : "Smith-Whitley", "given" : "Kimberly", "non-dropping-particle" : "", "parse-names" : false, "suffix" : "" }, { "dropping-particle" : "", "family" : "Mahoney", "given" : "Donald", "non-dropping-particle" : "", "parse-names" : false, "suffix" : "" }, { "dropping-particle" : "", "family" : "Woods", "given" : "Gerald", "non-dropping-particle" : "", "parse-names" : false, "suffix" : "" }, { "dropping-particle" : "", "family" : "Watanabe", "given" : "Masayo", "non-dropping-particle" : "", "parse-names" : false, "suffix" : "" }, { "dropping-particle" : "", "family" : "DeBaun", "given" : "Michael R", "non-dropping-particle" : "", "parse-names" : false, "suffix" : "" } ], "container-title" : "The Journal of pediatrics", "id" : "ITEM-1", "issue" : "5", "issued" : { "date-parts" : [ [ "2006", "11" ] ] }, "page" : "710-2", "title" : "Exchange blood transfusion compared with simple transfusion for first overt stroke is associated with a lower risk of subsequent stroke: a retrospective cohort study of 137 children with sickle cell anemia.", "type" : "article-journal", "volume" : "149" }, "uris" : [ "http://www.mendeley.com/documents/?uuid=3bcee720-8d9f-4348-87a9-ed168c1786ec" ] }, { "id" : "ITEM-2", "itemData" : { "DOI" : "10.1182/blood-2010-01-261123", "ISSN" : "1528-0020", "PMID" : "20940417", "abstract" : "Children with sickle cell disease (SCD) and strokes receive blood transfusion therapy for secondary stroke prevention; despite this, approximately 20% experience second overt strokes. Given this rate of second overt strokes and the clinical significance of silent cerebral infarcts, we tested the hypothesis that silent cerebral infarcts occur among children with SCD being transfused for secondary stroke prevention. A prospective cohort enrolled children with SCD and overt strokes at 7 academic centers. Magnetic resonance imaging and magnetic resonance angiography of the brain were scheduled approximately every 1 to 2 years; studies were reviewed by a panel of neuroradiologists. Eligibility criteria included regularly scheduled blood transfusion therapy. Forty children were included; mean pretransfusion hemoglobin S concentration was 29%. Progressive cerebral infarcts occurred in 45% (18 of 40 children) while receiving chronic blood transfusion therapy; 7 had second overt strokes and 11 had new silent cerebral infarcts. Worsening cerebral vasculopathy was associated with new cerebral infarction (overt or silent; relative risk = 12.7; 95% confidence interval, 2.65-60.5, P = .001). Children with SCD and overt strokes receiving regular blood transfusion therapy experience silent cerebral infarcts at a higher rate than previously recognized. Additional therapies are needed for secondary stroke prevention in children with SCD.", "author" : [ { "dropping-particle" : "", "family" : "Hulbert", "given" : "Monica L", "non-dropping-particle" : "", "parse-names" : false, "suffix" : "" }, { "dropping-particle" : "", "family" : "McKinstry", "given" : "Robert C", "non-dropping-particle" : "", "parse-names" : false, "suffix" : "" }, { "dropping-particle" : "", "family" : "Lacey", "given" : "JoAnne L", "non-dropping-particle" : "", "parse-names" : false, "suffix" : "" }, { "dropping-particle" : "", "family" : "Moran", "given" : "Christopher J", "non-dropping-particle" : "", "parse-names" : false, "suffix" : "" }, { "dropping-particle" : "", "family" : "Panepinto", "given" : "Julie A", "non-dropping-particle" : "", "parse-names" : false, "suffix" : "" }, { "dropping-particle" : "", "family" : "Thompson", "given" : "Alexis A", "non-dropping-particle" : "", "parse-names" : false, "suffix" : "" }, { "dropping-particle" : "", "family" : "Sarnaik", "given" : "Sharada A", "non-dropping-particle" : "", "parse-names" : false, "suffix" : "" }, { "dropping-particle" : "", "family" : "Woods", "given" : "Gerald M", "non-dropping-particle" : "", "parse-names" : false, "suffix" : "" }, { "dropping-particle" : "", "family" : "Casella", "given" : "James F", "non-dropping-particle" : "", "parse-names" : false, "suffix" : "" }, { "dropping-particle" : "", "family" : "Inusa", "given" : "Baba", "non-dropping-particle" : "", "parse-names" : false, "suffix" : "" }, { "dropping-particle" : "", "family" : "Howard", "given" : "Jo", "non-dropping-particle" : "", "parse-names" : false, "suffix" : "" }, { "dropping-particle" : "", "family" : "Kirkham", "given" : "Fenella J", "non-dropping-particle" : "", "parse-names" : false, "suffix" : "" }, { "dropping-particle" : "", "family" : "Anie", "given" : "Kofi A", "non-dropping-particle" : "", "parse-names" : false, "suffix" : "" }, { "dropping-particle" : "", "family" : "Mullin", "given" : "Jonathan E", "non-dropping-particle" : "", "parse-names" : false, "suffix" : "" }, { "dropping-particle" : "", "family" : "Ichord", "given" : "Rebecca", "non-dropping-particle" : "", "parse-names" : false, "suffix" : "" }, { "dropping-particle" : "", "family" : "Noetzel", "given" : "Michael", "non-dropping-particle" : "", "parse-names" : false, "suffix" : "" }, { "dropping-particle" : "", "family" : "Yan", "given" : "Yan", "non-dropping-particle" : "", "parse-names" : false, "suffix" : "" }, { "dropping-particle" : "", "family" : "Rodeghier", "given" : "Mark", "non-dropping-particle" : "", "parse-names" : false, "suffix" : "" }, { "dropping-particle" : "", "family" : "Debaun", "given" : "Michael R", "non-dropping-particle" : "", "parse-names" : false, "suffix" : "" } ], "container-title" : "Blood", "id" : "ITEM-2", "issue" : "3", "issued" : { "date-parts" : [ [ "2011", "1", "20" ] ] }, "page" : "772-9", "title" : "Silent cerebral infarcts occur despite regular blood transfusion therapy after first strokes in children with sickle cell disease.", "type" : "article-journal", "volume" : "117" }, "uris" : [ "http://www.mendeley.com/documents/?uuid=27a8c463-85ee-42d4-82ef-8dded6637a63" ] }, { "id" : "ITEM-3", "itemData" : { "DOI" : "10.1067/mpd.2002.122498", "ISSN" : "0022-3476", "PMID" : "11953734", "abstract" : "To test the hypothesis that children with sickle cell disease (SCD) who have an initial stroke temporally unrelated to another medical event are at higher risk for recurrent stroke than are children who had strokes temporally related to medical events.", "author" : [ { "dropping-particle" : "", "family" : "Scothorn", "given" : "Douglas J", "non-dropping-particle" : "", "parse-names" : false, "suffix" : "" }, { "dropping-particle" : "", "family" : "Price", "given" : "Cynthia", "non-dropping-particle" : "", "parse-names" : false, "suffix" : "" }, { "dropping-particle" : "", "family" : "Schwartz", "given" : "Daniel", "non-dropping-particle" : "", "parse-names" : false, "suffix" : "" }, { "dropping-particle" : "", "family" : "Terrill", "given" : "Cindy", "non-dropping-particle" : "", "parse-names" : false, "suffix" : "" }, { "dropping-particle" : "", "family" : "Buchanan", "given" : "George R", "non-dropping-particle" : "", "parse-names" : false, "suffix" : "" }, { "dropping-particle" : "", "family" : "Shurney", "given" : "Wanda", "non-dropping-particle" : "", "parse-names" : false, "suffix" : "" }, { "dropping-particle" : "", "family" : "Sarniak", "given" : "Ingrid", "non-dropping-particle" : "", "parse-names" : false, "suffix" : "" }, { "dropping-particle" : "", "family" : "Fallon", "given" : "Robert", "non-dropping-particle" : "", "parse-names" : false, "suffix" : "" }, { "dropping-particle" : "", "family" : "Chu", "given" : "Jen-Yih", "non-dropping-particle" : "", "parse-names" : false, "suffix" : "" }, { "dropping-particle" : "", "family" : "Pegelow", "given" : "Charles H", "non-dropping-particle" : "", "parse-names" : false, "suffix" : "" }, { "dropping-particle" : "", "family" : "Wang", "given" : "Winfred", "non-dropping-particle" : "", "parse-names" : false, "suffix" : "" }, { "dropping-particle" : "", "family" : "Casella", "given" : "James F", "non-dropping-particle" : "", "parse-names" : false, "suffix" : "" }, { "dropping-particle" : "", "family" : "Resar", "given" : "Linda S", "non-dropping-particle" : "", "parse-names" : false, "suffix" : "" }, { "dropping-particle" : "", "family" : "Berman", "given" : "Brian", "non-dropping-particle" : "", "parse-names" : false, "suffix" : "" }, { "dropping-particle" : "", "family" : "Adamkiewicz", "given" : "Thomas", "non-dropping-particle" : "", "parse-names" : false, "suffix" : "" }, { "dropping-particle" : "", "family" : "Hsu", "given" : "Lewis L", "non-dropping-particle" : "", "parse-names" : false, "suffix" : "" }, { "dropping-particle" : "", "family" : "Ohene-Frempong", "given" : "Kwaku", "non-dropping-particle" : "", "parse-names" : false, "suffix" : "" }, { "dropping-particle" : "", "family" : "Smith-Whitley", "given" : "Kim", "non-dropping-particle" : "", "parse-names" : false, "suffix" : "" }, { "dropping-particle" : "", "family" : "Mahoney", "given" : "Donald", "non-dropping-particle" : "", "parse-names" : false, "suffix" : "" }, { "dropping-particle" : "", "family" : "Scott", "given" : "J Paul", "non-dropping-particle" : "", "parse-names" : false, "suffix" : "" }, { "dropping-particle" : "", "family" : "Woods", "given" : "Gerald M", "non-dropping-particle" : "", "parse-names" : false, "suffix" : "" }, { "dropping-particle" : "", "family" : "Watanabe", "given" : "Masayo", "non-dropping-particle" : "", "parse-names" : false, "suffix" : "" }, { "dropping-particle" : "", "family" : "Debaun", "given" : "Michael R", "non-dropping-particle" : "", "parse-names" : false, "suffix" : "" } ], "container-title" : "The Journal of pediatrics", "id" : "ITEM-3", "issue" : "3", "issued" : { "date-parts" : [ [ "2002", "3" ] ] }, "page" : "348-54", "title" : "Risk of recurrent stroke in children with sickle cell disease receiving blood transfusion therapy for at least five years after initial stroke.", "type" : "article-journal", "volume" : "140" }, "uris" : [ "http://www.mendeley.com/documents/?uuid=e59fdc51-a84d-4fb7-ae80-dda57de4e44e" ] } ], "mendeley" : { "formattedCitation" : "[21,51,52]", "plainTextFormattedCitation" : "[21,51,52]", "previouslyFormattedCitation" : "[21,51,52]" }, "properties" : { "noteIndex" : 0 }, "schema" : "https://github.com/citation-style-language/schema/raw/master/csl-citation.json" }</w:instrText>
      </w:r>
      <w:r>
        <w:fldChar w:fldCharType="separate"/>
      </w:r>
      <w:r w:rsidR="000A4D81" w:rsidRPr="000A4D81">
        <w:rPr>
          <w:noProof/>
        </w:rPr>
        <w:t>[21,51,52]</w:t>
      </w:r>
      <w:r>
        <w:fldChar w:fldCharType="end"/>
      </w:r>
      <w:r>
        <w:t xml:space="preserve"> and is associated with antibody development, iron overload and significant cost. Other treatments such as hydroxyurea for primary </w:t>
      </w:r>
      <w:r>
        <w:fldChar w:fldCharType="begin" w:fldLock="1"/>
      </w:r>
      <w:r w:rsidR="00E26427">
        <w:instrText>ADDIN CSL_CITATION { "citationItems" : [ { "id" : "ITEM-1", "itemData" : { "DOI" : "10.1016/S0140-6736(15)01130-7", "ISSN" : "1474-547X (Electronic)", "PMID" : "26670618", "author" : [ { "dropping-particle" : "", "family" : "DeBaun", "given" : "Michael R", "non-dropping-particle" : "", "parse-names" : false, "suffix" : "" }, { "dropping-particle" : "", "family" : "Kirkham", "given" : "Fenella J", "non-dropping-particle" : "", "parse-names" : false, "suffix" : "" } ], "container-title" : "Lancet (London, England)", "id" : "ITEM-1", "issue" : "10019", "issued" : { "date-parts" : [ [ "2015" ] ] }, "page" : "626-627", "publisher" : "Elsevier Ltd", "title" : "New option for primary stroke prevention in sickle cell anaemia.", "type" : "article-journal", "volume" : "387" }, "uris" : [ "http://www.mendeley.com/documents/?uuid=433f28ac-dd2f-46b7-ad20-68fe23d01251" ] } ], "mendeley" : { "formattedCitation" : "[53]", "plainTextFormattedCitation" : "[53]", "previouslyFormattedCitation" : "[53]" }, "properties" : { "noteIndex" : 0 }, "schema" : "https://github.com/citation-style-language/schema/raw/master/csl-citation.json" }</w:instrText>
      </w:r>
      <w:r>
        <w:fldChar w:fldCharType="separate"/>
      </w:r>
      <w:r w:rsidR="000A4D81" w:rsidRPr="000A4D81">
        <w:rPr>
          <w:noProof/>
        </w:rPr>
        <w:t>[53]</w:t>
      </w:r>
      <w:r>
        <w:fldChar w:fldCharType="end"/>
      </w:r>
      <w:r>
        <w:t xml:space="preserve"> and secondary stroke prevention </w:t>
      </w:r>
      <w:r>
        <w:fldChar w:fldCharType="begin" w:fldLock="1"/>
      </w:r>
      <w:r w:rsidR="00E26427">
        <w:instrText>ADDIN CSL_CITATION { "citationItems" : [ { "id" : "ITEM-1", "itemData" : { "ISSN" : "0006-4971", "PMID" : "10556185", "abstract" : "Children with sickle cell disease (SCD) and stroke receive chronic transfusions to prevent stroke recurrence. Transfusion risks including infection, erythrocyte allosensitization, and iron overload suggest a need for alternative therapies. We previously used hydroxyurea (HU) and phlebotomy in two young adults with SCD and stroke as an alternative to transfusions. We have now prospectively discontinued transfusions in 16 pediatric patients with SCD and stroke. Reasons to discontinue transfusions included erythrocyte alloantibodies or autoantibodies, recurrent stroke on transfusions, iron overload, noncompliance, and deferoxamine allergy. HU was started at 15 mg/kg/d and escalated to 30 mg/kg/d based on hematologic toxicity. Patients with iron overload underwent phlebotomy. The children have been off transfusions 22 months, (range, 3 to 52 months). Their average HU dose is 24.9 +/- 4.2 mg/kg/d, hemoglobin concentration is 9.4 +/- 1.3 g/dL, and mean corpuscular volume (MCV) is 112 +/- 9 fL. Maximum percentage fetal hemoglobin (%HbF) is 20.6% +/- 8.0% and percentage HbF-containing erythrocytes (%F cells) is 79.3% +/- 14.7%. Fourteen patients underwent phlebotomy with an average of 8,993 mL (267 mL/kg) removed. Serum ferritin has decreased from 2,630 to 424 ng/mL, and 4 children have normal ferritin values. Three patients (19%) had neurological events considered recurrent stroke, each 3 to 4 months after discontinuing transfusions, but before maximal HU effects. These preliminary data suggest some children with SCD and stroke may discontinue chronic transfusions and use HU therapy to prevent stroke recurrence. Phlebotomy is well-tolerated and significantly reduces iron overload. Modifications in HU therapy to raise HbF more rapidly might increase protection against stroke recurrence.", "author" : [ { "dropping-particle" : "", "family" : "Ware", "given" : "R E", "non-dropping-particle" : "", "parse-names" : false, "suffix" : "" }, { "dropping-particle" : "", "family" : "Zimmerman", "given" : "S a", "non-dropping-particle" : "", "parse-names" : false, "suffix" : "" }, { "dropping-particle" : "", "family" : "Schultz", "given" : "W H", "non-dropping-particle" : "", "parse-names" : false, "suffix" : "" } ], "container-title" : "Blood", "id" : "ITEM-1", "issue" : "9", "issued" : { "date-parts" : [ [ "1999", "11", "1" ] ] }, "page" : "3022-6", "title" : "Hydroxyurea as an alternative to blood transfusions for the prevention of recurrent stroke in children with sickle cell disease.", "type" : "article-journal", "volume" : "94" }, "uris" : [ "http://www.mendeley.com/documents/?uuid=a285f0b0-e0b7-4c30-b1ae-255c107659c0" ] }, { "id" : "ITEM-2", "itemData" : { "ISSN" : "1117-1936", "PMID" : "24287747", "abstract" : "AIMS AND OBJECTIVES: To compare the outcome after a first clinical stroke, following treatment with and without hydroxyurea (HU).\n\nSUBJECTS AND METHODS: A retrospective review of a cohort of Nigerian children with SCD, who had suffered a first stroke, was carried out. Outcomes in the group of children who received and did not receive HU were compared.\n\nRESULTS: Thirty two children presented with stroke and one died of haemorrhagic stroke at presentation. All the children had haemoglobin SS phenotype, and ischaemic stroke was the predominant form seen. Mean age at first clinical stroke was 7 years, 7 months (SD=2 years, 4 months). Thirteen children received HU while 18 declined HU therapy. Maximum dose of HU ranged from 20-25 mg/kg/ day. The secondary stroke incidence of 7/100 person years in the HU group was significantly lower than the 28/100 person years in the non-HU group (P=0.001, OR 3.808, 95% CI 1.556, 9.317). Children who did not receive HU were more likely to drop out of school and to have moderate-severe motor disabilities requiring caregiver assistance for daily living.\n\nCONCLUSION: In settings where facilities for chronic blood transfusion are not accessible or feasible, HU therapy should be considered for secondary stroke prevention in children with SCD.", "author" : [ { "dropping-particle" : "", "family" : "Lagunju", "given" : "I A", "non-dropping-particle" : "", "parse-names" : false, "suffix" : "" }, { "dropping-particle" : "", "family" : "Brown", "given" : "B J", "non-dropping-particle" : "", "parse-names" : false, "suffix" : "" }, { "dropping-particle" : "", "family" : "Sodeinde", "given" : "O O", "non-dropping-particle" : "", "parse-names" : false, "suffix" : "" } ], "container-title" : "The Nigerian postgraduate medical journal", "id" : "ITEM-2", "issue" : "3", "issued" : { "date-parts" : [ [ "2013", "9" ] ] }, "page" : "181-7", "title" : "Stroke recurrence in Nigerian children with sickle cell disease treated with hydroxyurea.", "type" : "article-journal", "volume" : "20" }, "uris" : [ "http://www.mendeley.com/documents/?uuid=fff2f3af-7924-45bd-8f09-d778bac9723e" ] } ], "mendeley" : { "formattedCitation" : "[54,55]", "plainTextFormattedCitation" : "[54,55]", "previouslyFormattedCitation" : "[54,55]" }, "properties" : { "noteIndex" : 0 }, "schema" : "https://github.com/citation-style-language/schema/raw/master/csl-citation.json" }</w:instrText>
      </w:r>
      <w:r>
        <w:fldChar w:fldCharType="separate"/>
      </w:r>
      <w:r w:rsidR="000A4D81" w:rsidRPr="000A4D81">
        <w:rPr>
          <w:noProof/>
        </w:rPr>
        <w:t>[54,55]</w:t>
      </w:r>
      <w:r>
        <w:fldChar w:fldCharType="end"/>
      </w:r>
      <w:r>
        <w:t xml:space="preserve"> have been showing promise.</w:t>
      </w:r>
    </w:p>
    <w:p w14:paraId="30E2C718" w14:textId="77777777" w:rsidR="00CF18B7" w:rsidRDefault="00CF18B7" w:rsidP="00CF18B7">
      <w:pPr>
        <w:pStyle w:val="H1"/>
      </w:pPr>
      <w:r w:rsidRPr="007858AF">
        <w:t>Sickle cell neuroradiology</w:t>
      </w:r>
    </w:p>
    <w:p w14:paraId="06FCA8A8" w14:textId="77777777" w:rsidR="00CF18B7" w:rsidRPr="00681558" w:rsidRDefault="00CF18B7" w:rsidP="00CF18B7">
      <w:pPr>
        <w:pStyle w:val="paragraph"/>
      </w:pPr>
      <w:r>
        <w:t>In clinical settings after an acute event (</w:t>
      </w:r>
      <w:r w:rsidRPr="00681558">
        <w:rPr>
          <w:i/>
        </w:rPr>
        <w:t>e.g.</w:t>
      </w:r>
      <w:r>
        <w:t xml:space="preserve"> hemiplegia, seizures or acute coma), MRI and MRA protocols usually consist of T2-weighted or fluid-attenuated inversion recovery </w:t>
      </w:r>
      <w:r>
        <w:lastRenderedPageBreak/>
        <w:t xml:space="preserve">(FLAIR) sequences in the axial and coronal planes, a coronal T1-weighted image, diffusion weighted images, and time-of-flight MR angiography protocols to show intravascular appearances. </w:t>
      </w:r>
      <w:r w:rsidRPr="00D91B32">
        <w:t xml:space="preserve"> </w:t>
      </w:r>
    </w:p>
    <w:p w14:paraId="25DEECB4" w14:textId="77777777" w:rsidR="00CF18B7" w:rsidRDefault="00CF18B7" w:rsidP="00CF18B7">
      <w:pPr>
        <w:pStyle w:val="H2"/>
      </w:pPr>
      <w:r w:rsidRPr="007858AF">
        <w:t>MRA Findings</w:t>
      </w:r>
    </w:p>
    <w:p w14:paraId="742B8DA7" w14:textId="24C48280" w:rsidR="00CF18B7" w:rsidRPr="00681558" w:rsidRDefault="00CF18B7" w:rsidP="00CF18B7">
      <w:pPr>
        <w:pStyle w:val="paragraph"/>
      </w:pPr>
      <w:r>
        <w:t xml:space="preserve">MRA studies confirm pattern of occlusion/stenosis from vessels of the internal carotid distribution with relative sparing of the posterior circulation </w:t>
      </w:r>
      <w:r>
        <w:fldChar w:fldCharType="begin" w:fldLock="1"/>
      </w:r>
      <w:r w:rsidR="00E26427">
        <w:instrText>ADDIN CSL_CITATION { "citationItems" : [ { "id" : "ITEM-1", "itemData" : { "DOI" : "10.1002/ana.410230204", "ISBN" : "0364-5134", "ISSN" : "0364-5134", "PMID" : "3377435", "abstract" : "Brain infarction is a well-known but poorly understood complication of sickle cell disease. Seventy-three sickle cell disease patients underwent neurological examinations and high-field, heavily T2-weighted axial cranial magnetic resonance image (MRI) scanning. Eighteen of the 73 had a history of stroke, defined as an acute, focal neurological sign lasting longer than 1 hour; in the event of a convulsive onset, an MRI abnormality as a correlate was necessary. Sixteen of the 18 stroke patients demonstrated focal MRI abnormalities consistent with arterial borderzone infarctions. Fifty-five of the 73 patients had no history of stroke. Six of the 55 (11%) had focal MRI abnormalities suggesting previous subclinical stroke. Five of these lesions were in borderzone regions. The distinguishing feature in 21 of the 22 patients with MRI abnormalities was the predilection for lesions in the high cortical convexity, in the general regions of arterial borderzones between the major cerebral arteries and adjacent deep white matter. The pattern of MRI lesions suggests two pathogenetic mechanisms: (1) proximal large-vessel disease with inadequate cerebral perfusion (distal field insufficiency syndrome) and (2) distal small-vessel disease (sludging syndrome).", "author" : [ { "dropping-particle" : "", "family" : "Pavlakis", "given" : "S G", "non-dropping-particle" : "", "parse-names" : false, "suffix" : "" }, { "dropping-particle" : "", "family" : "Bello", "given" : "J", "non-dropping-particle" : "", "parse-names" : false, "suffix" : "" }, { "dropping-particle" : "", "family" : "Prohovnik", "given" : "I", "non-dropping-particle" : "", "parse-names" : false, "suffix" : "" }, { "dropping-particle" : "", "family" : "Sutton", "given" : "M", "non-dropping-particle" : "", "parse-names" : false, "suffix" : "" }, { "dropping-particle" : "", "family" : "Ince", "given" : "C", "non-dropping-particle" : "", "parse-names" : false, "suffix" : "" }, { "dropping-particle" : "", "family" : "Mohr", "given" : "J P", "non-dropping-particle" : "", "parse-names" : false, "suffix" : "" }, { "dropping-particle" : "", "family" : "Piomelli", "given" : "S", "non-dropping-particle" : "", "parse-names" : false, "suffix" : "" }, { "dropping-particle" : "", "family" : "Hilal", "given" : "S", "non-dropping-particle" : "", "parse-names" : false, "suffix" : "" }, { "dropping-particle" : "", "family" : "Vivo", "given" : "D C", "non-dropping-particle" : "De", "parse-names" : false, "suffix" : "" }, { "dropping-particle" : "", "family" : "S.G.", "given" : "Pavlakis", "non-dropping-particle" : "", "parse-names" : false, "suffix" : "" }, { "dropping-particle" : "", "family" : "J.", "given" : "Bello", "non-dropping-particle" : "", "parse-names" : false, "suffix" : "" }, { "dropping-particle" : "", "family" : "I.", "given" : "Prohovnik", "non-dropping-particle" : "", "parse-names" : false, "suffix" : "" }, { "dropping-particle" : "", "family" : "M.", "given" : "Sutton", "non-dropping-particle" : "", "parse-names" : false, "suffix" : "" }, { "dropping-particle" : "", "family" : "C.", "given" : "Ince", "non-dropping-particle" : "", "parse-names" : false, "suffix" : "" }, { "dropping-particle" : "", "family" : "J.P.", "given" : "Mohr", "non-dropping-particle" : "", "parse-names" : false, "suffix" : "" }, { "dropping-particle" : "", "family" : "S.", "given" : "Piomelli", "non-dropping-particle" : "", "parse-names" : false, "suffix" : "" }, { "dropping-particle" : "", "family" : "S.", "given" : "Hilal", "non-dropping-particle" : "", "parse-names" : false, "suffix" : "" }, { "dropping-particle" : "", "family" : "D.C.", "given" : "De Vivo", "non-dropping-particle" : "", "parse-names" : false, "suffix" : "" } ], "container-title" : "Annals of Neurology", "id" : "ITEM-1", "issue" : "2", "issued" : { "date-parts" : [ [ "1988", "3" ] ] }, "page" : "125-30", "title" : "Brain infarction in sickle cell anemia: Magnetic resonance imaging correlates.", "type" : "article-journal", "volume" : "23" }, "uris" : [ "http://www.mendeley.com/documents/?uuid=6a26e1bd-1ae6-431c-a33c-087a25d228f0" ] } ], "mendeley" : { "formattedCitation" : "[56]", "plainTextFormattedCitation" : "[56]", "previouslyFormattedCitation" : "[56]" }, "properties" : { "noteIndex" : 0 }, "schema" : "https://github.com/citation-style-language/schema/raw/master/csl-citation.json" }</w:instrText>
      </w:r>
      <w:r>
        <w:fldChar w:fldCharType="separate"/>
      </w:r>
      <w:r w:rsidR="000A4D81" w:rsidRPr="000A4D81">
        <w:rPr>
          <w:noProof/>
        </w:rPr>
        <w:t>[56]</w:t>
      </w:r>
      <w:r>
        <w:fldChar w:fldCharType="end"/>
      </w:r>
      <w:r>
        <w:t>; s</w:t>
      </w:r>
      <w:r w:rsidRPr="00DC7EFE">
        <w:t>troke and SCI from vertebrobasilar artery circulation occlusion are less common, but have been reported</w:t>
      </w:r>
      <w:r>
        <w:t xml:space="preserve"> </w:t>
      </w:r>
      <w:r w:rsidRPr="00DC7EFE">
        <w:fldChar w:fldCharType="begin" w:fldLock="1"/>
      </w:r>
      <w:r w:rsidR="00E26427">
        <w:instrText>ADDIN CSL_CITATION { "citationItems" : [ { "id" : "ITEM-1", "itemData" : { "abstract" : "We studied 25 patients with sickle cell anemia and cerebral infarction. We classified lesions as to probable mechanism (large versus small vessel disease) based on the CT/MRI appearance of established infarction. Most patients had CT/ MRI patterns of major cerebral vessel occlusion (41%) or borderzone (distal insufficiency) infarcts (31%) best explained by large cerebral vessel vasculopathy. Seven of 25 (28%) had either isolated subcortical (12%) or small cortical branch occlusion (16%) consistent with other mechanisms such as small vessel occlusion or embolism. These results suggest that most clinically recognized cerebral infarctions in sickle cell anemia are caused by large vessel disease, but this mechanism may not account for symptoms of cerebral ischemia in all cases.\n", "author" : [ { "dropping-particle" : "", "family" : "Adams", "given" : "R. J.", "non-dropping-particle" : "", "parse-names" : false, "suffix" : "" }, { "dropping-particle" : "", "family" : "Nichols", "given" : "F. T.", "non-dropping-particle" : "", "parse-names" : false, "suffix" : "" }, { "dropping-particle" : "", "family" : "McKie", "given" : "V.", "non-dropping-particle" : "", "parse-names" : false, "suffix" : "" }, { "dropping-particle" : "", "family" : "McKie", "given" : "K.", "non-dropping-particle" : "", "parse-names" : false, "suffix" : "" }, { "dropping-particle" : "", "family" : "Milner", "given" : "P.", "non-dropping-particle" : "", "parse-names" : false, "suffix" : "" }, { "dropping-particle" : "", "family" : "Gammal", "given" : "T. E.", "non-dropping-particle" : "", "parse-names" : false, "suffix" : "" } ], "container-title" : "Neurology", "id" : "ITEM-1", "issue" : "7", "issued" : { "date-parts" : [ [ "1988", "7", "1" ] ] }, "page" : "1012-", "title" : "Cerebral infarction in sickle cell anemia: Mechanism based on CT and MRI", "type" : "article-journal", "volume" : "38" }, "uris" : [ "http://www.mendeley.com/documents/?uuid=7c39401a-dbde-4ea3-b334-756284624bc7" ] }, { "id" : "ITEM-2", "itemData" : { "DOI" : "10.1002/ana.410230204", "ISBN" : "0364-5134", "ISSN" : "0364-5134", "PMID" : "3377435", "abstract" : "Brain infarction is a well-known but poorly understood complication of sickle cell disease. Seventy-three sickle cell disease patients underwent neurological examinations and high-field, heavily T2-weighted axial cranial magnetic resonance image (MRI) scanning. Eighteen of the 73 had a history of stroke, defined as an acute, focal neurological sign lasting longer than 1 hour; in the event of a convulsive onset, an MRI abnormality as a correlate was necessary. Sixteen of the 18 stroke patients demonstrated focal MRI abnormalities consistent with arterial borderzone infarctions. Fifty-five of the 73 patients had no history of stroke. Six of the 55 (11%) had focal MRI abnormalities suggesting previous subclinical stroke. Five of these lesions were in borderzone regions. The distinguishing feature in 21 of the 22 patients with MRI abnormalities was the predilection for lesions in the high cortical convexity, in the general regions of arterial borderzones between the major cerebral arteries and adjacent deep white matter. The pattern of MRI lesions suggests two pathogenetic mechanisms: (1) proximal large-vessel disease with inadequate cerebral perfusion (distal field insufficiency syndrome) and (2) distal small-vessel disease (sludging syndrome).", "author" : [ { "dropping-particle" : "", "family" : "Pavlakis", "given" : "S G", "non-dropping-particle" : "", "parse-names" : false, "suffix" : "" }, { "dropping-particle" : "", "family" : "Bello", "given" : "J", "non-dropping-particle" : "", "parse-names" : false, "suffix" : "" }, { "dropping-particle" : "", "family" : "Prohovnik", "given" : "I", "non-dropping-particle" : "", "parse-names" : false, "suffix" : "" }, { "dropping-particle" : "", "family" : "Sutton", "given" : "M", "non-dropping-particle" : "", "parse-names" : false, "suffix" : "" }, { "dropping-particle" : "", "family" : "Ince", "given" : "C", "non-dropping-particle" : "", "parse-names" : false, "suffix" : "" }, { "dropping-particle" : "", "family" : "Mohr", "given" : "J P", "non-dropping-particle" : "", "parse-names" : false, "suffix" : "" }, { "dropping-particle" : "", "family" : "Piomelli", "given" : "S", "non-dropping-particle" : "", "parse-names" : false, "suffix" : "" }, { "dropping-particle" : "", "family" : "Hilal", "given" : "S", "non-dropping-particle" : "", "parse-names" : false, "suffix" : "" }, { "dropping-particle" : "", "family" : "Vivo", "given" : "D C", "non-dropping-particle" : "De", "parse-names" : false, "suffix" : "" }, { "dropping-particle" : "", "family" : "S.G.", "given" : "Pavlakis", "non-dropping-particle" : "", "parse-names" : false, "suffix" : "" }, { "dropping-particle" : "", "family" : "J.", "given" : "Bello", "non-dropping-particle" : "", "parse-names" : false, "suffix" : "" }, { "dropping-particle" : "", "family" : "I.", "given" : "Prohovnik", "non-dropping-particle" : "", "parse-names" : false, "suffix" : "" }, { "dropping-particle" : "", "family" : "M.", "given" : "Sutton", "non-dropping-particle" : "", "parse-names" : false, "suffix" : "" }, { "dropping-particle" : "", "family" : "C.", "given" : "Ince", "non-dropping-particle" : "", "parse-names" : false, "suffix" : "" }, { "dropping-particle" : "", "family" : "J.P.", "given" : "Mohr", "non-dropping-particle" : "", "parse-names" : false, "suffix" : "" }, { "dropping-particle" : "", "family" : "S.", "given" : "Piomelli", "non-dropping-particle" : "", "parse-names" : false, "suffix" : "" }, { "dropping-particle" : "", "family" : "S.", "given" : "Hilal", "non-dropping-particle" : "", "parse-names" : false, "suffix" : "" }, { "dropping-particle" : "", "family" : "D.C.", "given" : "De Vivo", "non-dropping-particle" : "", "parse-names" : false, "suffix" : "" } ], "container-title" : "Annals of Neurology", "id" : "ITEM-2", "issue" : "2", "issued" : { "date-parts" : [ [ "1988", "3" ] ] }, "page" : "125-30", "title" : "Brain infarction in sickle cell anemia: Magnetic resonance imaging correlates.", "type" : "article-journal", "volume" : "23" }, "uris" : [ "http://www.mendeley.com/documents/?uuid=6a26e1bd-1ae6-431c-a33c-087a25d228f0" ] } ], "mendeley" : { "formattedCitation" : "[56,57]", "plainTextFormattedCitation" : "[56,57]", "previouslyFormattedCitation" : "[56,57]" }, "properties" : { "noteIndex" : 0 }, "schema" : "https://github.com/citation-style-language/schema/raw/master/csl-citation.json" }</w:instrText>
      </w:r>
      <w:r w:rsidRPr="00DC7EFE">
        <w:fldChar w:fldCharType="separate"/>
      </w:r>
      <w:r w:rsidR="000A4D81" w:rsidRPr="000A4D81">
        <w:rPr>
          <w:noProof/>
        </w:rPr>
        <w:t>[56,57]</w:t>
      </w:r>
      <w:r w:rsidRPr="00DC7EFE">
        <w:fldChar w:fldCharType="end"/>
      </w:r>
      <w:r>
        <w:t xml:space="preserve">. Approximately 10% of children have cerebral vasculopathy </w:t>
      </w:r>
      <w:r>
        <w:fldChar w:fldCharType="begin" w:fldLock="1"/>
      </w:r>
      <w:r w:rsidR="00E26427">
        <w:instrText>ADDIN CSL_CITATION { "citationItems" : [ { "id" : "ITEM-1", "itemData" : { "DOI" : "10.1182/blood-2003-06-1972", "ISSN" : "0006-4971", "PMID" : "14684415", "abstract" : "The stroke prevention study in sickle cell disease (STOP) demonstrated a 90% reduction in stroke risk with transfusion among patients with time-averaged mean cerebral blood velocity (TAMV) of 200 cm/s or more as measured by transcranial Doppler (TCD). In STOP, 232 brain magnetic resonance angiograms (MRAs) were performed on 100 patients, 47 in the transfusion arm and 53 in the standard care arm. Baseline MRA findings were interpreted as normal in 75 patients and as indicating mild stenosis in 4 patients and severe stenosis in 21 patients. Among 35 patients who underwent magnetic resonance angiography within 30 days of random assignment, the TAMV was significantly higher in 7 patients with severe stenosis compared with 28 patients with normal MRA findings or mild stenosis (276.7 +/- 34 vs 215 +/- 15.6 cm/s; P&lt;.001). In the standard care arm, 4 of 13 patients with abnormal MRA findings had strokes compared with 5 of 40 patients with normal MRA findings (P=.03). In this arm, TAMV became normal (less than 170 cm/s) or conditional (170-199 cm/s) in 26 of 38 patients with normal or mildly abnormal baseline MRA but remained abnormal in 8 of 10 patients with severely abnormal baseline MRA. These results suggest that TCD often detects flow abnormalities indicative of stroke risk before MRA lesions become evident. Furthermore, patients with abnormal MRA findings and higher TCD velocities are at higher risk for stroke, and their cerebral TAMVs are unlikely to decrease without transfusion.", "author" : [ { "dropping-particle" : "", "family" : "Abboud", "given" : "Miguel R", "non-dropping-particle" : "", "parse-names" : false, "suffix" : "" }, { "dropping-particle" : "", "family" : "Cure", "given" : "Joel", "non-dropping-particle" : "", "parse-names" : false, "suffix" : "" }, { "dropping-particle" : "", "family" : "Granger", "given" : "Suzanne", "non-dropping-particle" : "", "parse-names" : false, "suffix" : "" }, { "dropping-particle" : "", "family" : "Gallagher", "given" : "Dianne", "non-dropping-particle" : "", "parse-names" : false, "suffix" : "" }, { "dropping-particle" : "", "family" : "Hsu", "given" : "Lewis", "non-dropping-particle" : "", "parse-names" : false, "suffix" : "" }, { "dropping-particle" : "", "family" : "Wang", "given" : "Winfred", "non-dropping-particle" : "", "parse-names" : false, "suffix" : "" }, { "dropping-particle" : "", "family" : "Woods", "given" : "Gerald", "non-dropping-particle" : "", "parse-names" : false, "suffix" : "" }, { "dropping-particle" : "", "family" : "Berman", "given" : "Brian", "non-dropping-particle" : "", "parse-names" : false, "suffix" : "" }, { "dropping-particle" : "", "family" : "Brambilla", "given" : "Don", "non-dropping-particle" : "", "parse-names" : false, "suffix" : "" }, { "dropping-particle" : "", "family" : "Pegelow", "given" : "Charles", "non-dropping-particle" : "", "parse-names" : false, "suffix" : "" }, { "dropping-particle" : "", "family" : "Lewin", "given" : "Jonathan", "non-dropping-particle" : "", "parse-names" : false, "suffix" : "" }, { "dropping-particle" : "", "family" : "Zimmermann", "given" : "Robert A", "non-dropping-particle" : "", "parse-names" : false, "suffix" : "" }, { "dropping-particle" : "", "family" : "Adams", "given" : "Robert J", "non-dropping-particle" : "", "parse-names" : false, "suffix" : "" } ], "container-title" : "Blood", "id" : "ITEM-1", "issue" : "7", "issued" : { "date-parts" : [ [ "2004", "4", "1" ] ] }, "page" : "2822-6", "title" : "Magnetic resonance angiography in children with sickle cell disease and abnormal transcranial Doppler ultrasonography findings enrolled in the STOP study.", "type" : "article-journal", "volume" : "103" }, "uris" : [ "http://www.mendeley.com/documents/?uuid=ff925ffc-2139-45d7-a9ee-92daeb59a166" ] }, { "id" : "ITEM-2", "itemData" : { "DOI" : "10.1111/bjh.12034", "ISSN" : "1365-2141", "PMID" : "22958163", "abstract" : "Silent cerebral infarct (SCI) is the most commonly recognized cause of neurological injury in sickle cell anaemia (SCA). We tested the hypothesis that magnetic resonance angiography (MRA)-defined vasculopathy is associated with SCI. Furthermore, we examined genetic variations in glucose-6-phosphate dehydrogenase (G6PD) and HBA (\u03b1-globin) genes to determine their association with intracranial vasculopathy in children with SCA. Magnetic resonance imaging (MRI) of the brain and MRA of the cerebral vasculature were available in 516 paediatric patients with SCA, enrolled in the Silent Infarct Transfusion (SIT) Trial. All patients were screened for G6PD mutations and HBA deletions. SCI were present in 41\u00b75% (214 of 516) of SIT Trial children. The frequency of intracranial vasculopathy with and without SCI was 15\u00b79% and 6\u00b73%, respectively (P\u00a0&lt;\u00a00\u00b7001). Using a multivariable logistic regression model, only the presence of a SCI was associated with increased odds of vasculopathy (P\u00a0=\u00a00\u00b70007, odds ratio (OR) 2\u00b784; 95% Confidence Interval (CI)\u00a0=\u00a01\u00b755-5\u00b721). Among male children with SCA, G6PD status was associated with vasculopathy (P\u00a0=\u00a00\u00b704, OR 2\u00b778; 95% CI\u00a0=\u00a01\u00b704-7\u00b742), while no significant association was noted for HBA deletions. Intracranial vasculopathy was observed in a minority of children with SCA, and when present, was associated with G6PD status in males and SCI.", "author" : [ { "dropping-particle" : "", "family" : "Thangarajh", "given" : "Mathula", "non-dropping-particle" : "", "parse-names" : false, "suffix" : "" }, { "dropping-particle" : "", "family" : "Yang", "given" : "Genyan", "non-dropping-particle" : "", "parse-names" : false, "suffix" : "" }, { "dropping-particle" : "", "family" : "Fuchs", "given" : "Dana", "non-dropping-particle" : "", "parse-names" : false, "suffix" : "" }, { "dropping-particle" : "", "family" : "Ponisio", "given" : "Maria R", "non-dropping-particle" : "", "parse-names" : false, "suffix" : "" }, { "dropping-particle" : "", "family" : "McKinstry", "given" : "Robert C", "non-dropping-particle" : "", "parse-names" : false, "suffix" : "" }, { "dropping-particle" : "", "family" : "Jaju", "given" : "Alok", "non-dropping-particle" : "", "parse-names" : false, "suffix" : "" }, { "dropping-particle" : "", "family" : "Noetzel", "given" : "Michael J", "non-dropping-particle" : "", "parse-names" : false, "suffix" : "" }, { "dropping-particle" : "", "family" : "Casella", "given" : "James F", "non-dropping-particle" : "", "parse-names" : false, "suffix" : "" }, { "dropping-particle" : "", "family" : "Barron-Casella", "given" : "Emily", "non-dropping-particle" : "", "parse-names" : false, "suffix" : "" }, { "dropping-particle" : "", "family" : "Hooper", "given" : "W Craig", "non-dropping-particle" : "", "parse-names" : false, "suffix" : "" }, { "dropping-particle" : "", "family" : "Boulet", "given" : "Sheree L", "non-dropping-particle" : "", "parse-names" : false, "suffix" : "" }, { "dropping-particle" : "", "family" : "Bean", "given" : "Christopher J", "non-dropping-particle" : "", "parse-names" : false, "suffix" : "" }, { "dropping-particle" : "", "family" : "Pyle", "given" : "Meredith E", "non-dropping-particle" : "", "parse-names" : false, "suffix" : "" }, { "dropping-particle" : "", "family" : "Payne", "given" : "Amanda B", "non-dropping-particle" : "", "parse-names" : false, "suffix" : "" }, { "dropping-particle" : "", "family" : "Driggers", "given" : "Jennifer", "non-dropping-particle" : "", "parse-names" : false, "suffix" : "" }, { "dropping-particle" : "", "family" : "Trau", "given" : "Heidi A", "non-dropping-particle" : "", "parse-names" : false, "suffix" : "" }, { "dropping-particle" : "", "family" : "Vendt", "given" : "Bruce A", "non-dropping-particle" : "", "parse-names" : false, "suffix" : "" }, { "dropping-particle" : "", "family" : "Rodeghier", "given" : "Mark", "non-dropping-particle" : "", "parse-names" : false, "suffix" : "" }, { "dropping-particle" : "", "family" : "DeBaun", "given" : "Michael R", "non-dropping-particle" : "", "parse-names" : false, "suffix" : "" } ], "container-title" : "British journal of haematology", "id" : "ITEM-2", "issue" : "3", "issued" : { "date-parts" : [ [ "2012", "11" ] ] }, "page" : "352-9", "title" : "Magnetic resonance angiography-defined intracranial vasculopathy is associated with silent cerebral infarcts and glucose-6-phosphate dehydrogenase mutation in children with sickle cell anaemia.", "type" : "article-journal", "volume" : "159" }, "uris" : [ "http://www.mendeley.com/documents/?uuid=506ac1ef-f760-451f-b7d3-c82915bd4093" ] } ], "mendeley" : { "formattedCitation" : "[58,59]", "plainTextFormattedCitation" : "[58,59]", "previouslyFormattedCitation" : "[58,59]" }, "properties" : { "noteIndex" : 0 }, "schema" : "https://github.com/citation-style-language/schema/raw/master/csl-citation.json" }</w:instrText>
      </w:r>
      <w:r>
        <w:fldChar w:fldCharType="separate"/>
      </w:r>
      <w:r w:rsidR="000A4D81" w:rsidRPr="000A4D81">
        <w:rPr>
          <w:noProof/>
        </w:rPr>
        <w:t>[58,59]</w:t>
      </w:r>
      <w:r>
        <w:fldChar w:fldCharType="end"/>
      </w:r>
      <w:r>
        <w:t xml:space="preserve"> and/or moyamoya syndrome </w:t>
      </w:r>
      <w:r>
        <w:fldChar w:fldCharType="begin" w:fldLock="1"/>
      </w:r>
      <w:r>
        <w:instrText>ADDIN CSL_CITATION { "citationItems" : [ { "id" : "ITEM-1", "itemData" : { "ISSN" : "0006-4971", "PMID" : "11964276", "abstract" : "We conducted a retrospective study to determine whether the presence of moyamoya collaterals influenced the risk of recurrence of cerebrovascular events (CVEs: stroke or transient ischemic attack) in patients with sickle cell disease placed on chronic transfusions after a stroke. Forty-three patients with homozygous sickle cell anemia (HbSS) and 1 with HbSO(Arab) (16 females, 28 males) who had suffered strokes while under the age of 18 were studied. All patients had been on transfusions aimed at maintaining the sickle hemoglobin (HbS) level below 30%. They were followed for a mean of 6.6 years (2.2 to 20.4 years). The presence of collaterals was diagnosed based on either magnetic resonance angiography or conventional angiography. Eighteen (41%) of the 44 patients suffered recurrent CVEs. Nineteen (43%) (6 females, 13 males) patients had moyamoya collaterals. Eleven (58%) of these 19 experienced 21 total recurrent CVEs, including 4 strokes in 4 patients (21%). In comparison, 7 (28%) of 25 patients without moyamoya collaterals experienced 9 recurrent CVEs (P &lt;.05) with only 1 recurrent stroke (4%). Moyamoya patients were also more likely to have 2 recurrent CVEs (42% vs 8%, P &lt;.05) as well as poorer neuropsychological testing results. A proportional hazards regression analysis indicated that patients with moyamoya were more than twice as likely to incur a subsequent CVE (hazard ratio, 2.40; 95% confidence interval, 0.85, 6.75). We conclude that up to 41% of patients with sickle cell disease experience recurrent CVEs after an initial stroke despite chronic transfusions and that the risk of recurrence is significantly higher for those who have moyamoya collaterals.", "author" : [ { "dropping-particle" : "", "family" : "Dobson", "given" : "Scott R", "non-dropping-particle" : "", "parse-names" : false, "suffix" : "" }, { "dropping-particle" : "", "family" : "Holden", "given" : "Kenton R", "non-dropping-particle" : "", "parse-names" : false, "suffix" : "" }, { "dropping-particle" : "", "family" : "Nietert", "given" : "Paul J", "non-dropping-particle" : "", "parse-names" : false, "suffix" : "" }, { "dropping-particle" : "", "family" : "Cure", "given" : "Joel K", "non-dropping-particle" : "", "parse-names" : false, "suffix" : "" }, { "dropping-particle" : "", "family" : "Laver", "given" : "Joseph H", "non-dropping-particle" : "", "parse-names" : false, "suffix" : "" }, { "dropping-particle" : "", "family" : "Disco", "given" : "Deborah", "non-dropping-particle" : "", "parse-names" : false, "suffix" : "" }, { "dropping-particle" : "", "family" : "Abboud", "given" : "Miguel R", "non-dropping-particle" : "", "parse-names" : false, "suffix" : "" } ], "container-title" : "Blood", "id" : "ITEM-1", "issue" : "9", "issued" : { "date-parts" : [ [ "2002", "5", "1" ] ] }, "page" : "3144-50", "title" : "Moyamoya syndrome in childhood sickle cell disease: a predictive factor for recurrent cerebrovascular events.", "type" : "article-journal", "volume" : "99" }, "uris" : [ "http://www.mendeley.com/documents/?uuid=ca4d8f96-6654-4e82-83a9-efa20717125d" ] } ], "mendeley" : { "formattedCitation" : "[25]", "plainTextFormattedCitation" : "[25]", "previouslyFormattedCitation" : "[25]" }, "properties" : { "noteIndex" : 0 }, "schema" : "https://github.com/citation-style-language/schema/raw/master/csl-citation.json" }</w:instrText>
      </w:r>
      <w:r>
        <w:fldChar w:fldCharType="separate"/>
      </w:r>
      <w:r w:rsidRPr="00226FCF">
        <w:rPr>
          <w:noProof/>
        </w:rPr>
        <w:t>[25]</w:t>
      </w:r>
      <w:r>
        <w:fldChar w:fldCharType="end"/>
      </w:r>
      <w:r>
        <w:t xml:space="preserve">, which may be asymptomatic with SCI seen on MRI </w:t>
      </w:r>
      <w:r>
        <w:fldChar w:fldCharType="begin" w:fldLock="1"/>
      </w:r>
      <w:r w:rsidR="00E26427">
        <w:instrText>ADDIN CSL_CITATION { "citationItems" : [ { "id" : "ITEM-1", "itemData" : { "DOI" : "10.1111/bjh.12034", "ISSN" : "1365-2141", "PMID" : "22958163", "abstract" : "Silent cerebral infarct (SCI) is the most commonly recognized cause of neurological injury in sickle cell anaemia (SCA). We tested the hypothesis that magnetic resonance angiography (MRA)-defined vasculopathy is associated with SCI. Furthermore, we examined genetic variations in glucose-6-phosphate dehydrogenase (G6PD) and HBA (\u03b1-globin) genes to determine their association with intracranial vasculopathy in children with SCA. Magnetic resonance imaging (MRI) of the brain and MRA of the cerebral vasculature were available in 516 paediatric patients with SCA, enrolled in the Silent Infarct Transfusion (SIT) Trial. All patients were screened for G6PD mutations and HBA deletions. SCI were present in 41\u00b75% (214 of 516) of SIT Trial children. The frequency of intracranial vasculopathy with and without SCI was 15\u00b79% and 6\u00b73%, respectively (P\u00a0&lt;\u00a00\u00b7001). Using a multivariable logistic regression model, only the presence of a SCI was associated with increased odds of vasculopathy (P\u00a0=\u00a00\u00b70007, odds ratio (OR) 2\u00b784; 95% Confidence Interval (CI)\u00a0=\u00a01\u00b755-5\u00b721). Among male children with SCA, G6PD status was associated with vasculopathy (P\u00a0=\u00a00\u00b704, OR 2\u00b778; 95% CI\u00a0=\u00a01\u00b704-7\u00b742), while no significant association was noted for HBA deletions. Intracranial vasculopathy was observed in a minority of children with SCA, and when present, was associated with G6PD status in males and SCI.", "author" : [ { "dropping-particle" : "", "family" : "Thangarajh", "given" : "Mathula", "non-dropping-particle" : "", "parse-names" : false, "suffix" : "" }, { "dropping-particle" : "", "family" : "Yang", "given" : "Genyan", "non-dropping-particle" : "", "parse-names" : false, "suffix" : "" }, { "dropping-particle" : "", "family" : "Fuchs", "given" : "Dana", "non-dropping-particle" : "", "parse-names" : false, "suffix" : "" }, { "dropping-particle" : "", "family" : "Ponisio", "given" : "Maria R", "non-dropping-particle" : "", "parse-names" : false, "suffix" : "" }, { "dropping-particle" : "", "family" : "McKinstry", "given" : "Robert C", "non-dropping-particle" : "", "parse-names" : false, "suffix" : "" }, { "dropping-particle" : "", "family" : "Jaju", "given" : "Alok", "non-dropping-particle" : "", "parse-names" : false, "suffix" : "" }, { "dropping-particle" : "", "family" : "Noetzel", "given" : "Michael J", "non-dropping-particle" : "", "parse-names" : false, "suffix" : "" }, { "dropping-particle" : "", "family" : "Casella", "given" : "James F", "non-dropping-particle" : "", "parse-names" : false, "suffix" : "" }, { "dropping-particle" : "", "family" : "Barron-Casella", "given" : "Emily", "non-dropping-particle" : "", "parse-names" : false, "suffix" : "" }, { "dropping-particle" : "", "family" : "Hooper", "given" : "W Craig", "non-dropping-particle" : "", "parse-names" : false, "suffix" : "" }, { "dropping-particle" : "", "family" : "Boulet", "given" : "Sheree L", "non-dropping-particle" : "", "parse-names" : false, "suffix" : "" }, { "dropping-particle" : "", "family" : "Bean", "given" : "Christopher J", "non-dropping-particle" : "", "parse-names" : false, "suffix" : "" }, { "dropping-particle" : "", "family" : "Pyle", "given" : "Meredith E", "non-dropping-particle" : "", "parse-names" : false, "suffix" : "" }, { "dropping-particle" : "", "family" : "Payne", "given" : "Amanda B", "non-dropping-particle" : "", "parse-names" : false, "suffix" : "" }, { "dropping-particle" : "", "family" : "Driggers", "given" : "Jennifer", "non-dropping-particle" : "", "parse-names" : false, "suffix" : "" }, { "dropping-particle" : "", "family" : "Trau", "given" : "Heidi A", "non-dropping-particle" : "", "parse-names" : false, "suffix" : "" }, { "dropping-particle" : "", "family" : "Vendt", "given" : "Bruce A", "non-dropping-particle" : "", "parse-names" : false, "suffix" : "" }, { "dropping-particle" : "", "family" : "Rodeghier", "given" : "Mark", "non-dropping-particle" : "", "parse-names" : false, "suffix" : "" }, { "dropping-particle" : "", "family" : "DeBaun", "given" : "Michael R", "non-dropping-particle" : "", "parse-names" : false, "suffix" : "" } ], "container-title" : "British journal of haematology", "id" : "ITEM-1", "issue" : "3", "issued" : { "date-parts" : [ [ "2012", "11" ] ] }, "page" : "352-9", "title" : "Magnetic resonance angiography-defined intracranial vasculopathy is associated with silent cerebral infarcts and glucose-6-phosphate dehydrogenase mutation in children with sickle cell anaemia.", "type" : "article-journal", "volume" : "159" }, "uris" : [ "http://www.mendeley.com/documents/?uuid=506ac1ef-f760-451f-b7d3-c82915bd4093" ] } ], "mendeley" : { "formattedCitation" : "[59]", "plainTextFormattedCitation" : "[59]", "previouslyFormattedCitation" : "[59]" }, "properties" : { "noteIndex" : 0 }, "schema" : "https://github.com/citation-style-language/schema/raw/master/csl-citation.json" }</w:instrText>
      </w:r>
      <w:r>
        <w:fldChar w:fldCharType="separate"/>
      </w:r>
      <w:r w:rsidR="000A4D81" w:rsidRPr="000A4D81">
        <w:rPr>
          <w:noProof/>
        </w:rPr>
        <w:t>[59]</w:t>
      </w:r>
      <w:r>
        <w:fldChar w:fldCharType="end"/>
      </w:r>
      <w:r>
        <w:t xml:space="preserve"> but renders the child at significant risk of stroke </w:t>
      </w:r>
      <w:r>
        <w:fldChar w:fldCharType="begin" w:fldLock="1"/>
      </w:r>
      <w:r>
        <w:instrText>ADDIN CSL_CITATION { "citationItems" : [ { "id" : "ITEM-1", "itemData" : { "ISSN" : "0006-4971", "PMID" : "11964276", "abstract" : "We conducted a retrospective study to determine whether the presence of moyamoya collaterals influenced the risk of recurrence of cerebrovascular events (CVEs: stroke or transient ischemic attack) in patients with sickle cell disease placed on chronic transfusions after a stroke. Forty-three patients with homozygous sickle cell anemia (HbSS) and 1 with HbSO(Arab) (16 females, 28 males) who had suffered strokes while under the age of 18 were studied. All patients had been on transfusions aimed at maintaining the sickle hemoglobin (HbS) level below 30%. They were followed for a mean of 6.6 years (2.2 to 20.4 years). The presence of collaterals was diagnosed based on either magnetic resonance angiography or conventional angiography. Eighteen (41%) of the 44 patients suffered recurrent CVEs. Nineteen (43%) (6 females, 13 males) patients had moyamoya collaterals. Eleven (58%) of these 19 experienced 21 total recurrent CVEs, including 4 strokes in 4 patients (21%). In comparison, 7 (28%) of 25 patients without moyamoya collaterals experienced 9 recurrent CVEs (P &lt;.05) with only 1 recurrent stroke (4%). Moyamoya patients were also more likely to have 2 recurrent CVEs (42% vs 8%, P &lt;.05) as well as poorer neuropsychological testing results. A proportional hazards regression analysis indicated that patients with moyamoya were more than twice as likely to incur a subsequent CVE (hazard ratio, 2.40; 95% confidence interval, 0.85, 6.75). We conclude that up to 41% of patients with sickle cell disease experience recurrent CVEs after an initial stroke despite chronic transfusions and that the risk of recurrence is significantly higher for those who have moyamoya collaterals.", "author" : [ { "dropping-particle" : "", "family" : "Dobson", "given" : "Scott R", "non-dropping-particle" : "", "parse-names" : false, "suffix" : "" }, { "dropping-particle" : "", "family" : "Holden", "given" : "Kenton R", "non-dropping-particle" : "", "parse-names" : false, "suffix" : "" }, { "dropping-particle" : "", "family" : "Nietert", "given" : "Paul J", "non-dropping-particle" : "", "parse-names" : false, "suffix" : "" }, { "dropping-particle" : "", "family" : "Cure", "given" : "Joel K", "non-dropping-particle" : "", "parse-names" : false, "suffix" : "" }, { "dropping-particle" : "", "family" : "Laver", "given" : "Joseph H", "non-dropping-particle" : "", "parse-names" : false, "suffix" : "" }, { "dropping-particle" : "", "family" : "Disco", "given" : "Deborah", "non-dropping-particle" : "", "parse-names" : false, "suffix" : "" }, { "dropping-particle" : "", "family" : "Abboud", "given" : "Miguel R", "non-dropping-particle" : "", "parse-names" : false, "suffix" : "" } ], "container-title" : "Blood", "id" : "ITEM-1", "issue" : "9", "issued" : { "date-parts" : [ [ "2002", "5", "1" ] ] }, "page" : "3144-50", "title" : "Moyamoya syndrome in childhood sickle cell disease: a predictive factor for recurrent cerebrovascular events.", "type" : "article-journal", "volume" : "99" }, "uris" : [ "http://www.mendeley.com/documents/?uuid=ca4d8f96-6654-4e82-83a9-efa20717125d" ] } ], "mendeley" : { "formattedCitation" : "[25]", "plainTextFormattedCitation" : "[25]", "previouslyFormattedCitation" : "[25]" }, "properties" : { "noteIndex" : 0 }, "schema" : "https://github.com/citation-style-language/schema/raw/master/csl-citation.json" }</w:instrText>
      </w:r>
      <w:r>
        <w:fldChar w:fldCharType="separate"/>
      </w:r>
      <w:r w:rsidRPr="00226FCF">
        <w:rPr>
          <w:noProof/>
        </w:rPr>
        <w:t>[25]</w:t>
      </w:r>
      <w:r>
        <w:fldChar w:fldCharType="end"/>
      </w:r>
      <w:r>
        <w:t>.</w:t>
      </w:r>
    </w:p>
    <w:p w14:paraId="45E63ED2" w14:textId="77777777" w:rsidR="00CF18B7" w:rsidRPr="007858AF" w:rsidRDefault="00CF18B7" w:rsidP="00CF18B7">
      <w:pPr>
        <w:pStyle w:val="H2"/>
      </w:pPr>
      <w:r w:rsidRPr="007858AF">
        <w:t>MRI findings</w:t>
      </w:r>
    </w:p>
    <w:p w14:paraId="2D04E192" w14:textId="77777777" w:rsidR="00CF18B7" w:rsidRDefault="00CF18B7" w:rsidP="00CF18B7">
      <w:pPr>
        <w:pStyle w:val="H3"/>
      </w:pPr>
      <w:r w:rsidRPr="007858AF">
        <w:t xml:space="preserve">Definition of SCI </w:t>
      </w:r>
    </w:p>
    <w:p w14:paraId="32D96C05" w14:textId="1B1A4CFD" w:rsidR="0077373C" w:rsidRDefault="00CF18B7" w:rsidP="00CF18B7">
      <w:pPr>
        <w:pStyle w:val="paragraph"/>
      </w:pPr>
      <w:r w:rsidRPr="00DC7EFE">
        <w:t>Although stroke is identified by abrupt onset of neurological deficit</w:t>
      </w:r>
      <w:r>
        <w:t xml:space="preserve"> and does not require neuroimaging evidence</w:t>
      </w:r>
      <w:r w:rsidRPr="00DC7EFE">
        <w:t>, the term ‘covert stroke’</w:t>
      </w:r>
      <w:r>
        <w:t xml:space="preserve"> </w:t>
      </w:r>
      <w:r w:rsidRPr="00DC7EFE">
        <w:fldChar w:fldCharType="begin" w:fldLock="1"/>
      </w:r>
      <w:r w:rsidR="00E26427">
        <w:instrText>ADDIN CSL_CITATION { "citationItems" : [ { "id" : "ITEM-1", "itemData" : { "DOI" : "10.1136/pgmj.63.743.751", "ISBN" : "0032-5473 (Print)\\n0032-5473 (Linking)", "ISSN" : "0032-5473", "PMID" : "3444798", "abstract" : "We studied 25 patients with sickle cell disease (15 with HbSS; 8 with HbSC and 2 with HbS beta degree) using neurological examination as a marker of overt and computed tomographic (CT) scan as a marker of covert neurological damage. Of the 25 patients, 5 (20%) had evidence of cerebral infarcts on CT scan, but only 4 of these 5 patients had neurological signs. Neurological problems were only seen in patients with HbSS. We could not identify any haematological risk factors, but in this small group of HbSS patients a crisis rate greater than 1 per year of follow up was associated with a significant risk of neurological damage.", "author" : [ { "dropping-particle" : "", "family" : "Hindmarsh", "given" : "P C", "non-dropping-particle" : "", "parse-names" : false, "suffix" : "" }, { "dropping-particle" : "", "family" : "Brozovic", "given" : "M", "non-dropping-particle" : "", "parse-names" : false, "suffix" : "" }, { "dropping-particle" : "", "family" : "Brook", "given" : "C G", "non-dropping-particle" : "", "parse-names" : false, "suffix" : "" }, { "dropping-particle" : "", "family" : "Davies", "given" : "S C", "non-dropping-particle" : "", "parse-names" : false, "suffix" : "" } ], "container-title" : "Postgraduate medical journal", "id" : "ITEM-1", "issue" : "743", "issued" : { "date-parts" : [ [ "1987", "9" ] ] }, "page" : "751-753", "title" : "Incidence of overt and covert neurological damage in children with sickle cell disease.", "type" : "article-journal", "volume" : "63" }, "uris" : [ "http://www.mendeley.com/documents/?uuid=579d596f-efdb-4106-8441-9d71290090bd" ] } ], "mendeley" : { "formattedCitation" : "[60]", "plainTextFormattedCitation" : "[60]", "previouslyFormattedCitation" : "[60]" }, "properties" : { "noteIndex" : 0 }, "schema" : "https://github.com/citation-style-language/schema/raw/master/csl-citation.json" }</w:instrText>
      </w:r>
      <w:r w:rsidRPr="00DC7EFE">
        <w:fldChar w:fldCharType="separate"/>
      </w:r>
      <w:r w:rsidR="000A4D81" w:rsidRPr="000A4D81">
        <w:rPr>
          <w:noProof/>
        </w:rPr>
        <w:t>[60]</w:t>
      </w:r>
      <w:r w:rsidRPr="00DC7EFE">
        <w:fldChar w:fldCharType="end"/>
      </w:r>
      <w:r w:rsidRPr="00DC7EFE">
        <w:t>, or SCI</w:t>
      </w:r>
      <w:r>
        <w:t>,</w:t>
      </w:r>
      <w:r w:rsidRPr="00DC7EFE">
        <w:t xml:space="preserve"> was first described in the Cooperative Study in Sickle Cell Disease (CSSCD)</w:t>
      </w:r>
      <w:r>
        <w:t xml:space="preserve"> </w:t>
      </w:r>
      <w:r w:rsidRPr="00DC7EFE">
        <w:fldChar w:fldCharType="begin" w:fldLock="1"/>
      </w:r>
      <w:r>
        <w:instrText>ADDIN CSL_CITATION { "citationItems" : [ { "id" : "ITEM-1", "itemData" : { "ISSN" : "0195-6108", "PMID" : "8733975", "abstract" : "To define the spectrum of abnormalities in sickle-cell disease, including infarction, atrophy, and hemorrhage, that are identified by brain MR imaging.", "author" : [ { "dropping-particle" : "", "family" : "Moser", "given" : "F G", "non-dropping-particle" : "", "parse-names" : false, "suffix" : "" }, { "dropping-particle" : "", "family" : "Miller", "given" : "S T", "non-dropping-particle" : "", "parse-names" : false, "suffix" : "" }, { "dropping-particle" : "", "family" : "Bello", "given" : "J a", "non-dropping-particle" : "", "parse-names" : false, "suffix" : "" }, { "dropping-particle" : "", "family" : "Pegelow", "given" : "C H", "non-dropping-particle" : "", "parse-names" : false, "suffix" : "" }, { "dropping-particle" : "", "family" : "Zimmerman", "given" : "R a", "non-dropping-particle" : "", "parse-names" : false, "suffix" : "" }, { "dropping-particle" : "", "family" : "Wang", "given" : "W C", "non-dropping-particle" : "", "parse-names" : false, "suffix" : "" }, { "dropping-particle" : "", "family" : "Ohene-Frempong", "given" : "K", "non-dropping-particle" : "", "parse-names" : false, "suffix" : "" }, { "dropping-particle" : "", "family" : "Schwartz", "given" : "A", "non-dropping-particle" : "", "parse-names" : false, "suffix" : "" }, { "dropping-particle" : "", "family" : "Vichinsky", "given" : "E P", "non-dropping-particle" : "", "parse-names" : false, "suffix" : "" }, { "dropping-particle" : "", "family" : "Gallagher", "given" : "D", "non-dropping-particle" : "", "parse-names" : false, "suffix" : "" }, { "dropping-particle" : "", "family" : "Kinney", "given" : "T R", "non-dropping-particle" : "", "parse-names" : false, "suffix" : "" } ], "container-title" : "AJNR. American Journal of Neuroradiology", "id" : "ITEM-1", "issue" : "5", "issued" : { "date-parts" : [ [ "1996", "5" ] ] }, "page" : "965-72", "title" : "The spectrum of brain MR abnormalities in sickle-cell disease: a report from the Cooperative Study of Sickle Cell Disease.", "type" : "article-journal", "volume" : "17" }, "uris" : [ "http://www.mendeley.com/documents/?uuid=db48dda1-6f63-4b10-9e2a-beec6e44682c" ] } ], "mendeley" : { "formattedCitation" : "[32]", "plainTextFormattedCitation" : "[32]", "previouslyFormattedCitation" : "[32]" }, "properties" : { "noteIndex" : 0 }, "schema" : "https://github.com/citation-style-language/schema/raw/master/csl-citation.json" }</w:instrText>
      </w:r>
      <w:r w:rsidRPr="00DC7EFE">
        <w:fldChar w:fldCharType="separate"/>
      </w:r>
      <w:r w:rsidRPr="00226FCF">
        <w:rPr>
          <w:noProof/>
        </w:rPr>
        <w:t>[32]</w:t>
      </w:r>
      <w:r w:rsidRPr="00DC7EFE">
        <w:fldChar w:fldCharType="end"/>
      </w:r>
      <w:r>
        <w:t xml:space="preserve"> and requires both a neuroimaging definition, </w:t>
      </w:r>
      <w:r w:rsidRPr="00DC7EFE">
        <w:t xml:space="preserve">described for the </w:t>
      </w:r>
      <w:r>
        <w:t>Silent Infarct Transfusion (SIT)</w:t>
      </w:r>
      <w:r w:rsidRPr="00DC7EFE">
        <w:t xml:space="preserve"> trial</w:t>
      </w:r>
      <w:r>
        <w:t xml:space="preserve"> </w:t>
      </w:r>
      <w:r w:rsidRPr="00DC7EFE">
        <w:fldChar w:fldCharType="begin" w:fldLock="1"/>
      </w:r>
      <w:r w:rsidR="00E26427">
        <w:instrText>ADDIN CSL_CITATION { "citationItems" : [ { "id" : "ITEM-1", "itemData" : { "DOI" : "10.3109/08880010903360367", "ISBN" : "1521-0669 (Electronic)\\n0888-0018 (Linking)", "ISSN" : "1521-0669", "PMID" : "20201689", "abstract" : "Silent cerebral infarct (SCI) is the most common cause of serious neurological disease in sickle cell anemia (SCA), affecting approximately 22% of children. The goal of this trial is to determine whether blood transfusion therapy will reduce further neurological morbidity in children with SCI, and if so, the magnitude of this benefit.", "author" : [ { "dropping-particle" : "", "family" : "Casella", "given" : "James F", "non-dropping-particle" : "", "parse-names" : false, "suffix" : "" }, { "dropping-particle" : "", "family" : "King", "given" : "Allison a", "non-dropping-particle" : "", "parse-names" : false, "suffix" : "" }, { "dropping-particle" : "", "family" : "Barton", "given" : "Bruce", "non-dropping-particle" : "", "parse-names" : false, "suffix" : "" }, { "dropping-particle" : "", "family" : "White", "given" : "Desiree a", "non-dropping-particle" : "", "parse-names" : false, "suffix" : "" }, { "dropping-particle" : "", "family" : "Noetzel", "given" : "Michael J", "non-dropping-particle" : "", "parse-names" : false, "suffix" : "" }, { "dropping-particle" : "", "family" : "Ichord", "given" : "Rebecca N", "non-dropping-particle" : "", "parse-names" : false, "suffix" : "" }, { "dropping-particle" : "", "family" : "Terrill", "given" : "Cindy", "non-dropping-particle" : "", "parse-names" : false, "suffix" : "" }, { "dropping-particle" : "", "family" : "Hirtz", "given" : "Deborah", "non-dropping-particle" : "", "parse-names" : false, "suffix" : "" }, { "dropping-particle" : "", "family" : "McKinstry", "given" : "Robert C", "non-dropping-particle" : "", "parse-names" : false, "suffix" : "" }, { "dropping-particle" : "", "family" : "Strouse", "given" : "John J", "non-dropping-particle" : "", "parse-names" : false, "suffix" : "" }, { "dropping-particle" : "", "family" : "Howard", "given" : "Thomas H", "non-dropping-particle" : "", "parse-names" : false, "suffix" : "" }, { "dropping-particle" : "", "family" : "Coates", "given" : "Thomas D", "non-dropping-particle" : "", "parse-names" : false, "suffix" : "" }, { "dropping-particle" : "", "family" : "Minniti", "given" : "Caterina P", "non-dropping-particle" : "", "parse-names" : false, "suffix" : "" }, { "dropping-particle" : "", "family" : "Campbell", "given" : "Andrew D", "non-dropping-particle" : "", "parse-names" : false, "suffix" : "" }, { "dropping-particle" : "", "family" : "Vendt", "given" : "Bruce a", "non-dropping-particle" : "", "parse-names" : false, "suffix" : "" }, { "dropping-particle" : "", "family" : "Lehmann", "given" : "Harold", "non-dropping-particle" : "", "parse-names" : false, "suffix" : "" }, { "dropping-particle" : "", "family" : "Debaun", "given" : "Michael R", "non-dropping-particle" : "", "parse-names" : false, "suffix" : "" } ], "container-title" : "Pediatric Hematology and Oncology", "id" : "ITEM-1", "issue" : "2", "issued" : { "date-parts" : [ [ "2010", "3" ] ] }, "page" : "69-89", "title" : "Design of the silent cerebral infarct transfusion (SIT) trial.", "type" : "article-journal", "volume" : "27" }, "uris" : [ "http://www.mendeley.com/documents/?uuid=b6210ece-aa7f-4b4a-84a0-43f15f7b3925" ] }, { "id" : "ITEM-2", "itemData" : { "DOI" : "10.1182/blood-2011-05-349621", "ISSN" : "1528-0020", "PMID" : "22096242", "abstract" : "The most common form of neurologic injury in sickle cell anemia (SCA) is silent cerebral infarction (SCI). In the Silent Cerebral Infarct Multi-Center Clinical Trial, we sought to identify risk factors associated with SCI. In this cross-sectional study, we evaluated the clinical history and baseline laboratory values and performed magnetic resonance imaging of the brain in participants with SCA (HbSS or HbS\u03b2\u00b0 thalassemia) between the ages of 5 and 15 years with no history of overt stroke or seizures. Neuroradiology and neurology committees adjudicated the presence of SCI. SCIs were diagnosed in 30.8% (251 of 814) participants who completed all evaluations and had valid data on all prespecified demographic and clinical covariates. The mean age of the participants was 9.1 years, with 413 males (50.7%). In a multivariable logistic regression analysis, lower baseline hemoglobin concentration (P &lt; .001), higher baseline systolic blood pressure (P = .018), and male sex (P = .030) were statistically significantly associated with an increased risk of an SCI. Hemoglobin concentration and systolic blood pressure are risk factors for SCI in children with SCA and may be therapeutic targets for decreasing the risk of SCI. This study is registered at www.clinicaltrials.gov as #NCT00072761.", "author" : [ { "dropping-particle" : "", "family" : "DeBaun", "given" : "Michael R", "non-dropping-particle" : "", "parse-names" : false, "suffix" : "" }, { "dropping-particle" : "", "family" : "Sarnaik", "given" : "Sharada a", "non-dropping-particle" : "", "parse-names" : false, "suffix" : "" }, { "dropping-particle" : "", "family" : "Rodeghier", "given" : "Mark J", "non-dropping-particle" : "", "parse-names" : false, "suffix" : "" }, { "dropping-particle" : "", "family" : "Minniti", "given" : "Caterina P", "non-dropping-particle" : "", "parse-names" : false, "suffix" : "" }, { "dropping-particle" : "", "family" : "Howard", "given" : "Thomas H", "non-dropping-particle" : "", "parse-names" : false, "suffix" : "" }, { "dropping-particle" : "V", "family" : "Iyer", "given" : "Rathi", "non-dropping-particle" : "", "parse-names" : false, "suffix" : "" }, { "dropping-particle" : "", "family" : "Inusa", "given" : "Baba", "non-dropping-particle" : "", "parse-names" : false, "suffix" : "" }, { "dropping-particle" : "", "family" : "Telfer", "given" : "Paul T", "non-dropping-particle" : "", "parse-names" : false, "suffix" : "" }, { "dropping-particle" : "", "family" : "Kirby-Allen", "given" : "Melanie", "non-dropping-particle" : "", "parse-names" : false, "suffix" : "" }, { "dropping-particle" : "", "family" : "Quinn", "given" : "Charles T", "non-dropping-particle" : "", "parse-names" : false, "suffix" : "" }, { "dropping-particle" : "", "family" : "Bernaudin", "given" : "Fran\u00e7oise", "non-dropping-particle" : "", "parse-names" : false, "suffix" : "" }, { "dropping-particle" : "", "family" : "Airewele", "given" : "Gladstone", "non-dropping-particle" : "", "parse-names" : false, "suffix" : "" }, { "dropping-particle" : "", "family" : "Woods", "given" : "Gerald M", "non-dropping-particle" : "", "parse-names" : false, "suffix" : "" }, { "dropping-particle" : "", "family" : "Panepinto", "given" : "Julie Ann", "non-dropping-particle" : "", "parse-names" : false, "suffix" : "" }, { "dropping-particle" : "", "family" : "Fuh", "given" : "Beng", "non-dropping-particle" : "", "parse-names" : false, "suffix" : "" }, { "dropping-particle" : "", "family" : "Kwiatkowski", "given" : "Janet K", "non-dropping-particle" : "", "parse-names" : false, "suffix" : "" }, { "dropping-particle" : "", "family" : "King", "given" : "Allison a", "non-dropping-particle" : "", "parse-names" : false, "suffix" : "" }, { "dropping-particle" : "", "family" : "Rhodes", "given" : "Melissa M", "non-dropping-particle" : "", "parse-names" : false, "suffix" : "" }, { "dropping-particle" : "", "family" : "Thompson", "given" : "Alexis a", "non-dropping-particle" : "", "parse-names" : false, "suffix" : "" }, { "dropping-particle" : "", "family" : "Heiny", "given" : "Mark E", "non-dropping-particle" : "", "parse-names" : false, "suffix" : "" }, { "dropping-particle" : "", "family" : "Redding-Lallinger", "given" : "Rupa C", "non-dropping-particle" : "", "parse-names" : false, "suffix" : "" }, { "dropping-particle" : "", "family" : "Kirkham", "given" : "Fenella J", "non-dropping-particle" : "", "parse-names" : false, "suffix" : "" }, { "dropping-particle" : "", "family" : "Sabio", "given" : "Hernan", "non-dropping-particle" : "", "parse-names" : false, "suffix" : "" }, { "dropping-particle" : "", "family" : "Gonzalez", "given" : "Corina E", "non-dropping-particle" : "", "parse-names" : false, "suffix" : "" }, { "dropping-particle" : "", "family" : "Saccente", "given" : "Suzanne L", "non-dropping-particle" : "", "parse-names" : false, "suffix" : "" }, { "dropping-particle" : "", "family" : "Kalinyak", "given" : "Karen a", "non-dropping-particle" : "", "parse-names" : false, "suffix" : "" }, { "dropping-particle" : "", "family" : "Strouse", "given" : "John J", "non-dropping-particle" : "", "parse-names" : false, "suffix" : "" }, { "dropping-particle" : "", "family" : "Fixler", "given" : "Jason M", "non-dropping-particle" : "", "parse-names" : false, "suffix" : "" }, { "dropping-particle" : "", "family" : "Gordon", "given" : "Mae O", "non-dropping-particle" : "", "parse-names" : false, "suffix" : "" }, { "dropping-particle" : "", "family" : "Miller", "given" : "J Phillip", "non-dropping-particle" : "", "parse-names" : false, "suffix" : "" }, { "dropping-particle" : "", "family" : "Noetzel", "given" : "Michael J", "non-dropping-particle" : "", "parse-names" : false, "suffix" : "" }, { "dropping-particle" : "", "family" : "Ichord", "given" : "Rebecca N", "non-dropping-particle" : "", "parse-names" : false, "suffix" : "" }, { "dropping-particle" : "", "family" : "Casella", "given" : "James F", "non-dropping-particle" : "", "parse-names" : false, "suffix" : "" } ], "container-title" : "Blood", "id" : "ITEM-2", "issue" : "16", "issued" : { "date-parts" : [ [ "2012", "4", "19" ] ] }, "page" : "3684-90", "title" : "Associated risk factors for silent cerebral infarcts in sickle cell anemia: low baseline hemoglobin, sex, and relative high systolic blood pressure.", "type" : "article-journal", "volume" : "119" }, "uris" : [ "http://www.mendeley.com/documents/?uuid=0ced0fcc-e831-40ef-b257-360c88bf656e" ] } ], "mendeley" : { "formattedCitation" : "[37,61]", "plainTextFormattedCitation" : "[37,61]", "previouslyFormattedCitation" : "[37,61]" }, "properties" : { "noteIndex" : 0 }, "schema" : "https://github.com/citation-style-language/schema/raw/master/csl-citation.json" }</w:instrText>
      </w:r>
      <w:r w:rsidRPr="00DC7EFE">
        <w:fldChar w:fldCharType="separate"/>
      </w:r>
      <w:r w:rsidR="000A4D81" w:rsidRPr="000A4D81">
        <w:rPr>
          <w:noProof/>
        </w:rPr>
        <w:t>[37,61]</w:t>
      </w:r>
      <w:r w:rsidRPr="00DC7EFE">
        <w:fldChar w:fldCharType="end"/>
      </w:r>
      <w:r>
        <w:t xml:space="preserve"> as </w:t>
      </w:r>
      <w:r w:rsidRPr="00DC7EFE">
        <w:t>a MRI lesion measuring at least 3</w:t>
      </w:r>
      <w:r w:rsidR="00392A55">
        <w:t xml:space="preserve"> </w:t>
      </w:r>
      <w:r w:rsidRPr="00DC7EFE">
        <w:t>mm in greatest linear dimension, visible in tw</w:t>
      </w:r>
      <w:r>
        <w:t>o planes of T2-weighted images [</w:t>
      </w:r>
      <w:r w:rsidRPr="00DC7EFE">
        <w:t>axia</w:t>
      </w:r>
      <w:r>
        <w:t xml:space="preserve">l and coronal]), and a neurology definition of a normal neurologic exam or abnormal exam that could not be explained by the location of the brain lesion </w:t>
      </w:r>
      <w:r>
        <w:fldChar w:fldCharType="begin" w:fldLock="1"/>
      </w:r>
      <w:r w:rsidR="00E26427">
        <w:instrText>ADDIN CSL_CITATION { "citationItems" : [ { "id" : "ITEM-1", "itemData" : { "DOI" : "10.1056/NEJMoa1401731", "ISSN" : "1533-4406", "PMID" : "25140956", "abstract" : "Background Silent cerebral infarcts are the most common neurologic injury in children with sickle cell anemia and are associated with the recurrence of an infarct (stroke or silent cerebral infarct). We tested the hypothesis that the incidence of the recurrence of an infarct would be lower among children who underwent regular blood-transfusion therapy than among those who received standard care. Methods In this randomized, single-blind clinical trial, we randomly assigned children with sickle cell anemia to receive regular blood transfusions (transfusion group) or standard care (observation group). Participants were between 5 and 15 years of age, with no history of stroke and with one or more silent cerebral infarcts on magnetic resonance imaging and a neurologic examination showing no abnormalities corresponding to these lesions. The primary end point was the recurrence of an infarct, defined as a stroke or a new or enlarged silent cerebral infarct. Results A total of 196 children (mean age, 10 years) were randomly assigned to the observation or transfusion group and were followed for a median of 3 years. In the transfusion group, 6 of 99 children (6%) had an end-point event (1 had a stroke, and 5 had new or enlarged silent cerebral infarcts). In the observation group, 14 of 97 children (14%) had an end-point event (7 had strokes, and 7 had new or enlarged silent cerebral infarcts). The incidence of the primary end point in the transfusion and observation groups was 2.0 and 4.8 events, respectively, per 100 years at risk, corresponding to an incidence rate ratio of 0.41 (95% confidence interval, 0.12 to 0.99; P=0.04). Conclusions Regular blood-transfusion therapy significantly reduced the incidence of the recurrence of cerebral infarct in children with sickle cell anemia. (Funded by the National Institute of Neurological Disorders and Stroke and others; Silent Cerebral Infarct Multi-Center Clinical Trial ClinicalTrials.gov number, NCT00072761 , and Current Controlled Trials number, ISRCTN52713285 .).", "author" : [ { "dropping-particle" : "", "family" : "DeBaun", "given" : "Michael R", "non-dropping-particle" : "", "parse-names" : false, "suffix" : "" }, { "dropping-particle" : "", "family" : "Gordon", "given" : "Mae", "non-dropping-particle" : "", "parse-names" : false, "suffix" : "" }, { "dropping-particle" : "", "family" : "McKinstry", "given" : "Robert C", "non-dropping-particle" : "", "parse-names" : false, "suffix" : "" }, { "dropping-particle" : "", "family" : "Noetzel", "given" : "Michael J", "non-dropping-particle" : "", "parse-names" : false, "suffix" : "" }, { "dropping-particle" : "", "family" : "White", "given" : "Desiree a", "non-dropping-particle" : "", "parse-names" : false, "suffix" : "" }, { "dropping-particle" : "", "family" : "Sarnaik", "given" : "Sharada a", "non-dropping-particle" : "", "parse-names" : false, "suffix" : "" }, { "dropping-particle" : "", "family" : "Meier", "given" : "Emily R", "non-dropping-particle" : "", "parse-names" : false, "suffix" : "" }, { "dropping-particle" : "", "family" : "Howard", "given" : "Thomas H", "non-dropping-particle" : "", "parse-names" : false, "suffix" : "" }, { "dropping-particle" : "", "family" : "Majumdar", "given" : "Suvankar", "non-dropping-particle" : "", "parse-names" : false, "suffix" : "" }, { "dropping-particle" : "", "family" : "Inusa", "given" : "Baba P D", "non-dropping-particle" : "", "parse-names" : false, "suffix" : "" }, { "dropping-particle" : "", "family" : "Telfer", "given" : "Paul T", "non-dropping-particle" : "", "parse-names" : false, "suffix" : "" }, { "dropping-particle" : "", "family" : "Kirby-Allen", "given" : "Melanie", "non-dropping-particle" : "", "parse-names" : false, "suffix" : "" }, { "dropping-particle" : "", "family" : "McCavit", "given" : "Timothy L", "non-dropping-particle" : "", "parse-names" : false, "suffix" : "" }, { "dropping-particle" : "", "family" : "Kamdem", "given" : "Annie", "non-dropping-particle" : "", "parse-names" : false, "suffix" : "" }, { "dropping-particle" : "", "family" : "Airewele", "given" : "Gladstone", "non-dropping-particle" : "", "parse-names" : false, "suffix" : "" }, { "dropping-particle" : "", "family" : "Woods", "given" : "Gerald M", "non-dropping-particle" : "", "parse-names" : false, "suffix" : "" }, { "dropping-particle" : "", "family" : "Berman", "given" : "Brian", "non-dropping-particle" : "", "parse-names" : false, "suffix" : "" }, { "dropping-particle" : "", "family" : "Panepinto", "given" : "Julie a", "non-dropping-particle" : "", "parse-names" : false, "suffix" : "" }, { "dropping-particle" : "", "family" : "Fuh", "given" : "Beng R", "non-dropping-particle" : "", "parse-names" : false, "suffix" : "" }, { "dropping-particle" : "", "family" : "Kwiatkowski", "given" : "Janet L", "non-dropping-particle" : "", "parse-names" : false, "suffix" : "" }, { "dropping-particle" : "", "family" : "King", "given" : "Allison a", "non-dropping-particle" : "", "parse-names" : false, "suffix" : "" }, { "dropping-particle" : "", "family" : "Fixler", "given" : "Jason M", "non-dropping-particle" : "", "parse-names" : false, "suffix" : "" }, { "dropping-particle" : "", "family" : "Rhodes", "given" : "Melissa M", "non-dropping-particle" : "", "parse-names" : false, "suffix" : "" }, { "dropping-particle" : "", "family" : "Thompson", "given" : "Alexis a", "non-dropping-particle" : "", "parse-names" : false, "suffix" : "" }, { "dropping-particle" : "", "family" : "Heiny", "given" : "Mark E", "non-dropping-particle" : "", "parse-names" : false, "suffix" : "" }, { "dropping-particle" : "", "family" : "Redding-Lallinger", "given" : "Rupa C", "non-dropping-particle" : "", "parse-names" : false, "suffix" : "" }, { "dropping-particle" : "", "family" : "Kirkham", "given" : "Fenella J", "non-dropping-particle" : "", "parse-names" : false, "suffix" : "" }, { "dropping-particle" : "", "family" : "Dixon", "given" : "Natalia", "non-dropping-particle" : "", "parse-names" : false, "suffix" : "" }, { "dropping-particle" : "", "family" : "Gonzalez", "given" : "Corina E", "non-dropping-particle" : "", "parse-names" : false, "suffix" : "" }, { "dropping-particle" : "", "family" : "Kalinyak", "given" : "Karen a", "non-dropping-particle" : "", "parse-names" : false, "suffix" : "" }, { "dropping-particle" : "", "family" : "Quinn", "given" : "Charles T", "non-dropping-particle" : "", "parse-names" : false, "suffix" : "" }, { "dropping-particle" : "", "family" : "Strouse", "given" : "John J", "non-dropping-particle" : "", "parse-names" : false, "suffix" : "" }, { "dropping-particle" : "", "family" : "Miller", "given" : "J Philip", "non-dropping-particle" : "", "parse-names" : false, "suffix" : "" }, { "dropping-particle" : "", "family" : "Lehmann", "given" : "Harold", "non-dropping-particle" : "", "parse-names" : false, "suffix" : "" }, { "dropping-particle" : "", "family" : "Kraut", "given" : "Michael a", "non-dropping-particle" : "", "parse-names" : false, "suffix" : "" }, { "dropping-particle" : "", "family" : "Ball", "given" : "William S", "non-dropping-particle" : "", "parse-names" : false, "suffix" : "" }, { "dropping-particle" : "", "family" : "Hirtz", "given" : "Deborah", "non-dropping-particle" : "", "parse-names" : false, "suffix" : "" }, { "dropping-particle" : "", "family" : "Casella", "given" : "James F", "non-dropping-particle" : "", "parse-names" : false, "suffix" : "" } ], "container-title" : "The New England journal of medicine", "id" : "ITEM-1", "issue" : "8", "issued" : { "date-parts" : [ [ "2014", "8", "21" ] ] }, "page" : "699-710", "title" : "Controlled Trial of Transfusions for Silent Cerebral Infarcts in Sickle Cell Anemia.", "type" : "article-journal", "volume" : "371" }, "uris" : [ "http://www.mendeley.com/documents/?uuid=bb75222f-65d9-4da8-aab3-8960e0d6806e" ] } ], "mendeley" : { "formattedCitation" : "[62]", "plainTextFormattedCitation" : "[62]", "previouslyFormattedCitation" : "[62]" }, "properties" : { "noteIndex" : 0 }, "schema" : "https://github.com/citation-style-language/schema/raw/master/csl-citation.json" }</w:instrText>
      </w:r>
      <w:r>
        <w:fldChar w:fldCharType="separate"/>
      </w:r>
      <w:r w:rsidR="000A4D81" w:rsidRPr="000A4D81">
        <w:rPr>
          <w:noProof/>
        </w:rPr>
        <w:t>[62]</w:t>
      </w:r>
      <w:r>
        <w:fldChar w:fldCharType="end"/>
      </w:r>
      <w:r w:rsidRPr="00DC7EFE">
        <w:t xml:space="preserve">. Many studies describe a localization of SCI to deep white </w:t>
      </w:r>
      <w:r w:rsidRPr="00CF18B7">
        <w:t>matter (Figure 1) , particularly</w:t>
      </w:r>
      <w:r w:rsidRPr="00DC7EFE">
        <w:t xml:space="preserve"> in the arterial borderzones</w:t>
      </w:r>
      <w:r>
        <w:t xml:space="preserve"> </w:t>
      </w:r>
      <w:r w:rsidRPr="00DC7EFE">
        <w:fldChar w:fldCharType="begin" w:fldLock="1"/>
      </w:r>
      <w:r w:rsidR="00E26427">
        <w:instrText>ADDIN CSL_CITATION { "citationItems" : [ { "id" : "ITEM-1", "itemData" : { "abstract" : "We studied 25 patients with sickle cell anemia and cerebral infarction. We classified lesions as to probable mechanism (large versus small vessel disease) based on the CT/MRI appearance of established infarction. Most patients had CT/ MRI patterns of major cerebral vessel occlusion (41%) or borderzone (distal insufficiency) infarcts (31%) best explained by large cerebral vessel vasculopathy. Seven of 25 (28%) had either isolated subcortical (12%) or small cortical branch occlusion (16%) consistent with other mechanisms such as small vessel occlusion or embolism. These results suggest that most clinically recognized cerebral infarctions in sickle cell anemia are caused by large vessel disease, but this mechanism may not account for symptoms of cerebral ischemia in all cases.\n", "author" : [ { "dropping-particle" : "", "family" : "Adams", "given" : "R. J.", "non-dropping-particle" : "", "parse-names" : false, "suffix" : "" }, { "dropping-particle" : "", "family" : "Nichols", "given" : "F. T.", "non-dropping-particle" : "", "parse-names" : false, "suffix" : "" }, { "dropping-particle" : "", "family" : "McKie", "given" : "V.", "non-dropping-particle" : "", "parse-names" : false, "suffix" : "" }, { "dropping-particle" : "", "family" : "McKie", "given" : "K.", "non-dropping-particle" : "", "parse-names" : false, "suffix" : "" }, { "dropping-particle" : "", "family" : "Milner", "given" : "P.", "non-dropping-particle" : "", "parse-names" : false, "suffix" : "" }, { "dropping-particle" : "", "family" : "Gammal", "given" : "T. E.", "non-dropping-particle" : "", "parse-names" : false, "suffix" : "" } ], "container-title" : "Neurology", "id" : "ITEM-1", "issue" : "7", "issued" : { "date-parts" : [ [ "1988", "7", "1" ] ] }, "page" : "1012-", "title" : "Cerebral infarction in sickle cell anemia: Mechanism based on CT and MRI", "type" : "article-journal", "volume" : "38" }, "uris" : [ "http://www.mendeley.com/documents/?uuid=7c39401a-dbde-4ea3-b334-756284624bc7" ] }, { "id" : "ITEM-2", "itemData" : { "DOI" : "10.1002/ana.410230204", "ISSN" : "0364-5134", "PMID" : "3377435", "abstract" : "Brain infarction is a well-known but poorly understood complication of sickle cell disease. Seventy-three sickle cell disease patients underwent neurological examinations and high-field, heavily T2-weighted axial cranial magnetic resonance image (MRI) scanning. Eighteen of the 73 had a history of stroke, defined as an acute, focal neurological sign lasting longer than 1 hour; in the event of a convulsive onset, an MRI abnormality as a correlate was necessary. Sixteen of the 18 stroke patients demonstrated focal MRI abnormalities consistent with arterial borderzone infarctions. Fifty-five of the 73 patients had no history of stroke. Six of the 55 (11%) had focal MRI abnormalities suggesting previous subclinical stroke. Five of these lesions were in borderzone regions. The distinguishing feature in 21 of the 22 patients with MRI abnormalities was the predilection for lesions in the high cortical convexity, in the general regions of arterial borderzones between the major cerebral arteries and adjacent deep white matter. The pattern of MRI lesions suggests two pathogenetic mechanisms: (1) proximal large-vessel disease with inadequate cerebral perfusion (distal field insufficiency syndrome) and (2) distal small-vessel disease (sludging syndrome).", "author" : [ { "dropping-particle" : "", "family" : "Pavlakis", "given" : "S G", "non-dropping-particle" : "", "parse-names" : false, "suffix" : "" }, { "dropping-particle" : "", "family" : "Bello", "given" : "J", "non-dropping-particle" : "", "parse-names" : false, "suffix" : "" }, { "dropping-particle" : "", "family" : "Prohovnik", "given" : "I", "non-dropping-particle" : "", "parse-names" : false, "suffix" : "" }, { "dropping-particle" : "", "family" : "Sutton", "given" : "M", "non-dropping-particle" : "", "parse-names" : false, "suffix" : "" }, { "dropping-particle" : "", "family" : "Ince", "given" : "C", "non-dropping-particle" : "", "parse-names" : false, "suffix" : "" }, { "dropping-particle" : "", "family" : "Mohr", "given" : "J P", "non-dropping-particle" : "", "parse-names" : false, "suffix" : "" }, { "dropping-particle" : "", "family" : "Piomelli", "given" : "S", "non-dropping-particle" : "", "parse-names" : false, "suffix" : "" }, { "dropping-particle" : "", "family" : "Hilal", "given" : "S", "non-dropping-particle" : "", "parse-names" : false, "suffix" : "" }, { "dropping-particle" : "", "family" : "Vivo", "given" : "D C", "non-dropping-particle" : "De", "parse-names" : false, "suffix" : "" } ], "container-title" : "Annals of Neurology", "id" : "ITEM-2", "issue" : "2", "issued" : { "date-parts" : [ [ "1988", "3" ] ] }, "page" : "125-30", "title" : "Brain infarction in sickle cell anemia: Magnetic resonance imaging correlates.", "type" : "article-journal", "volume" : "23" }, "uris" : [ "http://www.mendeley.com/documents/?uuid=5addc5b0-53f7-4913-8aed-37ef7f751d86" ] }, { "id" : "ITEM-3", "itemData" : { "author" : [ { "dropping-particle" : "", "family" : "Armstrong", "given" : "F Daniel", "non-dropping-particle" : "", "parse-names" : false, "suffix" : "" }, { "dropping-particle" : "", "family" : "Thompson", "given" : "Robert J", "non-dropping-particle" : "", "parse-names" : false, "suffix" : "" }, { "dropping-particle" : "", "family" : "Wang", "given" : "Winfred", "non-dropping-particle" : "", "parse-names" : false, "suffix" : "" }, { "dropping-particle" : "", "family" : "Zimmerman", "given" : "Robert", "non-dropping-particle" : "", "parse-names" : false, "suffix" : "" }, { "dropping-particle" : "", "family" : "Pegelow", "given" : "H", "non-dropping-particle" : "", "parse-names" : false, "suffix" : "" }, { "dropping-particle" : "", "family" : "Miller", "given" : "S", "non-dropping-particle" : "", "parse-names" : false, "suffix" : "" }, { "dropping-particle" : "", "family" : "Moser", "given" : "F", "non-dropping-particle" : "", "parse-names" : false, "suffix" : "" }, { "dropping-particle" : "", "family" : "Bello", "given" : "J", "non-dropping-particle" : "", "parse-names" : false, "suffix" : "" }, { "dropping-particle" : "", "family" : "Hurtig", "given" : "A", "non-dropping-particle" : "", "parse-names" : false, "suffix" : "" }, { "dropping-particle" : "", "family" : "Vass", "given" : "K", "non-dropping-particle" : "", "parse-names" : false, "suffix" : "" } ], "container-title" : "Pediatrics", "id" : "ITEM-3", "issue" : "6", "issued" : { "date-parts" : [ [ "1996" ] ] }, "page" : "864-870", "title" : "Cognitive Functioning and Brain Magnetic Resonance Imaging in Children With Sickle Cell Disease.", "type" : "article-journal", "volume" : "97" }, "uris" : [ "http://www.mendeley.com/documents/?uuid=23590948-838a-4611-88c5-af8f7b6cff94" ] }, { "id" : "ITEM-4", "itemData" : { "DOI" : "10.2310/7010.2006.00008", "ISBN" : "0883-0738 (Print)\\n0883-0738 (Linking)", "ISSN" : "0883-0738", "PMID" : "16551451", "abstract" : "We compared magnetic resonance imaging (MRI), magnetic resonance angiography, and transcranial Doppler ultrasonography as predictors of specific neurocognitive functions in children with sickle cell disease. Participants were 27 children with sickle cell anemia (hemoglobin SS) who were participants in the Stroke Prevention Trial in Sickle Cell Anemia (STOP) and had no documented history of stroke. Children's MRIs were classified as normal or silent infarct, and their magnetic resonance angiograms were classified as normal or abnormal. The highest time-averaged mean flow velocity on transcranial Doppler ultrasonographic examination of the major cerebral arteries was analyzed. Age and hematocrit also were analyzed as predictor variables. The battery of neurocognitive tests included measures of intellectual functioning, academic achievement, attention, memory, visual-motor integration, and executive functions. MRI, magnetic resonance angiography, transcranial Doppler ultrasonography, age, and hematocrit were analyzed as predictors of participants' performance on the various measures of neurocognitive functioning. Age and hematocrit were robust predictors of a number of global and specific neurocognitive functions. When age and hematocrit were controlled, transcranial Doppler ultrasonography was a significantly unique predictor of verbal memory. We found an association between low hemoglobin and neurocognitive impairment. We also found that abnormalities on transcranial Doppler ultrasonography can herald subtle neurocognitive deficits. (J Child Neurol 2006;21:37-44).", "author" : [ { "dropping-particle" : "", "family" : "Kral", "given" : "Mary C", "non-dropping-particle" : "", "parse-names" : false, "suffix" : "" }, { "dropping-particle" : "", "family" : "Brown", "given" : "Ronald T", "non-dropping-particle" : "", "parse-names" : false, "suffix" : "" }, { "dropping-particle" : "", "family" : "Connelly", "given" : "Mark", "non-dropping-particle" : "", "parse-names" : false, "suffix" : "" }, { "dropping-particle" : "", "family" : "Cur\u00e9", "given" : "Joel K", "non-dropping-particle" : "", "parse-names" : false, "suffix" : "" }, { "dropping-particle" : "", "family" : "Besenski", "given" : "Nada", "non-dropping-particle" : "", "parse-names" : false, "suffix" : "" }, { "dropping-particle" : "", "family" : "Jackson", "given" : "Sherron M", "non-dropping-particle" : "", "parse-names" : false, "suffix" : "" }, { "dropping-particle" : "", "family" : "Abboud", "given" : "Miguel R", "non-dropping-particle" : "", "parse-names" : false, "suffix" : "" }, { "dropping-particle" : "", "family" : "Connelly", "given" : "Mark", "non-dropping-particle" : "", "parse-names" : false, "suffix" : "" } ], "container-title" : "Journal of Child Neurology", "id" : "ITEM-4", "issue" : "1", "issued" : { "date-parts" : [ [ "2006" ] ] }, "page" : "37-44", "title" : "Radiographic Predictors of Neurocognitive Functioning in Pediatric Sickle Cell Disease", "type" : "article-journal", "volume" : "21" }, "uris" : [ "http://www.mendeley.com/documents/?uuid=1af03b31-5717-4767-8886-b030bf1a3610" ] }, { "id" : "ITEM-5", "itemData" : { "DOI" : "10.1111/j.1365-2141.2009.07753.x", "ISSN" : "1365-2141", "PMID" : "19500105", "abstract" : "Silent infarcts have been reported most commonly in school-aged children with homozygous sickle cell disease (SCD-SS) and are associated with neurocognitive deficits. However, the prevalence of silent infarcts in younger children with SCD-SS is not well defined. In this retrospective study, brain magnetic resonance imaging and angiography (MRI/A) studies performed before 6 years of age in a cohort of children with SCD-SS were analysed and the prevalence of abnormalities was calculated. Clinical and laboratory parameters were compared between the groups with and without silent infarcts. Sixty-eight of 96 children in the cohort had brain MRI/A performed prior to age 6 years. Of the 65 who were neurologically asymptomatic, 18 (27.7%, 95% CI 17.3-40.2%) had silent infarcts (mean age 3.7 +/- 1.1 years, range 1.3-5.9 years). Factors associated with silent infarcts included cerebral vessel stensosis by magnetic resonance angiography, lower rates of vaso-occlusive pain and acute chest syndrome and lower haemoglobin levels. The prevalence of silent infarcts in young children with SCD-SS is similar to that of older children and anaemia and severe vasculopathy may be risk factors.", "author" : [ { "dropping-particle" : "", "family" : "Kwiatkowski", "given" : "Janet L", "non-dropping-particle" : "", "parse-names" : false, "suffix" : "" }, { "dropping-particle" : "", "family" : "Zimmerman", "given" : "Robert a", "non-dropping-particle" : "", "parse-names" : false, "suffix" : "" }, { "dropping-particle" : "", "family" : "Pollock", "given" : "Avrum N", "non-dropping-particle" : "", "parse-names" : false, "suffix" : "" }, { "dropping-particle" : "", "family" : "Seto", "given" : "Wendy", "non-dropping-particle" : "", "parse-names" : false, "suffix" : "" }, { "dropping-particle" : "", "family" : "Smith-Whitley", "given" : "Kim", "non-dropping-particle" : "", "parse-names" : false, "suffix" : "" }, { "dropping-particle" : "", "family" : "Shults", "given" : "Justine", "non-dropping-particle" : "", "parse-names" : false, "suffix" : "" }, { "dropping-particle" : "", "family" : "Blackwood-Chirchir", "given" : "Anne", "non-dropping-particle" : "", "parse-names" : false, "suffix" : "" }, { "dropping-particle" : "", "family" : "Ohene-Frempong", "given" : "Kwaku", "non-dropping-particle" : "", "parse-names" : false, "suffix" : "" } ], "container-title" : "British Journal of Haematology", "id" : "ITEM-5", "issue" : "3", "issued" : { "date-parts" : [ [ "2009", "8" ] ] }, "page" : "300-5", "title" : "Silent infarcts in young children with sickle cell disease.", "type" : "article-journal", "volume" : "146" }, "uris" : [ "http://www.mendeley.com/documents/?uuid=3b59923f-9eec-47ca-a11c-0b1878033ab1" ] } ], "mendeley" : { "formattedCitation" : "[11,42,57,63,64]", "plainTextFormattedCitation" : "[11,42,57,63,64]", "previouslyFormattedCitation" : "[11,42,57,63,64]" }, "properties" : { "noteIndex" : 0 }, "schema" : "https://github.com/citation-style-language/schema/raw/master/csl-citation.json" }</w:instrText>
      </w:r>
      <w:r w:rsidRPr="00DC7EFE">
        <w:fldChar w:fldCharType="separate"/>
      </w:r>
      <w:r w:rsidR="000A4D81" w:rsidRPr="000A4D81">
        <w:rPr>
          <w:noProof/>
        </w:rPr>
        <w:t>[11,42,57,63,64]</w:t>
      </w:r>
      <w:r w:rsidRPr="00DC7EFE">
        <w:fldChar w:fldCharType="end"/>
      </w:r>
      <w:r>
        <w:t xml:space="preserve">. </w:t>
      </w:r>
      <w:r w:rsidRPr="00DC7EFE">
        <w:t>Infarcts in the subcortical grey matter structures (</w:t>
      </w:r>
      <w:r w:rsidRPr="009E3DC2">
        <w:rPr>
          <w:i/>
        </w:rPr>
        <w:t>i.e</w:t>
      </w:r>
      <w:r w:rsidRPr="00DC7EFE">
        <w:t>. head of caudate, cerebellum) are less common</w:t>
      </w:r>
      <w:r>
        <w:t xml:space="preserve"> </w:t>
      </w:r>
      <w:r w:rsidRPr="00DC7EFE">
        <w:fldChar w:fldCharType="begin" w:fldLock="1"/>
      </w:r>
      <w:r w:rsidR="00E26427">
        <w:instrText>ADDIN CSL_CITATION { "citationItems" : [ { "id" : "ITEM-1", "itemData" : { "DOI" : "10.1002/ana.410230204", "ISSN" : "0364-5134", "PMID" : "3377435", "abstract" : "Brain infarction is a well-known but poorly understood complication of sickle cell disease. Seventy-three sickle cell disease patients underwent neurological examinations and high-field, heavily T2-weighted axial cranial magnetic resonance image (MRI) scanning. Eighteen of the 73 had a history of stroke, defined as an acute, focal neurological sign lasting longer than 1 hour; in the event of a convulsive onset, an MRI abnormality as a correlate was necessary. Sixteen of the 18 stroke patients demonstrated focal MRI abnormalities consistent with arterial borderzone infarctions. Fifty-five of the 73 patients had no history of stroke. Six of the 55 (11%) had focal MRI abnormalities suggesting previous subclinical stroke. Five of these lesions were in borderzone regions. The distinguishing feature in 21 of the 22 patients with MRI abnormalities was the predilection for lesions in the high cortical convexity, in the general regions of arterial borderzones between the major cerebral arteries and adjacent deep white matter. The pattern of MRI lesions suggests two pathogenetic mechanisms: (1) proximal large-vessel disease with inadequate cerebral perfusion (distal field insufficiency syndrome) and (2) distal small-vessel disease (sludging syndrome).", "author" : [ { "dropping-particle" : "", "family" : "Pavlakis", "given" : "S G", "non-dropping-particle" : "", "parse-names" : false, "suffix" : "" }, { "dropping-particle" : "", "family" : "Bello", "given" : "J", "non-dropping-particle" : "", "parse-names" : false, "suffix" : "" }, { "dropping-particle" : "", "family" : "Prohovnik", "given" : "I", "non-dropping-particle" : "", "parse-names" : false, "suffix" : "" }, { "dropping-particle" : "", "family" : "Sutton", "given" : "M", "non-dropping-particle" : "", "parse-names" : false, "suffix" : "" }, { "dropping-particle" : "", "family" : "Ince", "given" : "C", "non-dropping-particle" : "", "parse-names" : false, "suffix" : "" }, { "dropping-particle" : "", "family" : "Mohr", "given" : "J P", "non-dropping-particle" : "", "parse-names" : false, "suffix" : "" }, { "dropping-particle" : "", "family" : "Piomelli", "given" : "S", "non-dropping-particle" : "", "parse-names" : false, "suffix" : "" }, { "dropping-particle" : "", "family" : "Hilal", "given" : "S", "non-dropping-particle" : "", "parse-names" : false, "suffix" : "" }, { "dropping-particle" : "", "family" : "Vivo", "given" : "D C", "non-dropping-particle" : "De", "parse-names" : false, "suffix" : "" } ], "container-title" : "Annals of Neurology", "id" : "ITEM-1", "issue" : "2", "issued" : { "date-parts" : [ [ "1988", "3" ] ] }, "page" : "125-30", "title" : "Brain infarction in sickle cell anemia: Magnetic resonance imaging correlates.", "type" : "article-journal", "volume" : "23" }, "uris" : [ "http://www.mendeley.com/documents/?uuid=5addc5b0-53f7-4913-8aed-37ef7f751d86" ] }, { "id" : "ITEM-2", "itemData" : { "abstract" : "We studied 25 patients with sickle cell anemia and cerebral infarction. We classified lesions as to probable mechanism (large versus small vessel disease) based on the CT/MRI appearance of established infarction. Most patients had CT/ MRI patterns of major cerebral vessel occlusion (41%) or borderzone (distal insufficiency) infarcts (31%) best explained by large cerebral vessel vasculopathy. Seven of 25 (28%) had either isolated subcortical (12%) or small cortical branch occlusion (16%) consistent with other mechanisms such as small vessel occlusion or embolism. These results suggest that most clinically recognized cerebral infarctions in sickle cell anemia are caused by large vessel disease, but this mechanism may not account for symptoms of cerebral ischemia in all cases.\n", "author" : [ { "dropping-particle" : "", "family" : "Adams", "given" : "R. J.", "non-dropping-particle" : "", "parse-names" : false, "suffix" : "" }, { "dropping-particle" : "", "family" : "Nichols", "given" : "F. T.", "non-dropping-particle" : "", "parse-names" : false, "suffix" : "" }, { "dropping-particle" : "", "family" : "McKie", "given" : "V.", "non-dropping-particle" : "", "parse-names" : false, "suffix" : "" }, { "dropping-particle" : "", "family" : "McKie", "given" : "K.", "non-dropping-particle" : "", "parse-names" : false, "suffix" : "" }, { "dropping-particle" : "", "family" : "Milner", "given" : "P.", "non-dropping-particle" : "", "parse-names" : false, "suffix" : "" }, { "dropping-particle" : "", "family" : "Gammal", "given" : "T. E.", "non-dropping-particle" : "", "parse-names" : false, "suffix" : "" } ], "container-title" : "Neurology", "id" : "ITEM-2", "issue" : "7", "issued" : { "date-parts" : [ [ "1988", "7", "1" ] ] }, "page" : "1012-", "title" : "Cerebral infarction in sickle cell anemia: Mechanism based on CT and MRI", "type" : "article-journal", "volume" : "38" }, "uris" : [ "http://www.mendeley.com/documents/?uuid=7c39401a-dbde-4ea3-b334-756284624bc7" ] } ], "mendeley" : { "formattedCitation" : "[57,63]", "plainTextFormattedCitation" : "[57,63]", "previouslyFormattedCitation" : "[57,63]" }, "properties" : { "noteIndex" : 0 }, "schema" : "https://github.com/citation-style-language/schema/raw/master/csl-citation.json" }</w:instrText>
      </w:r>
      <w:r w:rsidRPr="00DC7EFE">
        <w:fldChar w:fldCharType="separate"/>
      </w:r>
      <w:r w:rsidR="000A4D81" w:rsidRPr="000A4D81">
        <w:rPr>
          <w:noProof/>
        </w:rPr>
        <w:t>[57,63]</w:t>
      </w:r>
      <w:r w:rsidRPr="00DC7EFE">
        <w:fldChar w:fldCharType="end"/>
      </w:r>
      <w:r w:rsidRPr="00DC7EFE">
        <w:t>.</w:t>
      </w:r>
    </w:p>
    <w:p w14:paraId="49442984" w14:textId="4ECA1EE7" w:rsidR="00891ED4" w:rsidRDefault="00891ED4" w:rsidP="00891ED4">
      <w:pPr>
        <w:pStyle w:val="figcaption"/>
      </w:pPr>
      <w:r>
        <w:t>An example of SCI in a 12-year-old boy with HbSS.</w:t>
      </w:r>
    </w:p>
    <w:p w14:paraId="08F7399F" w14:textId="77777777" w:rsidR="00891ED4" w:rsidRDefault="00891ED4" w:rsidP="00891ED4">
      <w:pPr>
        <w:pStyle w:val="H3"/>
      </w:pPr>
      <w:r w:rsidRPr="007858AF">
        <w:t>Progression of SCI</w:t>
      </w:r>
    </w:p>
    <w:p w14:paraId="0F6A3AF8" w14:textId="17E10858" w:rsidR="00891ED4" w:rsidRPr="006C2927" w:rsidRDefault="00891ED4" w:rsidP="00891ED4">
      <w:pPr>
        <w:pStyle w:val="paragraph"/>
      </w:pPr>
      <w:r>
        <w:t xml:space="preserve">Several longitudinal studies have shown presence of SCI as a risk factor for clinical stroke and further SCI. In the CSSCD study </w:t>
      </w:r>
      <w:r w:rsidRPr="006C2927">
        <w:t>approximately 25% of the children with SCI, but only 2.5% of the children without SCI, had new and/or enlarging lesions on follow-up MRI scan</w:t>
      </w:r>
      <w:r>
        <w:t xml:space="preserve"> </w:t>
      </w:r>
      <w:r>
        <w:fldChar w:fldCharType="begin" w:fldLock="1"/>
      </w:r>
      <w:r>
        <w:instrText>ADDIN CSL_CITATION { "citationItems" : [ { "id" : "ITEM-1", "itemData" : { "DOI" : "10.1182/blood.V99.8.3014", "ISSN" : "00064971", "author" : [ { "dropping-particle" : "", "family" : "Pegelow", "given" : "C. H.", "non-dropping-particle" : "", "parse-names" : false, "suffix" : "" } ], "container-title" : "Blood", "id" : "ITEM-1", "issue" : "8", "issued" : { "date-parts" : [ [ "2002", "4", "15" ] ] }, "page" : "3014-3018", "title" : "Longitudinal changes in brain magnetic resonance imaging findings in children with sickle cell disease", "type" : "article-journal", "volume" : "99" }, "uris" : [ "http://www.mendeley.com/documents/?uuid=e969bfe5-b20c-4fe2-8f5b-d22a9432cc60" ] } ], "mendeley" : { "formattedCitation" : "[30]", "plainTextFormattedCitation" : "[30]", "previouslyFormattedCitation" : "[30]" }, "properties" : { "noteIndex" : 0 }, "schema" : "https://github.com/citation-style-language/schema/raw/master/csl-citation.json" }</w:instrText>
      </w:r>
      <w:r>
        <w:fldChar w:fldCharType="separate"/>
      </w:r>
      <w:r w:rsidRPr="00226FCF">
        <w:rPr>
          <w:noProof/>
        </w:rPr>
        <w:t>[30]</w:t>
      </w:r>
      <w:r>
        <w:fldChar w:fldCharType="end"/>
      </w:r>
      <w:r>
        <w:t xml:space="preserve">, predicting </w:t>
      </w:r>
      <w:r w:rsidRPr="006C2927">
        <w:t>a 14-fold higher risk for clinical stroke and further SCI</w:t>
      </w:r>
      <w:r>
        <w:t xml:space="preserve"> </w:t>
      </w:r>
      <w:r>
        <w:fldChar w:fldCharType="begin" w:fldLock="1"/>
      </w:r>
      <w:r w:rsidR="00E26427">
        <w:instrText>ADDIN CSL_CITATION { "citationItems" : [ { "id" : "ITEM-1", "itemData" : { "DOI" : "10.1067/mpd.2001.117580", "ISSN" : "0022-3476", "PMID" : "11562618", "abstract" : "OBJECTIVE: To determine whether children with homozygous sickle cell anemia (SCD) who have silent infarcts on magnetic resonance imaging (MRI) of the brain are at increased risk for overt stroke.\n\nMETHODS: We selected patients with homozygous SCD who (1) enrolled in the Cooperative Study of Sickle Cell Disease (CSSCD) before age 6 months, (2) had at least 1 study-mandated brain MRI at age 6 years or older, and (3) had no overt stroke before a first MRI. MRI results and clinical and laboratory parameters were tested as predictors of stroke.\n\nRESULTS: Among 248 eligible patients, mean age at first MRI was 8.3 +/- 1.9 years, and mean follow-up after baseline MRI was 5.2 +/- 2.2 years. Five (8.1%) of 62 patients with silent infarct had strokes compared with 1 (0.5%) of 186 patients without prior silent infarct; incidence per 100 patient-years of follow-up was increased 14-fold (1.45 per 100 patient-years vs 0.11 per 100 patient-years, P =.006). Of several clinical and laboratory parameters examined, silent infarct was the strongest independent predictor of stroke (hazard ratio = 7.2, P =.027).\n\nCONCLUSIONS: Silent infarct identified at age 6 years or older is associated with increased stroke risk.", "author" : [ { "dropping-particle" : "", "family" : "Miller", "given" : "S T", "non-dropping-particle" : "", "parse-names" : false, "suffix" : "" }, { "dropping-particle" : "", "family" : "Macklin", "given" : "E A", "non-dropping-particle" : "", "parse-names" : false, "suffix" : "" }, { "dropping-particle" : "", "family" : "Pegelow", "given" : "C H", "non-dropping-particle" : "", "parse-names" : false, "suffix" : "" }, { "dropping-particle" : "", "family" : "Kinney", "given" : "T R", "non-dropping-particle" : "", "parse-names" : false, "suffix" : "" }, { "dropping-particle" : "", "family" : "Sleeper", "given" : "L A", "non-dropping-particle" : "", "parse-names" : false, "suffix" : "" }, { "dropping-particle" : "", "family" : "Bello", "given" : "J A", "non-dropping-particle" : "", "parse-names" : false, "suffix" : "" }, { "dropping-particle" : "", "family" : "DeWitt", "given" : "L D", "non-dropping-particle" : "", "parse-names" : false, "suffix" : "" }, { "dropping-particle" : "", "family" : "Gallagher", "given" : "D M", "non-dropping-particle" : "", "parse-names" : false, "suffix" : "" }, { "dropping-particle" : "", "family" : "Guarini", "given" : "L", "non-dropping-particle" : "", "parse-names" : false, "suffix" : "" }, { "dropping-particle" : "", "family" : "Moser", "given" : "F G", "non-dropping-particle" : "", "parse-names" : false, "suffix" : "" }, { "dropping-particle" : "", "family" : "Ohene-Frempong", "given" : "K", "non-dropping-particle" : "", "parse-names" : false, "suffix" : "" }, { "dropping-particle" : "", "family" : "Sanchez", "given" : "N", "non-dropping-particle" : "", "parse-names" : false, "suffix" : "" }, { "dropping-particle" : "", "family" : "Vichinsky", "given" : "E P", "non-dropping-particle" : "", "parse-names" : false, "suffix" : "" }, { "dropping-particle" : "", "family" : "Wang", "given" : "W C", "non-dropping-particle" : "", "parse-names" : false, "suffix" : "" }, { "dropping-particle" : "", "family" : "Wethers", "given" : "D L", "non-dropping-particle" : "", "parse-names" : false, "suffix" : "" }, { "dropping-particle" : "", "family" : "Younkin", "given" : "D P", "non-dropping-particle" : "", "parse-names" : false, "suffix" : "" }, { "dropping-particle" : "", "family" : "Zimmerman", "given" : "R A", "non-dropping-particle" : "", "parse-names" : false, "suffix" : "" }, { "dropping-particle" : "", "family" : "DeBaun", "given" : "M R", "non-dropping-particle" : "", "parse-names" : false, "suffix" : "" } ], "container-title" : "The Journal of pediatrics", "id" : "ITEM-1", "issue" : "3", "issued" : { "date-parts" : [ [ "2001", "9" ] ] }, "page" : "385-90", "title" : "Silent infarction as a risk factor for overt stroke in children with sickle cell anemia: a report from the Cooperative Study of Sickle Cell Disease.", "type" : "article-journal", "volume" : "139" }, "uris" : [ "http://www.mendeley.com/documents/?uuid=9b137d6b-a83e-43d9-bdff-dc4c1a5a27fd" ] } ], "mendeley" : { "formattedCitation" : "[65]", "plainTextFormattedCitation" : "[65]", "previouslyFormattedCitation" : "[65]" }, "properties" : { "noteIndex" : 0 }, "schema" : "https://github.com/citation-style-language/schema/raw/master/csl-citation.json" }</w:instrText>
      </w:r>
      <w:r>
        <w:fldChar w:fldCharType="separate"/>
      </w:r>
      <w:r w:rsidR="000A4D81" w:rsidRPr="000A4D81">
        <w:rPr>
          <w:noProof/>
        </w:rPr>
        <w:t>[65]</w:t>
      </w:r>
      <w:r>
        <w:fldChar w:fldCharType="end"/>
      </w:r>
      <w:r w:rsidRPr="006C2927">
        <w:t>.</w:t>
      </w:r>
    </w:p>
    <w:p w14:paraId="7964E407" w14:textId="1948944C" w:rsidR="00891ED4" w:rsidRDefault="00891ED4" w:rsidP="00891ED4">
      <w:pPr>
        <w:pStyle w:val="paragraph"/>
      </w:pPr>
      <w:r>
        <w:t xml:space="preserve">SCI have been reported in very young children; 4/39 children (10%) with SCA and no history of stroke between 7-48 months of age had SCI </w:t>
      </w:r>
      <w:r>
        <w:fldChar w:fldCharType="begin" w:fldLock="1"/>
      </w:r>
      <w:r>
        <w:instrText>ADDIN CSL_CITATION { "citationItems" : [ { "id" : "ITEM-1", "itemData" : { "ISSN" : "0022-3476", "PMID" : "9627592", "abstract" : "To determine whether abnormalities of the CNS are present in very young children with sickle cell anemia.", "author" : [ { "dropping-particle" : "", "family" : "Wang", "given" : "W C", "non-dropping-particle" : "", "parse-names" : false, "suffix" : "" }, { "dropping-particle" : "", "family" : "Langston", "given" : "J W", "non-dropping-particle" : "", "parse-names" : false, "suffix" : "" }, { "dropping-particle" : "", "family" : "Steen", "given" : "R G", "non-dropping-particle" : "", "parse-names" : false, "suffix" : "" }, { "dropping-particle" : "", "family" : "Wynn", "given" : "L W", "non-dropping-particle" : "", "parse-names" : false, "suffix" : "" }, { "dropping-particle" : "", "family" : "Mulhern", "given" : "R K", "non-dropping-particle" : "", "parse-names" : false, "suffix" : "" }, { "dropping-particle" : "", "family" : "Wilimas", "given" : "J a", "non-dropping-particle" : "", "parse-names" : false, "suffix" : "" }, { "dropping-particle" : "", "family" : "Kim", "given" : "F M", "non-dropping-particle" : "", "parse-names" : false, "suffix" : "" }, { "dropping-particle" : "", "family" : "Figueroa", "given" : "R E", "non-dropping-particle" : "", "parse-names" : false, "suffix" : "" } ], "container-title" : "The Journal of Pediatrics", "id" : "ITEM-1", "issue" : "6", "issued" : { "date-parts" : [ [ "1998", "6" ] ] }, "page" : "994-8", "title" : "Abnormalities of the central nervous system in very young children with sickle cell anemia.", "type" : "article-journal", "volume" : "132" }, "uris" : [ "http://www.mendeley.com/documents/?uuid=b779de44-b88d-4f8b-9967-ad86721ba875" ] } ], "mendeley" : { "formattedCitation" : "[9]", "plainTextFormattedCitation" : "[9]", "previouslyFormattedCitation" : "[9]" }, "properties" : { "noteIndex" : 0 }, "schema" : "https://github.com/citation-style-language/schema/raw/master/csl-citation.json" }</w:instrText>
      </w:r>
      <w:r>
        <w:fldChar w:fldCharType="separate"/>
      </w:r>
      <w:r w:rsidRPr="00226FCF">
        <w:rPr>
          <w:noProof/>
        </w:rPr>
        <w:t>[9]</w:t>
      </w:r>
      <w:r>
        <w:fldChar w:fldCharType="end"/>
      </w:r>
      <w:r>
        <w:t xml:space="preserve">; 3/23 children (13%) at an average at of 13.7 months had SCI </w:t>
      </w:r>
      <w:r>
        <w:fldChar w:fldCharType="begin" w:fldLock="1"/>
      </w:r>
      <w:r>
        <w:instrText>ADDIN CSL_CITATION { "citationItems" : [ { "id" : "ITEM-1", "itemData" : { "DOI" : "10.1002/pbc", "author" : [ { "dropping-particle" : "", "family" : "Wang", "given" : "Winfred C", "non-dropping-particle" : "", "parse-names" : false, "suffix" : "" }, { "dropping-particle" : "", "family" : "Pavlakis", "given" : "Steven G", "non-dropping-particle" : "", "parse-names" : false, "suffix" : "" }, { "dropping-particle" : "", "family" : "Helton", "given" : "Kathleen J", "non-dropping-particle" : "", "parse-names" : false, "suffix" : "" }, { "dropping-particle" : "", "family" : "Mckinstry", "given" : "Robert C", "non-dropping-particle" : "", "parse-names" : false, "suffix" : "" }, { "dropping-particle" : "", "family" : "Casella", "given" : "James F", "non-dropping-particle" : "", "parse-names" : false, "suffix" : "" }, { "dropping-particle" : "", "family" : "Adams", "given" : "Robert J", "non-dropping-particle" : "", "parse-names" : false, "suffix" : "" }, { "dropping-particle" : "", "family" : "Rees", "given" : "Renee C", "non-dropping-particle" : "", "parse-names" : false, "suffix" : "" } ], "container-title" : "Pediatric Blood and Cancer", "id" : "ITEM-1", "issued" : { "date-parts" : [ [ "2008" ] ] }, "page" : "643-646", "title" : "MRI Abnormalities of the Brain in One-Year-Old Children With Sickle Cell Anemia", "type" : "article-journal", "volume" : "51" }, "uris" : [ "http://www.mendeley.com/documents/?uuid=bcaf7220-a677-4a99-884e-db2efb6f9757" ] } ], "mendeley" : { "formattedCitation" : "[10]", "plainTextFormattedCitation" : "[10]", "previouslyFormattedCitation" : "[10]" }, "properties" : { "noteIndex" : 0 }, "schema" : "https://github.com/citation-style-language/schema/raw/master/csl-citation.json" }</w:instrText>
      </w:r>
      <w:r>
        <w:fldChar w:fldCharType="separate"/>
      </w:r>
      <w:r w:rsidRPr="00226FCF">
        <w:rPr>
          <w:noProof/>
        </w:rPr>
        <w:t>[10]</w:t>
      </w:r>
      <w:r>
        <w:fldChar w:fldCharType="end"/>
      </w:r>
      <w:r>
        <w:t xml:space="preserve">; and 18/65 children (27.7%) with SCA who were asymptomatic had SCI </w:t>
      </w:r>
      <w:r>
        <w:fldChar w:fldCharType="begin" w:fldLock="1"/>
      </w:r>
      <w:r>
        <w:instrText>ADDIN CSL_CITATION { "citationItems" : [ { "id" : "ITEM-1", "itemData" : { "DOI" : "10.1182/blood-2011-02-272682", "ISSN" : "1528-0020", "PMID" : "22354000", "abstract" : "Silent cerebral infarct (SCI) is the most common form of neurologic disease in children with sickle cell anemia (SCA). SCI is defined as abnormal magnetic resonance imaging (MRI) of the brain in the setting of a normal neurologic examination without a history or physical findings associated with an overt stroke. SCI occurs in 27% of this population before their sixth, and 37% by their 14th birthdays. In adults with SCA, the clinical history of SCI is poorly defined, although recent evidence suggests that they too may have ongoing risk of progressive injury. Risk factors for SCI include male sex, lower baseline hemoglobin concentration, higher baseline systolic blood pressure, and previous seizures. Specific morbidity associated with SCI includes a decrement in general intellectual abilities, poor academic achievement, progression to overt stroke, and progressive SCI. In addition, children with previous stroke continue to have both overt strokes and new SCI despite receiving regular blood transfusion therapy for secondary stroke prevention. Studies that only include overt stroke as a measure of CNS injury significantly underestimate the total cerebral injury burden in this population. In this review, we describe the epidemiology, natural history, morbidity, medical management, and potential therapeutic options for SCI in SCA.", "author" : [ { "dropping-particle" : "", "family" : "DeBaun", "given" : "Michael R", "non-dropping-particle" : "", "parse-names" : false, "suffix" : "" }, { "dropping-particle" : "", "family" : "Armstrong", "given" : "F Daniel", "non-dropping-particle" : "", "parse-names" : false, "suffix" : "" }, { "dropping-particle" : "", "family" : "McKinstry", "given" : "Robert C", "non-dropping-particle" : "", "parse-names" : false, "suffix" : "" }, { "dropping-particle" : "", "family" : "Ware", "given" : "Russell E", "non-dropping-particle" : "", "parse-names" : false, "suffix" : "" }, { "dropping-particle" : "", "family" : "Vichinsky", "given" : "Elliot", "non-dropping-particle" : "", "parse-names" : false, "suffix" : "" }, { "dropping-particle" : "", "family" : "Kirkham", "given" : "Fenella J", "non-dropping-particle" : "", "parse-names" : false, "suffix" : "" } ], "container-title" : "Blood", "id" : "ITEM-1", "issue" : "20", "issued" : { "date-parts" : [ [ "2012", "5", "17" ] ] }, "page" : "4587-96", "title" : "Silent cerebral infarcts: a review on a prevalent and progressive cause of neurologic injury in sickle cell anemia.", "type" : "article-journal", "volume" : "119" }, "uris" : [ "http://www.mendeley.com/documents/?uuid=370411ea-3eb5-487d-8cfc-4b2e25d69ac4" ] } ], "mendeley" : { "formattedCitation" : "[31]", "plainTextFormattedCitation" : "[31]", "previouslyFormattedCitation" : "[31]" }, "properties" : { "noteIndex" : 0 }, "schema" : "https://github.com/citation-style-language/schema/raw/master/csl-citation.json" }</w:instrText>
      </w:r>
      <w:r>
        <w:fldChar w:fldCharType="separate"/>
      </w:r>
      <w:r w:rsidRPr="00226FCF">
        <w:rPr>
          <w:noProof/>
        </w:rPr>
        <w:t>[31]</w:t>
      </w:r>
      <w:r>
        <w:fldChar w:fldCharType="end"/>
      </w:r>
      <w:r>
        <w:t xml:space="preserve">. A French study showed incidence of SCI as 28.2% by 8 years and 37.4% by 14 years </w:t>
      </w:r>
      <w:r>
        <w:fldChar w:fldCharType="begin" w:fldLock="1"/>
      </w:r>
      <w:r w:rsidR="00E26427">
        <w:instrText>ADDIN CSL_CITATION { "citationItems" : [ { "id" : "ITEM-1", "itemData" : { "DOI" : "10.1182/blood-2010-06-293514", "ISSN" : "1528-0020", "PMID" : "21068435", "abstract" : "Transcranial Doppler (TCD) is used to detect children with sickle cell anemia (SCA) who are at risk for stroke, and transfusion programs significantly reduce stroke risk in patients with abnormal TCD. We describe the predictive factors and outcomes of cerebral vasculopathy in the Cr\u00e9teil newborn SCA cohort (n = 217 SS/S\u03b2(0)), who were early and yearly screened with TCD since 1992. Magnetic resonance imaging/magnetic resonance angiography was performed every 2 years after age 5 (or earlier in case of abnormal TCD). A transfusion program was recommended to patients with abnormal TCD and/or stenoses, hydroxyurea to symptomatic patients in absence of macrovasculopathy, and stem cell transplantation to those with human leukocyte antigen-genoidentical donor. Mean follow-up was 7.7 years (1609 patient-years). The cumulative risks by age 18 years were 1.9% (95% confidence interval [95% CI] 0.6%-5.9%) for overt stroke, 29.6% (95% CI 22.8%-38%) for abnormal TCD, which reached a plateau at age 9, whereas they were 22.6% (95% CI 15.0%-33.2%) for stenosis and 37.1% (95% CI 26.3%-50.7%) for silent stroke by age 14. Cumulating all events (stroke, abnormal TCD, stenoses, silent strokes), the cerebral risk by age 14 was 49.9% (95% CI 40.5%-59.3%); the independent predictive factors for cerebral risk were baseline reticulocytes count (hazard ratio 1.003/L \u00d7 10(9)/L increase, 95% CI 1.000-1.006; P = .04) and lactate dehydrogenase level (hazard ratio 2.78/1 IU/mL increase, 95% CI1.33-5.81; P = .007). Thus, early TCD screening and intensification therapy allowed the reduction of stroke-risk by age 18 from the previously reported 11% to 1.9%. In contrast, the 50% cumulative cerebral risk suggests the need for more preventive intervention.", "author" : [ { "dropping-particle" : "", "family" : "Bernaudin", "given" : "Fran\u00e7oise", "non-dropping-particle" : "", "parse-names" : false, "suffix" : "" }, { "dropping-particle" : "", "family" : "Verlhac", "given" : "Suzanne", "non-dropping-particle" : "", "parse-names" : false, "suffix" : "" }, { "dropping-particle" : "", "family" : "Arnaud", "given" : "C\u00e9cile", "non-dropping-particle" : "", "parse-names" : false, "suffix" : "" }, { "dropping-particle" : "", "family" : "Kamdem", "given" : "Annie", "non-dropping-particle" : "", "parse-names" : false, "suffix" : "" }, { "dropping-particle" : "", "family" : "Chevret", "given" : "Sylvie", "non-dropping-particle" : "", "parse-names" : false, "suffix" : "" }, { "dropping-particle" : "", "family" : "Hau", "given" : "Isabelle", "non-dropping-particle" : "", "parse-names" : false, "suffix" : "" }, { "dropping-particle" : "", "family" : "Co\u00efc", "given" : "Lena", "non-dropping-particle" : "", "parse-names" : false, "suffix" : "" }, { "dropping-particle" : "", "family" : "Leveill\u00e9", "given" : "Emmanuella", "non-dropping-particle" : "", "parse-names" : false, "suffix" : "" }, { "dropping-particle" : "", "family" : "Lemarchand", "given" : "Elisabeth", "non-dropping-particle" : "", "parse-names" : false, "suffix" : "" }, { "dropping-particle" : "", "family" : "Lesprit", "given" : "Emmanuelle", "non-dropping-particle" : "", "parse-names" : false, "suffix" : "" }, { "dropping-particle" : "", "family" : "Abadie", "given" : "Isabelle", "non-dropping-particle" : "", "parse-names" : false, "suffix" : "" }, { "dropping-particle" : "", "family" : "Medejel", "given" : "Nadia", "non-dropping-particle" : "", "parse-names" : false, "suffix" : "" }, { "dropping-particle" : "", "family" : "Madhi", "given" : "Fouad", "non-dropping-particle" : "", "parse-names" : false, "suffix" : "" }, { "dropping-particle" : "", "family" : "Lemerle", "given" : "Sophie", "non-dropping-particle" : "", "parse-names" : false, "suffix" : "" }, { "dropping-particle" : "", "family" : "Biscardi", "given" : "Sandra", "non-dropping-particle" : "", "parse-names" : false, "suffix" : "" }, { "dropping-particle" : "", "family" : "Bardakdjian", "given" : "Josiane", "non-dropping-particle" : "", "parse-names" : false, "suffix" : "" }, { "dropping-particle" : "", "family" : "Galact\u00e9ros", "given" : "Fr\u00e9d\u00e9ric", "non-dropping-particle" : "", "parse-names" : false, "suffix" : "" }, { "dropping-particle" : "", "family" : "Torres", "given" : "Martine", "non-dropping-particle" : "", "parse-names" : false, "suffix" : "" }, { "dropping-particle" : "", "family" : "Kuentz", "given" : "Mathieu", "non-dropping-particle" : "", "parse-names" : false, "suffix" : "" }, { "dropping-particle" : "", "family" : "Ferry", "given" : "Christelle", "non-dropping-particle" : "", "parse-names" : false, "suffix" : "" }, { "dropping-particle" : "", "family" : "Soci\u00e9", "given" : "G\u00e9rard", "non-dropping-particle" : "", "parse-names" : false, "suffix" : "" }, { "dropping-particle" : "", "family" : "Reinert", "given" : "Philippe", "non-dropping-particle" : "", "parse-names" : false, "suffix" : "" }, { "dropping-particle" : "", "family" : "Delacourt", "given" : "Christophe", "non-dropping-particle" : "", "parse-names" : false, "suffix" : "" } ], "container-title" : "Blood", "id" : "ITEM-1", "issue" : "4", "issued" : { "date-parts" : [ [ "2011", "1", "27" ] ] }, "page" : "1130-40; quiz 1436", "title" : "Impact of early transcranial Doppler screening and intensive therapy on cerebral vasculopathy outcome in a newborn sickle cell anemia cohort.", "type" : "article-journal", "volume" : "117" }, "uris" : [ "http://www.mendeley.com/documents/?uuid=47ab75c4-d23d-46f1-80db-385f12ded4d8" ] } ], "mendeley" : { "formattedCitation" : "[66]", "plainTextFormattedCitation" : "[66]", "previouslyFormattedCitation" : "[66]" }, "properties" : { "noteIndex" : 0 }, "schema" : "https://github.com/citation-style-language/schema/raw/master/csl-citation.json" }</w:instrText>
      </w:r>
      <w:r>
        <w:fldChar w:fldCharType="separate"/>
      </w:r>
      <w:r w:rsidR="000A4D81" w:rsidRPr="000A4D81">
        <w:rPr>
          <w:noProof/>
        </w:rPr>
        <w:t>[66]</w:t>
      </w:r>
      <w:r>
        <w:fldChar w:fldCharType="end"/>
      </w:r>
      <w:r>
        <w:t xml:space="preserve">. </w:t>
      </w:r>
      <w:r w:rsidRPr="00A82F75">
        <w:t>Although it was thought that rates plateau in childhood, there is now evidence of new SCI in older adolescence and adulthood</w:t>
      </w:r>
      <w:r w:rsidR="00E26427">
        <w:t xml:space="preserve"> </w:t>
      </w:r>
      <w:r w:rsidR="00E26427">
        <w:fldChar w:fldCharType="begin" w:fldLock="1"/>
      </w:r>
      <w:r w:rsidR="008B63B1">
        <w:instrText>ADDIN CSL_CITATION { "citationItems" : [ { "id" : "ITEM-1", "itemData" : { "DOI" : "10.1182/blood-2015-09-618579", "author" : [ { "dropping-particle" : "", "family" : "DeBaun", "given" : "M R", "non-dropping-particle" : "", "parse-names" : false, "suffix" : "" }, { "dropping-particle" : "", "family" : "Kirkham", "given" : "F J", "non-dropping-particle" : "", "parse-names" : false, "suffix" : "" } ], "container-title" : "Blood", "id" : "ITEM-1", "issue" : "7", "issued" : { "date-parts" : [ [ "2016" ] ] }, "page" : "1-39", "title" : "Central Nervous System Complications and Management in Sickle Cell Disease: A Review", "type" : "article-journal", "volume" : "127" }, "uris" : [ "http://www.mendeley.com/documents/?uuid=19786144-1f99-4066-81bb-59ad80eba0ee" ] }, { "id" : "ITEM-2", "itemData" : { "DOI" : "10.1182/blood-2016-01-694562", "ISBN" : "0006-4971", "ISSN" : "0006-4971", "abstract" : "Introduction: Neurologic complications are a major cause of morbidity in sickle cell disease (SCD). The cumulative cerebral risk for neurological complications in sickle cell anemia has been estimated around 50% by age 14 (Bernaudin et. al, 2011;Blood 4:1130-40). Silent cerebral infarcts (SCI), is the most commonly recognized cause of neurological injury, associated with cognitive difficulties (King et al, Am J Hematol 2014;89:162-7) found in 20-40% of children with SCD, more common in genotype SS or Sbeta0 thalassemia. The prevalence of SCI has not been well studied in adults. The prevalence of intracranial saccular aneurysms by radiographic and autopsy series is estimated to be 3.2% in a population without comorbidity, a mean age of 50 years, and a 1:1 gender ratio. (Valk et al, Lancet Neurol 2011; 10: 626-36) while other investigators found a 1.8% prevalence and no increased incidence with age (Vernooij et al NEJM 2007;357:1821-8). The goal of this study was to assess the prevalence of neurologic morbidity, including SCI, overt stroke, and cerebral aneurysm, in a large cohort of adults with SCD. We hypothesized the SCI would be more prevalent in adults compared to children with SCD. Methods: Due to the high prevalence of cerebral infarcts in children with SCD, we elected to obtain as part of routine clinical practice, a MRI and magnetic resonance angiography (MRA) of the brain in adults with SCD in our Hematology clinic. As standard care if SCIs are seen, neurocognitive testing is recommended, and based on this testing and MRI results, appropriate patients are referred for vocational rehabilitation service. All MRIs and MRAs were reviewed by 2 board certified neuroradiologists and consensus findings were recorded including presence of cerebral infarcts, intracerebral hemorrhage, aneurysms and cerebralvasculopathy. All adults with SCD were followed by a single hematologist and were asked about neurological symptoms. Medical records were reviewed to see if stroke like symptoms had been reported. If no symptoms were reported and no abnormalities were documented on neurological examination, then infarcts were judged to be silent. Results: The study population included 94 adults with SCD (80% HbSS or Hb Sbeta0 thalassemia; 11% HbSC, and 9% other), 51% males, median age 26 years, interquartile range (22-36 years) who had MRI of the brain and 88 had MRA of the brain. Of these, 91 MRIs were of sufficient quality to assess for the presence or absence of infar\u2026", "author" : [ { "dropping-particle" : "", "family" : "Kassim", "given" : "A A", "non-dropping-particle" : "", "parse-names" : false, "suffix" : "" }, { "dropping-particle" : "", "family" : "Pruthi", "given" : "S", "non-dropping-particle" : "", "parse-names" : false, "suffix" : "" }, { "dropping-particle" : "", "family" : "Day", "given" : "M", "non-dropping-particle" : "", "parse-names" : false, "suffix" : "" }, { "dropping-particle" : "", "family" : "Rodeghier", "given" : "M", "non-dropping-particle" : "", "parse-names" : false, "suffix" : "" }, { "dropping-particle" : "", "family" : "Gindville", "given" : "M C", "non-dropping-particle" : "", "parse-names" : false, "suffix" : "" }, { "dropping-particle" : "", "family" : "Brodsky", "given" : "M A", "non-dropping-particle" : "", "parse-names" : false, "suffix" : "" }, { "dropping-particle" : "", "family" : "DeBaun", "given" : "M R", "non-dropping-particle" : "", "parse-names" : false, "suffix" : "" }, { "dropping-particle" : "", "family" : "Jordan", "given" : "L C", "non-dropping-particle" : "", "parse-names" : false, "suffix" : "" } ], "container-title" : "Blood", "id" : "ITEM-2", "issued" : { "date-parts" : [ [ "2016" ] ] }, "title" : "Silent cerebral infarcts and cerebral aneurysms are prevalent in adults with sickle cell disease", "type" : "article-journal" }, "uris" : [ "http://www.mendeley.com/documents/?uuid=bc89a910-f8f4-4eec-b063-c8d5d586ec19" ] } ], "mendeley" : { "formattedCitation" : "[1,67]", "plainTextFormattedCitation" : "[1,67]", "previouslyFormattedCitation" : "[1,67]" }, "properties" : { "noteIndex" : 0 }, "schema" : "https://github.com/citation-style-language/schema/raw/master/csl-citation.json" }</w:instrText>
      </w:r>
      <w:r w:rsidR="00E26427">
        <w:fldChar w:fldCharType="separate"/>
      </w:r>
      <w:r w:rsidR="00E26427" w:rsidRPr="00E26427">
        <w:rPr>
          <w:noProof/>
        </w:rPr>
        <w:t>[1,67]</w:t>
      </w:r>
      <w:r w:rsidR="00E26427">
        <w:fldChar w:fldCharType="end"/>
      </w:r>
      <w:r w:rsidRPr="00A82F75">
        <w:t xml:space="preserve">. </w:t>
      </w:r>
      <w:r>
        <w:t xml:space="preserve">In </w:t>
      </w:r>
      <w:r w:rsidRPr="000A30E9">
        <w:t xml:space="preserve">the London cohort </w:t>
      </w:r>
      <w:r w:rsidRPr="000A30E9">
        <w:lastRenderedPageBreak/>
        <w:t>followed</w:t>
      </w:r>
      <w:r>
        <w:t xml:space="preserve"> from the mid-1990s </w:t>
      </w:r>
      <w:r>
        <w:fldChar w:fldCharType="begin" w:fldLock="1"/>
      </w:r>
      <w:r w:rsidR="00E26427">
        <w:instrText>ADDIN CSL_CITATION { "citationItems" : [ { "id" : "ITEM-1", "itemData" : { "ISSN" : "0012-1622", "PMID" : "9746006", "abstract" : "This study examined the cognitive manifestations of frontal-lobe infarction in a population of children with sickle cell disease (SCD). Forty-one patients with SCD underwent MRI. Five patients with stroke symptoms had large infarcts encroaching on the tissue of the frontal lobes. Four patients without symptoms had smaller frontal-lobe infarcts. The patients with stroke were significantly impaired on measures of intelligence, memory, and frontal-lobe function (Wisconsin Card Sorting Test, WCST) compared with both the patients with normal MRI scans (N=30) and a group of sibling controls (N=15), who did not differ from each other. Patients with covert infarction obtained scores on the intelligence tests and the WCST that fell in between those of the stroke patients and the other two groups. This trend toward impairment suggests that patients with covert infarction are at similar risk for cognitive deficits to those with stroke.", "author" : [ { "dropping-particle" : "", "family" : "Watkins", "given" : "K E", "non-dropping-particle" : "", "parse-names" : false, "suffix" : "" }, { "dropping-particle" : "", "family" : "Hewes", "given" : "D K", "non-dropping-particle" : "", "parse-names" : false, "suffix" : "" }, { "dropping-particle" : "", "family" : "Connelly", "given" : "A", "non-dropping-particle" : "", "parse-names" : false, "suffix" : "" }, { "dropping-particle" : "", "family" : "Kendall", "given" : "B E", "non-dropping-particle" : "", "parse-names" : false, "suffix" : "" }, { "dropping-particle" : "", "family" : "Kingsley", "given" : "D P", "non-dropping-particle" : "", "parse-names" : false, "suffix" : "" }, { "dropping-particle" : "", "family" : "Evans", "given" : "J E", "non-dropping-particle" : "", "parse-names" : false, "suffix" : "" }, { "dropping-particle" : "", "family" : "Gadian", "given" : "D G", "non-dropping-particle" : "", "parse-names" : false, "suffix" : "" }, { "dropping-particle" : "", "family" : "Vargha-Khadem", "given" : "F", "non-dropping-particle" : "", "parse-names" : false, "suffix" : "" }, { "dropping-particle" : "", "family" : "Kirkham", "given" : "F J", "non-dropping-particle" : "", "parse-names" : false, "suffix" : "" } ], "container-title" : "Developmental Medicine and Child Neurology", "id" : "ITEM-1", "issue" : "8", "issued" : { "date-parts" : [ [ "1998", "8" ] ] }, "page" : "536-43", "title" : "Cognitive deficits associated with frontal-lobe infarction in children with sickle cell disease.", "type" : "article-journal", "volume" : "40" }, "uris" : [ "http://www.mendeley.com/documents/?uuid=4250f20f-b97e-4a01-a81b-58d41a9490bf" ] } ], "mendeley" : { "formattedCitation" : "[68]", "plainTextFormattedCitation" : "[68]", "previouslyFormattedCitation" : "[68]" }, "properties" : { "noteIndex" : 0 }, "schema" : "https://github.com/citation-style-language/schema/raw/master/csl-citation.json" }</w:instrText>
      </w:r>
      <w:r>
        <w:fldChar w:fldCharType="separate"/>
      </w:r>
      <w:r w:rsidR="000A4D81" w:rsidRPr="000A4D81">
        <w:rPr>
          <w:noProof/>
        </w:rPr>
        <w:t>[68]</w:t>
      </w:r>
      <w:r>
        <w:fldChar w:fldCharType="end"/>
      </w:r>
      <w:r>
        <w:t xml:space="preserve">, 30% (3/10 patients) were found to have new SCI after the age of 14, 17 and 21 years, </w:t>
      </w:r>
      <w:r w:rsidRPr="00891ED4">
        <w:t>respectively (Figures 2 and 3).</w:t>
      </w:r>
    </w:p>
    <w:p w14:paraId="23758A8B" w14:textId="51B9CE43" w:rsidR="00253E9F" w:rsidRDefault="00297F74" w:rsidP="00297F74">
      <w:pPr>
        <w:pStyle w:val="paragraph"/>
      </w:pPr>
      <w:r>
        <w:t xml:space="preserve">The SIT trial showed that in children aged 5-14 years with SCI, regular blood transfusion reduced the risk of reinfarction, both overt (clinical stroke) and </w:t>
      </w:r>
      <w:r w:rsidRPr="008B63B1">
        <w:t xml:space="preserve">silent </w:t>
      </w:r>
      <w:r w:rsidR="008B63B1" w:rsidRPr="008B63B1">
        <w:fldChar w:fldCharType="begin" w:fldLock="1"/>
      </w:r>
      <w:r w:rsidR="008B63B1">
        <w:instrText>ADDIN CSL_CITATION { "citationItems" : [ { "id" : "ITEM-1", "itemData" : { "DOI" : "10.1056/NEJMoa1401731", "ISSN" : "1533-4406", "PMID" : "25140956", "abstract" : "Background Silent cerebral infarcts are the most common neurologic injury in children with sickle cell anemia and are associated with the recurrence of an infarct (stroke or silent cerebral infarct). We tested the hypothesis that the incidence of the recurrence of an infarct would be lower among children who underwent regular blood-transfusion therapy than among those who received standard care. Methods In this randomized, single-blind clinical trial, we randomly assigned children with sickle cell anemia to receive regular blood transfusions (transfusion group) or standard care (observation group). Participants were between 5 and 15 years of age, with no history of stroke and with one or more silent cerebral infarcts on magnetic resonance imaging and a neurologic examination showing no abnormalities corresponding to these lesions. The primary end point was the recurrence of an infarct, defined as a stroke or a new or enlarged silent cerebral infarct. Results A total of 196 children (mean age, 10 years) were randomly assigned to the observation or transfusion group and were followed for a median of 3 years. In the transfusion group, 6 of 99 children (6%) had an end-point event (1 had a stroke, and 5 had new or enlarged silent cerebral infarcts). In the observation group, 14 of 97 children (14%) had an end-point event (7 had strokes, and 7 had new or enlarged silent cerebral infarcts). The incidence of the primary end point in the transfusion and observation groups was 2.0 and 4.8 events, respectively, per 100 years at risk, corresponding to an incidence rate ratio of 0.41 (95% confidence interval, 0.12 to 0.99; P=0.04). Conclusions Regular blood-transfusion therapy significantly reduced the incidence of the recurrence of cerebral infarct in children with sickle cell anemia. (Funded by the National Institute of Neurological Disorders and Stroke and others; Silent Cerebral Infarct Multi-Center Clinical Trial ClinicalTrials.gov number, NCT00072761 , and Current Controlled Trials number, ISRCTN52713285 .).", "author" : [ { "dropping-particle" : "", "family" : "DeBaun", "given" : "Michael R", "non-dropping-particle" : "", "parse-names" : false, "suffix" : "" }, { "dropping-particle" : "", "family" : "Gordon", "given" : "Mae", "non-dropping-particle" : "", "parse-names" : false, "suffix" : "" }, { "dropping-particle" : "", "family" : "McKinstry", "given" : "Robert C", "non-dropping-particle" : "", "parse-names" : false, "suffix" : "" }, { "dropping-particle" : "", "family" : "Noetzel", "given" : "Michael J", "non-dropping-particle" : "", "parse-names" : false, "suffix" : "" }, { "dropping-particle" : "", "family" : "White", "given" : "Desiree a", "non-dropping-particle" : "", "parse-names" : false, "suffix" : "" }, { "dropping-particle" : "", "family" : "Sarnaik", "given" : "Sharada a", "non-dropping-particle" : "", "parse-names" : false, "suffix" : "" }, { "dropping-particle" : "", "family" : "Meier", "given" : "Emily R", "non-dropping-particle" : "", "parse-names" : false, "suffix" : "" }, { "dropping-particle" : "", "family" : "Howard", "given" : "Thomas H", "non-dropping-particle" : "", "parse-names" : false, "suffix" : "" }, { "dropping-particle" : "", "family" : "Majumdar", "given" : "Suvankar", "non-dropping-particle" : "", "parse-names" : false, "suffix" : "" }, { "dropping-particle" : "", "family" : "Inusa", "given" : "Baba P D", "non-dropping-particle" : "", "parse-names" : false, "suffix" : "" }, { "dropping-particle" : "", "family" : "Telfer", "given" : "Paul T", "non-dropping-particle" : "", "parse-names" : false, "suffix" : "" }, { "dropping-particle" : "", "family" : "Kirby-Allen", "given" : "Melanie", "non-dropping-particle" : "", "parse-names" : false, "suffix" : "" }, { "dropping-particle" : "", "family" : "McCavit", "given" : "Timothy L", "non-dropping-particle" : "", "parse-names" : false, "suffix" : "" }, { "dropping-particle" : "", "family" : "Kamdem", "given" : "Annie", "non-dropping-particle" : "", "parse-names" : false, "suffix" : "" }, { "dropping-particle" : "", "family" : "Airewele", "given" : "Gladstone", "non-dropping-particle" : "", "parse-names" : false, "suffix" : "" }, { "dropping-particle" : "", "family" : "Woods", "given" : "Gerald M", "non-dropping-particle" : "", "parse-names" : false, "suffix" : "" }, { "dropping-particle" : "", "family" : "Berman", "given" : "Brian", "non-dropping-particle" : "", "parse-names" : false, "suffix" : "" }, { "dropping-particle" : "", "family" : "Panepinto", "given" : "Julie a", "non-dropping-particle" : "", "parse-names" : false, "suffix" : "" }, { "dropping-particle" : "", "family" : "Fuh", "given" : "Beng R", "non-dropping-particle" : "", "parse-names" : false, "suffix" : "" }, { "dropping-particle" : "", "family" : "Kwiatkowski", "given" : "Janet L", "non-dropping-particle" : "", "parse-names" : false, "suffix" : "" }, { "dropping-particle" : "", "family" : "King", "given" : "Allison a", "non-dropping-particle" : "", "parse-names" : false, "suffix" : "" }, { "dropping-particle" : "", "family" : "Fixler", "given" : "Jason M", "non-dropping-particle" : "", "parse-names" : false, "suffix" : "" }, { "dropping-particle" : "", "family" : "Rhodes", "given" : "Melissa M", "non-dropping-particle" : "", "parse-names" : false, "suffix" : "" }, { "dropping-particle" : "", "family" : "Thompson", "given" : "Alexis a", "non-dropping-particle" : "", "parse-names" : false, "suffix" : "" }, { "dropping-particle" : "", "family" : "Heiny", "given" : "Mark E", "non-dropping-particle" : "", "parse-names" : false, "suffix" : "" }, { "dropping-particle" : "", "family" : "Redding-Lallinger", "given" : "Rupa C", "non-dropping-particle" : "", "parse-names" : false, "suffix" : "" }, { "dropping-particle" : "", "family" : "Kirkham", "given" : "Fenella J", "non-dropping-particle" : "", "parse-names" : false, "suffix" : "" }, { "dropping-particle" : "", "family" : "Dixon", "given" : "Natalia", "non-dropping-particle" : "", "parse-names" : false, "suffix" : "" }, { "dropping-particle" : "", "family" : "Gonzalez", "given" : "Corina E", "non-dropping-particle" : "", "parse-names" : false, "suffix" : "" }, { "dropping-particle" : "", "family" : "Kalinyak", "given" : "Karen a", "non-dropping-particle" : "", "parse-names" : false, "suffix" : "" }, { "dropping-particle" : "", "family" : "Quinn", "given" : "Charles T", "non-dropping-particle" : "", "parse-names" : false, "suffix" : "" }, { "dropping-particle" : "", "family" : "Strouse", "given" : "John J", "non-dropping-particle" : "", "parse-names" : false, "suffix" : "" }, { "dropping-particle" : "", "family" : "Miller", "given" : "J Philip", "non-dropping-particle" : "", "parse-names" : false, "suffix" : "" }, { "dropping-particle" : "", "family" : "Lehmann", "given" : "Harold", "non-dropping-particle" : "", "parse-names" : false, "suffix" : "" }, { "dropping-particle" : "", "family" : "Kraut", "given" : "Michael a", "non-dropping-particle" : "", "parse-names" : false, "suffix" : "" }, { "dropping-particle" : "", "family" : "Ball", "given" : "William S", "non-dropping-particle" : "", "parse-names" : false, "suffix" : "" }, { "dropping-particle" : "", "family" : "Hirtz", "given" : "Deborah", "non-dropping-particle" : "", "parse-names" : false, "suffix" : "" }, { "dropping-particle" : "", "family" : "Casella", "given" : "James F", "non-dropping-particle" : "", "parse-names" : false, "suffix" : "" } ], "container-title" : "The New England journal of medicine", "id" : "ITEM-1", "issue" : "8", "issued" : { "date-parts" : [ [ "2014", "8", "21" ] ] }, "page" : "699-710", "title" : "Controlled Trial of Transfusions for Silent Cerebral Infarcts in Sickle Cell Anemia.", "type" : "article-journal", "volume" : "371" }, "uris" : [ "http://www.mendeley.com/documents/?uuid=bb75222f-65d9-4da8-aab3-8960e0d6806e" ] } ], "mendeley" : { "formattedCitation" : "[62]", "plainTextFormattedCitation" : "[62]", "previouslyFormattedCitation" : "[62]" }, "properties" : { "noteIndex" : 0 }, "schema" : "https://github.com/citation-style-language/schema/raw/master/csl-citation.json" }</w:instrText>
      </w:r>
      <w:r w:rsidR="008B63B1" w:rsidRPr="008B63B1">
        <w:fldChar w:fldCharType="separate"/>
      </w:r>
      <w:r w:rsidR="008B63B1" w:rsidRPr="008B63B1">
        <w:rPr>
          <w:noProof/>
        </w:rPr>
        <w:t>[62]</w:t>
      </w:r>
      <w:r w:rsidR="008B63B1" w:rsidRPr="008B63B1">
        <w:fldChar w:fldCharType="end"/>
      </w:r>
      <w:r w:rsidRPr="008B63B1">
        <w:t xml:space="preserve">. </w:t>
      </w:r>
      <w:r w:rsidR="00253E9F" w:rsidRPr="008B63B1">
        <w:t>Preliminary</w:t>
      </w:r>
      <w:r w:rsidR="00253E9F">
        <w:t xml:space="preserve"> observational data from the </w:t>
      </w:r>
      <w:r w:rsidR="00253E9F" w:rsidRPr="00253E9F">
        <w:t>Hydroxyurea Study of Long-Te</w:t>
      </w:r>
      <w:r w:rsidR="00253E9F">
        <w:t>rm Effects (HUSTLE-NCT00305175) study suggest that progressive SCI are less likely to accumulate in children taking hydroxyurea to maximum tolerated dose</w:t>
      </w:r>
      <w:r w:rsidR="008B63B1">
        <w:t xml:space="preserve"> </w:t>
      </w:r>
      <w:r w:rsidR="008B63B1">
        <w:fldChar w:fldCharType="begin" w:fldLock="1"/>
      </w:r>
      <w:r w:rsidR="008B63B1">
        <w:instrText>ADDIN CSL_CITATION { "citationItems" : [ { "id" : "ITEM-1", "itemData" : { "author" : [ { "dropping-particle" : "", "family" : "Nottage", "given" : "K A", "non-dropping-particle" : "", "parse-names" : false, "suffix" : "" } ], "container-title" : "British journal of haematology", "id" : "ITEM-1", "issued" : { "date-parts" : [ [ "2016" ] ] }, "title" : "Hydroxyurea Treatment and Brain MRI/MRA Findings in Children with Sickle Cell Anaemia", "type" : "article-journal" }, "uris" : [ "http://www.mendeley.com/documents/?uuid=a2ea5a27-7a51-4709-a9bb-b88a37705d7f" ] } ], "mendeley" : { "formattedCitation" : "[69]", "plainTextFormattedCitation" : "[69]", "previouslyFormattedCitation" : "[69]" }, "properties" : { "noteIndex" : 0 }, "schema" : "https://github.com/citation-style-language/schema/raw/master/csl-citation.json" }</w:instrText>
      </w:r>
      <w:r w:rsidR="008B63B1">
        <w:fldChar w:fldCharType="separate"/>
      </w:r>
      <w:r w:rsidR="008B63B1" w:rsidRPr="008B63B1">
        <w:rPr>
          <w:noProof/>
        </w:rPr>
        <w:t>[69]</w:t>
      </w:r>
      <w:r w:rsidR="008B63B1">
        <w:fldChar w:fldCharType="end"/>
      </w:r>
      <w:r>
        <w:t>,</w:t>
      </w:r>
      <w:r w:rsidR="00253E9F">
        <w:t xml:space="preserve"> </w:t>
      </w:r>
      <w:r>
        <w:t>but no randomised controlled trials are available yet.</w:t>
      </w:r>
    </w:p>
    <w:p w14:paraId="2E8CD9A1" w14:textId="7469F8F3" w:rsidR="00891ED4" w:rsidRDefault="00891ED4" w:rsidP="00891ED4">
      <w:pPr>
        <w:pStyle w:val="figcaption"/>
        <w:rPr>
          <w:lang w:val="en-US"/>
        </w:rPr>
      </w:pPr>
      <w:r w:rsidRPr="00891ED4">
        <w:rPr>
          <w:lang w:val="en-US"/>
        </w:rPr>
        <w:t>Serial imaging of a male with HbSS. Patient was 17 years old on T2-weighted image from 2001 (left) – showing a small right frontal SCI. Patient was 28 years old on T2-weighted image from 2013 (right) – showing no progression in size of original right frontal SCI but evidence of new SCI in the right peritrigonal region.</w:t>
      </w:r>
    </w:p>
    <w:p w14:paraId="7D14BAB0" w14:textId="68A8F394" w:rsidR="00891ED4" w:rsidRDefault="00891ED4" w:rsidP="00891ED4">
      <w:pPr>
        <w:pStyle w:val="figcaption"/>
      </w:pPr>
      <w:r>
        <w:t>Serial imaging of a male with HbSS. Patient was 14 years old on T2-weighted image from 2002 (top panel) – showing a small left peritrigonal SCI. Patient was 26 years old on T2-weighted image from 2013 (bottom panel) – showing no progression in size of original SCI, but evidence of new SCI in both cerebellar hemispheres.</w:t>
      </w:r>
    </w:p>
    <w:p w14:paraId="6005CECC" w14:textId="77777777" w:rsidR="00891ED4" w:rsidRDefault="00891ED4" w:rsidP="00891ED4">
      <w:pPr>
        <w:pStyle w:val="H3"/>
      </w:pPr>
      <w:r w:rsidRPr="007858AF">
        <w:t>Acute Silent Cerebral Ischemic Events (ASCIE)</w:t>
      </w:r>
    </w:p>
    <w:p w14:paraId="59DB3F1A" w14:textId="219112A9" w:rsidR="00891ED4" w:rsidRPr="004F3F1E" w:rsidRDefault="00891ED4" w:rsidP="00891ED4">
      <w:pPr>
        <w:pStyle w:val="paragraph"/>
      </w:pPr>
      <w:r w:rsidRPr="00DC7EFE">
        <w:t>It has been argued that categorically dividing isch</w:t>
      </w:r>
      <w:r w:rsidR="000F1915">
        <w:t>a</w:t>
      </w:r>
      <w:r w:rsidRPr="00DC7EFE">
        <w:t>emic events between clinical stroke and SCI may be an oversimplification of the spectrum of brain injury in SCD</w:t>
      </w:r>
      <w:r>
        <w:t xml:space="preserve"> </w:t>
      </w:r>
      <w:r w:rsidRPr="00DC7EFE">
        <w:fldChar w:fldCharType="begin" w:fldLock="1"/>
      </w:r>
      <w:r>
        <w:instrText>ADDIN CSL_CITATION { "citationItems" : [ { "id" : "ITEM-1", "itemData" : { "DOI" : "10.1002/pbc", "author" : [ { "dropping-particle" : "", "family" : "Dowling", "given" : "Michael M", "non-dropping-particle" : "", "parse-names" : false, "suffix" : "" }, { "dropping-particle" : "", "family" : "Quinn", "given" : "Charles T", "non-dropping-particle" : "", "parse-names" : false, "suffix" : "" }, { "dropping-particle" : "", "family" : "Rogers", "given" : "Zora R", "non-dropping-particle" : "", "parse-names" : false, "suffix" : "" }, { "dropping-particle" : "", "family" : "Buchanan", "given" : "George R", "non-dropping-particle" : "", "parse-names" : false, "suffix" : "" } ], "container-title" : "Pediatric Blood and Cancer", "id" : "ITEM-1", "issued" : { "date-parts" : [ [ "2010" ] ] }, "page" : "461-464", "title" : "Acute Silent Cerebral Infarction in Children with Sickle Cell Anemia", "type" : "article-journal", "volume" : "54" }, "uris" : [ "http://www.mendeley.com/documents/?uuid=f983456c-046c-4f00-b9dd-86293ece6838" ] } ], "mendeley" : { "formattedCitation" : "[38]", "plainTextFormattedCitation" : "[38]", "previouslyFormattedCitation" : "[38]" }, "properties" : { "noteIndex" : 0 }, "schema" : "https://github.com/citation-style-language/schema/raw/master/csl-citation.json" }</w:instrText>
      </w:r>
      <w:r w:rsidRPr="00DC7EFE">
        <w:fldChar w:fldCharType="separate"/>
      </w:r>
      <w:r w:rsidRPr="00226FCF">
        <w:rPr>
          <w:noProof/>
        </w:rPr>
        <w:t>[38]</w:t>
      </w:r>
      <w:r w:rsidRPr="00DC7EFE">
        <w:fldChar w:fldCharType="end"/>
      </w:r>
      <w:r w:rsidRPr="00DC7EFE">
        <w:t>. ASCIE</w:t>
      </w:r>
      <w:r>
        <w:t xml:space="preserve"> </w:t>
      </w:r>
      <w:r w:rsidRPr="00DC7EFE">
        <w:fldChar w:fldCharType="begin" w:fldLock="1"/>
      </w:r>
      <w:r>
        <w:instrText>ADDIN CSL_CITATION { "citationItems" : [ { "id" : "ITEM-1", "itemData" : { "DOI" : "10.1002/pbc", "author" : [ { "dropping-particle" : "", "family" : "Dowling", "given" : "Michael M", "non-dropping-particle" : "", "parse-names" : false, "suffix" : "" }, { "dropping-particle" : "", "family" : "Quinn", "given" : "Charles T", "non-dropping-particle" : "", "parse-names" : false, "suffix" : "" }, { "dropping-particle" : "", "family" : "Rogers", "given" : "Zora R", "non-dropping-particle" : "", "parse-names" : false, "suffix" : "" }, { "dropping-particle" : "", "family" : "Buchanan", "given" : "George R", "non-dropping-particle" : "", "parse-names" : false, "suffix" : "" } ], "container-title" : "Pediatric Blood and Cancer", "id" : "ITEM-1", "issued" : { "date-parts" : [ [ "2010" ] ] }, "page" : "461-464", "title" : "Acute Silent Cerebral Infarction in Children with Sickle Cell Anemia", "type" : "article-journal", "volume" : "54" }, "uris" : [ "http://www.mendeley.com/documents/?uuid=f983456c-046c-4f00-b9dd-86293ece6838" ] }, { "id" : "ITEM-2", "itemData" : { "DOI" : "10.1001/jamaneurol.2013.576", "ISSN" : "1538-3687", "PMID" : "23108767", "abstract" : "BACKGROUND Irregular, sporadic episodes of ischemic brain injury are known to occur in sickle cell anemia (SCA), resulting in overt stroke and silent cerebral infarction. Ongoing ischemia in other organs is common in SCA but has never been documented in the brain. OBJECTIVE To test the hypothesis that acute silent cerebral ischemic events (ASCIEs) are frequent and potentially transient. DESIGN Cross-sectional and cohort study of children with SCA screened by magnetic resonance imaging (MRI) of the brain for a randomized clinical trial. SETTING Clinical trial setting in tertiary care centers. PATIENTS Asymptomatic children with SCA without known stroke, neurologic injury, or epilepsy not receiving treatment with transfusions or hydroxyurea. MAIN OUTCOME MEASURE Incidence of ASCIEs calculated using single diffusion-weighted MRI scans (acute ischemic events that occurred within 10 days of the MRI). RESULTS Acute silent cerebral ischemic events were detected on 1.3% of MRIs (10 of 771) in 652 children (mean age, 10.0 years), with an incidence of 47.3 events per 100 patient-years (95% CI, 22.7-87.2). Two of 10 children with ASCIEs had follow-up MRIs of the brain; only 1 had silent cerebral infarction in the same location as the previously detected ASCIE. CONCLUSIONS Children with SCA experience ongoing (chronic, intermittent) cerebral ischemia, sometimes reversible, far more frequently than previously recognized. The brain in SCA is at constant threat of ischemia.", "author" : [ { "dropping-particle" : "", "family" : "Quinn", "given" : "Charles T", "non-dropping-particle" : "", "parse-names" : false, "suffix" : "" }, { "dropping-particle" : "", "family" : "McKinstry", "given" : "Robert C", "non-dropping-particle" : "", "parse-names" : false, "suffix" : "" }, { "dropping-particle" : "", "family" : "Dowling", "given" : "Michael M", "non-dropping-particle" : "", "parse-names" : false, "suffix" : "" }, { "dropping-particle" : "", "family" : "Ball", "given" : "William S", "non-dropping-particle" : "", "parse-names" : false, "suffix" : "" }, { "dropping-particle" : "", "family" : "Kraut", "given" : "Michael A", "non-dropping-particle" : "", "parse-names" : false, "suffix" : "" }, { "dropping-particle" : "", "family" : "Casella", "given" : "James F", "non-dropping-particle" : "", "parse-names" : false, "suffix" : "" }, { "dropping-particle" : "", "family" : "Dlamini", "given" : "Nomazulu", "non-dropping-particle" : "", "parse-names" : false, "suffix" : "" }, { "dropping-particle" : "", "family" : "Ichord", "given" : "Rebecca N", "non-dropping-particle" : "", "parse-names" : false, "suffix" : "" }, { "dropping-particle" : "", "family" : "Jordan", "given" : "Lori C", "non-dropping-particle" : "", "parse-names" : false, "suffix" : "" }, { "dropping-particle" : "", "family" : "Kirkham", "given" : "Fenella J", "non-dropping-particle" : "", "parse-names" : false, "suffix" : "" }, { "dropping-particle" : "", "family" : "Noetzel", "given" : "Michael J", "non-dropping-particle" : "", "parse-names" : false, "suffix" : "" }, { "dropping-particle" : "", "family" : "Roach", "given" : "E Steve", "non-dropping-particle" : "", "parse-names" : false, "suffix" : "" }, { "dropping-particle" : "", "family" : "Strouse", "given" : "John J", "non-dropping-particle" : "", "parse-names" : false, "suffix" : "" }, { "dropping-particle" : "", "family" : "Kwiatkowski", "given" : "Janet L", "non-dropping-particle" : "", "parse-names" : false, "suffix" : "" }, { "dropping-particle" : "", "family" : "Hirtz", "given" : "Deborah", "non-dropping-particle" : "", "parse-names" : false, "suffix" : "" }, { "dropping-particle" : "", "family" : "Debaun", "given" : "Michael R", "non-dropping-particle" : "", "parse-names" : false, "suffix" : "" } ], "container-title" : "JAMA Neurology", "id" : "ITEM-2", "issue" : "1", "issued" : { "date-parts" : [ [ "2013", "10", "29" ] ] }, "page" : "58-65", "title" : "Acute Silent Cerebral Ischemic Events in Children with Sickle Cell Anemia.", "type" : "article-journal", "volume" : "70" }, "uris" : [ "http://www.mendeley.com/documents/?uuid=eb7d7438-01b6-4cdc-9634-3f5ea55e15d0" ] } ], "mendeley" : { "formattedCitation" : "[38,40]", "plainTextFormattedCitation" : "[38,40]", "previouslyFormattedCitation" : "[38,40]" }, "properties" : { "noteIndex" : 0 }, "schema" : "https://github.com/citation-style-language/schema/raw/master/csl-citation.json" }</w:instrText>
      </w:r>
      <w:r w:rsidRPr="00DC7EFE">
        <w:fldChar w:fldCharType="separate"/>
      </w:r>
      <w:r w:rsidRPr="00226FCF">
        <w:rPr>
          <w:noProof/>
        </w:rPr>
        <w:t>[38,40]</w:t>
      </w:r>
      <w:r w:rsidRPr="00DC7EFE">
        <w:fldChar w:fldCharType="end"/>
      </w:r>
      <w:r w:rsidRPr="00DC7EFE">
        <w:t>, following  acute severe anaemia</w:t>
      </w:r>
      <w:r>
        <w:t xml:space="preserve"> </w:t>
      </w:r>
      <w:r w:rsidRPr="00DC7EFE">
        <w:fldChar w:fldCharType="begin" w:fldLock="1"/>
      </w:r>
      <w:r w:rsidR="008B63B1">
        <w:instrText>ADDIN CSL_CITATION { "citationItems" : [ { "id" : "ITEM-1", "itemData" : { "DOI" : "10.1542/peds.103.3.640", "ISBN" : "1098-4275 (Electronic)\\r0031-4005 (Linking)", "ISSN" : "0031-4005", "PMID" : "10049969", "abstract" : "BACKGROUND: Silent infarcts have been reported in 17% of young patients with sickle cell disease and are associated with impaired performance on standardized psychometric tests. Risk factors for the development of these lesions have not been identified. METHODS: Investigators in the Cooperative Study of Sickle Cell Disease performed a brain magnetic resonance imaging scan on sickle cell anemia patients age 5.9 years and older who had been followed according to the protocols of the Cooperative Study since birth. Individuals with a known history of cerebrovascular accident were excluded from this analysis. Patients with and without silent infarctions were compared with regard to clinical and laboratory parameters. RESULTS: The study sample included 42 patients (18.3%) with silent infarcts. Patients who had silent infarcts were significantly more likely to have a clinical history of seizure and a lower painful event rate. Lower hemoglobin level, increased leukocyte count, elevated pocked red blood cell count, and SEN betaS globin gene haplotype were associated also with the presence of silent infarcts. There was no relationship between silent infarcts and platelet count, fetal hemoglobin level, reticulocyte percentage, serum aspartate aminotransferase level, total bilirubin concentration, blood pressure, growth parameters, or presence of alpha-thalassemia. A multivariate model for silent infarction identified the following as risk factors: low pain event rate, history of seizure, leukocyte count &gt;/=11.8 x 10(9)/L, and the SEN betaS globin gene haplotype. CONCLUSIONS: Patients with risk factors for silent infarcts should be evaluated for cerebrovascular disease. If evidence of infarction is found, consideration must be given to therapeutic intervention. At present, the appropriate treatment has not been determined.", "author" : [ { "dropping-particle" : "", "family" : "Kinney", "given" : "T. R.", "non-dropping-particle" : "", "parse-names" : false, "suffix" : "" }, { "dropping-particle" : "", "family" : "Sleeper", "given" : "L. a.", "non-dropping-particle" : "", "parse-names" : false, "suffix" : "" }, { "dropping-particle" : "", "family" : "Wang", "given" : "W. C.", "non-dropping-particle" : "", "parse-names" : false, "suffix" : "" }, { "dropping-particle" : "", "family" : "Zimmerman", "given" : "R. a.", "non-dropping-particle" : "", "parse-names" : false, "suffix" : "" }, { "dropping-particle" : "", "family" : "Pegelow", "given" : "C. H.", "non-dropping-particle" : "", "parse-names" : false, "suffix" : "" }, { "dropping-particle" : "", "family" : "Ohene-Frempong", "given" : "K.", "non-dropping-particle" : "", "parse-names" : false, "suffix" : "" }, { "dropping-particle" : "", "family" : "Wethers", "given" : "D. L.", "non-dropping-particle" : "", "parse-names" : false, "suffix" : "" }, { "dropping-particle" : "", "family" : "Bello", "given" : "J. a.", "non-dropping-particle" : "", "parse-names" : false, "suffix" : "" }, { "dropping-particle" : "", "family" : "Vichinsky", "given" : "E. P.", "non-dropping-particle" : "", "parse-names" : false, "suffix" : "" }, { "dropping-particle" : "", "family" : "Moser", "given" : "F. G.", "non-dropping-particle" : "", "parse-names" : false, "suffix" : "" }, { "dropping-particle" : "", "family" : "Gallagher", "given" : "D. M.", "non-dropping-particle" : "", "parse-names" : false, "suffix" : "" }, { "dropping-particle" : "", "family" : "DeBaun", "given" : "M. R.", "non-dropping-particle" : "", "parse-names" : false, "suffix" : "" }, { "dropping-particle" : "", "family" : "Platt", "given" : "O. S.", "non-dropping-particle" : "", "parse-names" : false, "suffix" : "" }, { "dropping-particle" : "", "family" : "Miller", "given" : "S. T.", "non-dropping-particle" : "", "parse-names" : false, "suffix" : "" } ], "container-title" : "Pediatrics", "id" : "ITEM-1", "issue" : "3", "issued" : { "date-parts" : [ [ "1999", "3", "1" ] ] }, "page" : "640-645", "title" : "Silent cerebral infarcts in sickle cell anemia: a risk factor analysis. The Cooperative Study of Sickle Cell Disease.", "type" : "article-journal", "volume" : "103" }, "uris" : [ "http://www.mendeley.com/documents/?uuid=0f725ecf-980c-4589-bdfd-ab6c86344d0b" ] }, { "id" : "ITEM-2", "itemData" : { "author" : [ { "dropping-particle" : "", "family" : "Steen", "given" : "R Grant", "non-dropping-particle" : "", "parse-names" : false, "suffix" : "" }, { "dropping-particle" : "", "family" : "Emudianughe", "given" : "Temitope", "non-dropping-particle" : "", "parse-names" : false, "suffix" : "" }, { "dropping-particle" : "", "family" : "Hankins", "given" : "Gisele M", "non-dropping-particle" : "", "parse-names" : false, "suffix" : "" }, { "dropping-particle" : "", "family" : "Wynn", "given" : "Lynn W", "non-dropping-particle" : "", "parse-names" : false, "suffix" : "" }, { "dropping-particle" : "", "family" : "Wang", "given" : "Winfred C", "non-dropping-particle" : "", "parse-names" : false, "suffix" : "" }, { "dropping-particle" : "", "family" : "Xiong", "given" : "Xiaoping", "non-dropping-particle" : "", "parse-names" : false, "suffix" : "" }, { "dropping-particle" : "", "family" : "Helton", "given" : "Kathleen J", "non-dropping-particle" : "", "parse-names" : false, "suffix" : "" } ], "container-title" : "Radiology", "id" : "ITEM-2", "issued" : { "date-parts" : [ [ "2003" ] ] }, "page" : "216-225", "title" : "Brain Imaging Findings in Pediatric Patients with Sickle Cell Disease", "type" : "article-journal", "volume" : "228" }, "uris" : [ "http://www.mendeley.com/documents/?uuid=8cac3a70-b18f-4adb-a956-4104f71a9f27" ] }, { "id" : "ITEM-3", "itemData" : { "DOI" : "10.1016/j.jpeds.2010.03.007", "ISSN" : "1097-6833", "PMID" : "20434165", "abstract" : "OBJECTIVE: To assess the impact of our transcranial Doppler ultrasonography (TCD) program on the incidence of first stroke and the rate of transfusion for stroke prevention in children with sickle cell disease.\n\nSTUDY DESIGN: In this single-institution, retrospective study, we compared the incidence of stroke and of transfusion for stroke prevention in 475 patients observed in the 8-year period before instituting TCD screening with the rate in 530 children in the 8-year period after.\n\nRESULTS: The incidence of overt stroke in the pre-TCD period was 0.67 per 100 patient-years, compared with 0.06 per 100 patient-years in the post-TCD period (P&lt;.0001). Of the 2 strokes in the post-TCD period, 1 occurred in a child too young for the screening protocol, and 1 occurred in a child with high velocities solely in the anterior cerebral arteries. The rate of transfusion therapy for stroke prevention increased from 0.67 per 100 patient-years to 1.12 per 100 patient-years since instituting our program (P=.008).\n\nCONCLUSIONS: Our program has been successful in reducing the rate of first overt stroke, but with increased use of transfusion. Additional modifications to screening might further reduce the risk of first stroke, and studies of alternative treatments may be beneficial.", "author" : [ { "dropping-particle" : "", "family" : "Enninful-Eghan", "given" : "Henrietta", "non-dropping-particle" : "", "parse-names" : false, "suffix" : "" }, { "dropping-particle" : "", "family" : "Moore", "given" : "Rene\u00e9 H", "non-dropping-particle" : "", "parse-names" : false, "suffix" : "" }, { "dropping-particle" : "", "family" : "Ichord", "given" : "Rebecca", "non-dropping-particle" : "", "parse-names" : false, "suffix" : "" }, { "dropping-particle" : "", "family" : "Smith-Whitley", "given" : "Kim", "non-dropping-particle" : "", "parse-names" : false, "suffix" : "" }, { "dropping-particle" : "", "family" : "Kwiatkowski", "given" : "Janet L", "non-dropping-particle" : "", "parse-names" : false, "suffix" : "" } ], "container-title" : "The Journal of pediatrics", "id" : "ITEM-3", "issue" : "3", "issued" : { "date-parts" : [ [ "2010", "9" ] ] }, "page" : "479-84", "title" : "Transcranial Doppler ultrasonography and prophylactic transfusion program is effective in preventing overt stroke in children with sickle cell disease.", "type" : "article-journal", "volume" : "157" }, "uris" : [ "http://www.mendeley.com/documents/?uuid=99a26e5f-15af-4945-bad7-2c1a6d4caaa3" ] }, { "id" : "ITEM-4", "itemData" : { "DOI" : "10.1182/blood-2012-01-406314", "ISSN" : "1528-0020", "PMID" : "22948048", "abstract" : "We hypothesized that the silent cerebral infarcts (SCI), which affect up to 40% of children with sickle cell disease (SCD), could occur in the setting of acute anemic events. In a prospective observational study of children with and without SCD hospitalized for an illness associated with acute anemia, we identified acute silent cerebral ischemic events (ASCIE) in 4 (18.2%) of 22 with SCD and in 2 (6.7%) of 30 without SCD, using diffusion-weighted magnetic resonance imaging. Children with ASCIE had lower hemoglobin concentration than those without (median 3.1 vs 4.4 g/dL, P = .003). The unique temporal features of stroke on diffusion-weighted magnetic resonance imaging permit estimation of incidence rates for ASCIE of 421 (95% confidence interval, 155-920) per 100 patient-years during acute anemic events for all patients. For children with SCD, the estimated incidence was 663 (95% confidence interval, 182-1707) which is much higher than previously reported. Acute anemic events are common in children with SCD and prevalence could partially account for the high SCI. Some ASCIE (1 of 4 in our study) may be reversible. Alterations in management may be warranted for children with severe anemia to identify unrecognized ischemic brain injury that may have permanent neurocognitive sequelae.", "author" : [ { "dropping-particle" : "", "family" : "Dowling", "given" : "Michael M", "non-dropping-particle" : "", "parse-names" : false, "suffix" : "" }, { "dropping-particle" : "", "family" : "Quinn", "given" : "Charles T", "non-dropping-particle" : "", "parse-names" : false, "suffix" : "" }, { "dropping-particle" : "", "family" : "Plumb", "given" : "Patricia", "non-dropping-particle" : "", "parse-names" : false, "suffix" : "" }, { "dropping-particle" : "", "family" : "Rogers", "given" : "Zora R", "non-dropping-particle" : "", "parse-names" : false, "suffix" : "" }, { "dropping-particle" : "", "family" : "Rollins", "given" : "Nancy K", "non-dropping-particle" : "", "parse-names" : false, "suffix" : "" }, { "dropping-particle" : "", "family" : "Koral", "given" : "Korgun", "non-dropping-particle" : "", "parse-names" : false, "suffix" : "" }, { "dropping-particle" : "", "family" : "Buchanan", "given" : "George R", "non-dropping-particle" : "", "parse-names" : false, "suffix" : "" } ], "container-title" : "Blood", "id" : "ITEM-4", "issue" : "19", "issued" : { "date-parts" : [ [ "2012", "11", "8" ] ] }, "page" : "3891-7", "title" : "Acute silent cerebral ischemia and infarction during acute anemia in children with and without sickle cell disease.", "type" : "article-journal", "volume" : "120" }, "uris" : [ "http://www.mendeley.com/documents/?uuid=a613356b-a53a-480c-81c9-440776c12019" ] } ], "mendeley" : { "formattedCitation" : "[24,35,70,71]", "plainTextFormattedCitation" : "[24,35,70,71]", "previouslyFormattedCitation" : "[24,35,70,71]" }, "properties" : { "noteIndex" : 0 }, "schema" : "https://github.com/citation-style-language/schema/raw/master/csl-citation.json" }</w:instrText>
      </w:r>
      <w:r w:rsidRPr="00DC7EFE">
        <w:fldChar w:fldCharType="separate"/>
      </w:r>
      <w:r w:rsidR="008B63B1" w:rsidRPr="008B63B1">
        <w:rPr>
          <w:noProof/>
        </w:rPr>
        <w:t>[24,35,70,71]</w:t>
      </w:r>
      <w:r w:rsidRPr="00DC7EFE">
        <w:fldChar w:fldCharType="end"/>
      </w:r>
      <w:r w:rsidRPr="00DC7EFE">
        <w:t xml:space="preserve"> can be detectable </w:t>
      </w:r>
      <w:r>
        <w:t xml:space="preserve">in the first few days after the clinical event </w:t>
      </w:r>
      <w:r w:rsidRPr="00DC7EFE">
        <w:t xml:space="preserve">using </w:t>
      </w:r>
      <w:r>
        <w:t>diffusion-weighted imaging (</w:t>
      </w:r>
      <w:r w:rsidRPr="00DC7EFE">
        <w:t>DWI</w:t>
      </w:r>
      <w:r>
        <w:t>), in which the ‘apparent’ diffusion coefficient (ADC) is measured within each voxel  and representing an index of the mobility of water molecules inside biological tissues</w:t>
      </w:r>
      <w:r w:rsidRPr="00DC7EFE">
        <w:t>. In acute isch</w:t>
      </w:r>
      <w:r>
        <w:t>a</w:t>
      </w:r>
      <w:r w:rsidRPr="00DC7EFE">
        <w:t xml:space="preserve">emia, an area of </w:t>
      </w:r>
      <w:r>
        <w:t>oedema</w:t>
      </w:r>
      <w:r w:rsidRPr="00DC7EFE">
        <w:t xml:space="preserve"> in the brain has a rapid decline in proton density and appears hyperintense on DWI and decreased on an ADC map, persisting for 10-14 days post-event</w:t>
      </w:r>
      <w:r>
        <w:t xml:space="preserve"> </w:t>
      </w:r>
      <w:r w:rsidRPr="00DC7EFE">
        <w:fldChar w:fldCharType="begin" w:fldLock="1"/>
      </w:r>
      <w:r w:rsidR="008B63B1">
        <w:instrText>ADDIN CSL_CITATION { "citationItems" : [ { "id" : "ITEM-1", "itemData" : { "DOI" : "10.1016/S1474-4422(06)70545-2", "ISSN" : "1474-4422", "PMID" : "16914404", "abstract" : "Thrombolytic therapy has led to a higher proportion of patients presenting to hospital early, and this, with parallel developments in imaging technology, has greatly improved the understanding of acute stroke pathophysiology. Additionally, MRI, including diffusion-weighted imaging (DWI) and gradient echo, or T2*, imaging is important in understanding basic structural information--such as distinguishing acute ischaemia from haemorrhage. It has also greatly increased sensitivity in the diagnosis of acute cerebral ischaemia. The pathophysiology of the ischaemic penumbra can now be assessed with CT or MRI-based perfusion imaging techniques, which are widely available and clinically applicable. Pathophysiological information from CT or MRI increasingly helps clinical trial design, may allow targeted therapy in individual patients, and may extend the time scale for reperfusion therapy.", "author" : [ { "dropping-particle" : "", "family" : "Muir", "given" : "Keith W", "non-dropping-particle" : "", "parse-names" : false, "suffix" : "" }, { "dropping-particle" : "", "family" : "Buchan", "given" : "Alastair", "non-dropping-particle" : "", "parse-names" : false, "suffix" : "" }, { "dropping-particle" : "", "family" : "Kummer", "given" : "Rudiger", "non-dropping-particle" : "von", "parse-names" : false, "suffix" : "" }, { "dropping-particle" : "", "family" : "Rother", "given" : "Joachim", "non-dropping-particle" : "", "parse-names" : false, "suffix" : "" }, { "dropping-particle" : "", "family" : "Baron", "given" : "Jean-Claude", "non-dropping-particle" : "", "parse-names" : false, "suffix" : "" } ], "container-title" : "Lancet neurology", "id" : "ITEM-1", "issue" : "9", "issued" : { "date-parts" : [ [ "2006", "9" ] ] }, "page" : "755-68", "title" : "Imaging of acute stroke.", "type" : "article-journal", "volume" : "5" }, "uris" : [ "http://www.mendeley.com/documents/?uuid=308cd97c-5560-4364-ae83-d1cf27e30a1c" ] } ], "mendeley" : { "formattedCitation" : "[72]", "plainTextFormattedCitation" : "[72]", "previouslyFormattedCitation" : "[72]" }, "properties" : { "noteIndex" : 0 }, "schema" : "https://github.com/citation-style-language/schema/raw/master/csl-citation.json" }</w:instrText>
      </w:r>
      <w:r w:rsidRPr="00DC7EFE">
        <w:fldChar w:fldCharType="separate"/>
      </w:r>
      <w:r w:rsidR="008B63B1" w:rsidRPr="008B63B1">
        <w:rPr>
          <w:noProof/>
        </w:rPr>
        <w:t>[72]</w:t>
      </w:r>
      <w:r w:rsidRPr="00DC7EFE">
        <w:fldChar w:fldCharType="end"/>
      </w:r>
      <w:r w:rsidRPr="00DC7EFE">
        <w:t>, which can differentiate acute stroke from more remote events</w:t>
      </w:r>
      <w:r>
        <w:t xml:space="preserve"> </w:t>
      </w:r>
      <w:r w:rsidRPr="00DC7EFE">
        <w:fldChar w:fldCharType="begin" w:fldLock="1"/>
      </w:r>
      <w:r>
        <w:instrText>ADDIN CSL_CITATION { "citationItems" : [ { "id" : "ITEM-1", "itemData" : { "DOI" : "10.1182/blood-2012-01-406314", "ISSN" : "1528-0020", "PMID" : "22948048", "abstract" : "We hypothesized that the silent cerebral infarcts (SCI), which affect up to 40% of children with sickle cell disease (SCD), could occur in the setting of acute anemic events. In a prospective observational study of children with and without SCD hospitalized for an illness associated with acute anemia, we identified acute silent cerebral ischemic events (ASCIE) in 4 (18.2%) of 22 with SCD and in 2 (6.7%) of 30 without SCD, using diffusion-weighted magnetic resonance imaging. Children with ASCIE had lower hemoglobin concentration than those without (median 3.1 vs 4.4 g/dL, P = .003). The unique temporal features of stroke on diffusion-weighted magnetic resonance imaging permit estimation of incidence rates for ASCIE of 421 (95% confidence interval, 155-920) per 100 patient-years during acute anemic events for all patients. For children with SCD, the estimated incidence was 663 (95% confidence interval, 182-1707) which is much higher than previously reported. Acute anemic events are common in children with SCD and prevalence could partially account for the high SCI. Some ASCIE (1 of 4 in our study) may be reversible. Alterations in management may be warranted for children with severe anemia to identify unrecognized ischemic brain injury that may have permanent neurocognitive sequelae.", "author" : [ { "dropping-particle" : "", "family" : "Dowling", "given" : "Michael M", "non-dropping-particle" : "", "parse-names" : false, "suffix" : "" }, { "dropping-particle" : "", "family" : "Quinn", "given" : "Charles T", "non-dropping-particle" : "", "parse-names" : false, "suffix" : "" }, { "dropping-particle" : "", "family" : "Plumb", "given" : "Patricia", "non-dropping-particle" : "", "parse-names" : false, "suffix" : "" }, { "dropping-particle" : "", "family" : "Rogers", "given" : "Zora R", "non-dropping-particle" : "", "parse-names" : false, "suffix" : "" }, { "dropping-particle" : "", "family" : "Rollins", "given" : "Nancy K", "non-dropping-particle" : "", "parse-names" : false, "suffix" : "" }, { "dropping-particle" : "", "family" : "Koral", "given" : "Korgun", "non-dropping-particle" : "", "parse-names" : false, "suffix" : "" }, { "dropping-particle" : "", "family" : "Buchanan", "given" : "George R", "non-dropping-particle" : "", "parse-names" : false, "suffix" : "" } ], "container-title" : "Blood", "id" : "ITEM-1", "issue" : "19", "issued" : { "date-parts" : [ [ "2012", "11", "8" ] ] }, "page" : "3891-7", "title" : "Acute silent cerebral ischemia and infarction during acute anemia in children with and without sickle cell disease.", "type" : "article-journal", "volume" : "120" }, "uris" : [ "http://www.mendeley.com/documents/?uuid=a613356b-a53a-480c-81c9-440776c12019" ] } ], "mendeley" : { "formattedCitation" : "[24]", "plainTextFormattedCitation" : "[24]", "previouslyFormattedCitation" : "[24]" }, "properties" : { "noteIndex" : 0 }, "schema" : "https://github.com/citation-style-language/schema/raw/master/csl-citation.json" }</w:instrText>
      </w:r>
      <w:r w:rsidRPr="00DC7EFE">
        <w:fldChar w:fldCharType="separate"/>
      </w:r>
      <w:r w:rsidRPr="00226FCF">
        <w:rPr>
          <w:noProof/>
        </w:rPr>
        <w:t>[24]</w:t>
      </w:r>
      <w:r w:rsidRPr="00DC7EFE">
        <w:fldChar w:fldCharType="end"/>
      </w:r>
      <w:r w:rsidRPr="00DC7EFE">
        <w:t xml:space="preserve">. </w:t>
      </w:r>
      <w:r>
        <w:t xml:space="preserve">Not all children with evidence of ASCIE progress to SCI on MRI </w:t>
      </w:r>
      <w:r>
        <w:fldChar w:fldCharType="begin" w:fldLock="1"/>
      </w:r>
      <w:r w:rsidR="00E26427">
        <w:instrText>ADDIN CSL_CITATION { "citationItems" : [ { "id" : "ITEM-1", "itemData" : { "DOI" : "10.1056/NEJMoa1401731", "ISSN" : "1533-4406", "PMID" : "25140956", "abstract" : "Background Silent cerebral infarcts are the most common neurologic injury in children with sickle cell anemia and are associated with the recurrence of an infarct (stroke or silent cerebral infarct). We tested the hypothesis that the incidence of the recurrence of an infarct would be lower among children who underwent regular blood-transfusion therapy than among those who received standard care. Methods In this randomized, single-blind clinical trial, we randomly assigned children with sickle cell anemia to receive regular blood transfusions (transfusion group) or standard care (observation group). Participants were between 5 and 15 years of age, with no history of stroke and with one or more silent cerebral infarcts on magnetic resonance imaging and a neurologic examination showing no abnormalities corresponding to these lesions. The primary end point was the recurrence of an infarct, defined as a stroke or a new or enlarged silent cerebral infarct. Results A total of 196 children (mean age, 10 years) were randomly assigned to the observation or transfusion group and were followed for a median of 3 years. In the transfusion group, 6 of 99 children (6%) had an end-point event (1 had a stroke, and 5 had new or enlarged silent cerebral infarcts). In the observation group, 14 of 97 children (14%) had an end-point event (7 had strokes, and 7 had new or enlarged silent cerebral infarcts). The incidence of the primary end point in the transfusion and observation groups was 2.0 and 4.8 events, respectively, per 100 years at risk, corresponding to an incidence rate ratio of 0.41 (95% confidence interval, 0.12 to 0.99; P=0.04). Conclusions Regular blood-transfusion therapy significantly reduced the incidence of the recurrence of cerebral infarct in children with sickle cell anemia. (Funded by the National Institute of Neurological Disorders and Stroke and others; Silent Cerebral Infarct Multi-Center Clinical Trial ClinicalTrials.gov number, NCT00072761 , and Current Controlled Trials number, ISRCTN52713285 .).", "author" : [ { "dropping-particle" : "", "family" : "DeBaun", "given" : "Michael R", "non-dropping-particle" : "", "parse-names" : false, "suffix" : "" }, { "dropping-particle" : "", "family" : "Gordon", "given" : "Mae", "non-dropping-particle" : "", "parse-names" : false, "suffix" : "" }, { "dropping-particle" : "", "family" : "McKinstry", "given" : "Robert C", "non-dropping-particle" : "", "parse-names" : false, "suffix" : "" }, { "dropping-particle" : "", "family" : "Noetzel", "given" : "Michael J", "non-dropping-particle" : "", "parse-names" : false, "suffix" : "" }, { "dropping-particle" : "", "family" : "White", "given" : "Desiree a", "non-dropping-particle" : "", "parse-names" : false, "suffix" : "" }, { "dropping-particle" : "", "family" : "Sarnaik", "given" : "Sharada a", "non-dropping-particle" : "", "parse-names" : false, "suffix" : "" }, { "dropping-particle" : "", "family" : "Meier", "given" : "Emily R", "non-dropping-particle" : "", "parse-names" : false, "suffix" : "" }, { "dropping-particle" : "", "family" : "Howard", "given" : "Thomas H", "non-dropping-particle" : "", "parse-names" : false, "suffix" : "" }, { "dropping-particle" : "", "family" : "Majumdar", "given" : "Suvankar", "non-dropping-particle" : "", "parse-names" : false, "suffix" : "" }, { "dropping-particle" : "", "family" : "Inusa", "given" : "Baba P D", "non-dropping-particle" : "", "parse-names" : false, "suffix" : "" }, { "dropping-particle" : "", "family" : "Telfer", "given" : "Paul T", "non-dropping-particle" : "", "parse-names" : false, "suffix" : "" }, { "dropping-particle" : "", "family" : "Kirby-Allen", "given" : "Melanie", "non-dropping-particle" : "", "parse-names" : false, "suffix" : "" }, { "dropping-particle" : "", "family" : "McCavit", "given" : "Timothy L", "non-dropping-particle" : "", "parse-names" : false, "suffix" : "" }, { "dropping-particle" : "", "family" : "Kamdem", "given" : "Annie", "non-dropping-particle" : "", "parse-names" : false, "suffix" : "" }, { "dropping-particle" : "", "family" : "Airewele", "given" : "Gladstone", "non-dropping-particle" : "", "parse-names" : false, "suffix" : "" }, { "dropping-particle" : "", "family" : "Woods", "given" : "Gerald M", "non-dropping-particle" : "", "parse-names" : false, "suffix" : "" }, { "dropping-particle" : "", "family" : "Berman", "given" : "Brian", "non-dropping-particle" : "", "parse-names" : false, "suffix" : "" }, { "dropping-particle" : "", "family" : "Panepinto", "given" : "Julie a", "non-dropping-particle" : "", "parse-names" : false, "suffix" : "" }, { "dropping-particle" : "", "family" : "Fuh", "given" : "Beng R", "non-dropping-particle" : "", "parse-names" : false, "suffix" : "" }, { "dropping-particle" : "", "family" : "Kwiatkowski", "given" : "Janet L", "non-dropping-particle" : "", "parse-names" : false, "suffix" : "" }, { "dropping-particle" : "", "family" : "King", "given" : "Allison a", "non-dropping-particle" : "", "parse-names" : false, "suffix" : "" }, { "dropping-particle" : "", "family" : "Fixler", "given" : "Jason M", "non-dropping-particle" : "", "parse-names" : false, "suffix" : "" }, { "dropping-particle" : "", "family" : "Rhodes", "given" : "Melissa M", "non-dropping-particle" : "", "parse-names" : false, "suffix" : "" }, { "dropping-particle" : "", "family" : "Thompson", "given" : "Alexis a", "non-dropping-particle" : "", "parse-names" : false, "suffix" : "" }, { "dropping-particle" : "", "family" : "Heiny", "given" : "Mark E", "non-dropping-particle" : "", "parse-names" : false, "suffix" : "" }, { "dropping-particle" : "", "family" : "Redding-Lallinger", "given" : "Rupa C", "non-dropping-particle" : "", "parse-names" : false, "suffix" : "" }, { "dropping-particle" : "", "family" : "Kirkham", "given" : "Fenella J", "non-dropping-particle" : "", "parse-names" : false, "suffix" : "" }, { "dropping-particle" : "", "family" : "Dixon", "given" : "Natalia", "non-dropping-particle" : "", "parse-names" : false, "suffix" : "" }, { "dropping-particle" : "", "family" : "Gonzalez", "given" : "Corina E", "non-dropping-particle" : "", "parse-names" : false, "suffix" : "" }, { "dropping-particle" : "", "family" : "Kalinyak", "given" : "Karen a", "non-dropping-particle" : "", "parse-names" : false, "suffix" : "" }, { "dropping-particle" : "", "family" : "Quinn", "given" : "Charles T", "non-dropping-particle" : "", "parse-names" : false, "suffix" : "" }, { "dropping-particle" : "", "family" : "Strouse", "given" : "John J", "non-dropping-particle" : "", "parse-names" : false, "suffix" : "" }, { "dropping-particle" : "", "family" : "Miller", "given" : "J Philip", "non-dropping-particle" : "", "parse-names" : false, "suffix" : "" }, { "dropping-particle" : "", "family" : "Lehmann", "given" : "Harold", "non-dropping-particle" : "", "parse-names" : false, "suffix" : "" }, { "dropping-particle" : "", "family" : "Kraut", "given" : "Michael a", "non-dropping-particle" : "", "parse-names" : false, "suffix" : "" }, { "dropping-particle" : "", "family" : "Ball", "given" : "William S", "non-dropping-particle" : "", "parse-names" : false, "suffix" : "" }, { "dropping-particle" : "", "family" : "Hirtz", "given" : "Deborah", "non-dropping-particle" : "", "parse-names" : false, "suffix" : "" }, { "dropping-particle" : "", "family" : "Casella", "given" : "James F", "non-dropping-particle" : "", "parse-names" : false, "suffix" : "" } ], "container-title" : "The New England journal of medicine", "id" : "ITEM-1", "issue" : "8", "issued" : { "date-parts" : [ [ "2014", "8", "21" ] ] }, "page" : "699-710", "title" : "Controlled Trial of Transfusions for Silent Cerebral Infarcts in Sickle Cell Anemia.", "type" : "article-journal", "volume" : "371" }, "uris" : [ "http://www.mendeley.com/documents/?uuid=bb75222f-65d9-4da8-aab3-8960e0d6806e" ] }, { "id" : "ITEM-2", "itemData" : { "DOI" : "10.1182/blood-2015-09-618579", "author" : [ { "dropping-particle" : "", "family" : "DeBaun", "given" : "M R", "non-dropping-particle" : "", "parse-names" : false, "suffix" : "" }, { "dropping-particle" : "", "family" : "Kirkham", "given" : "F J", "non-dropping-particle" : "", "parse-names" : false, "suffix" : "" } ], "container-title" : "Blood", "id" : "ITEM-2", "issue" : "7", "issued" : { "date-parts" : [ [ "2016" ] ] }, "page" : "1-39", "title" : "Central Nervous System Complications and Management in Sickle Cell Disease: A Review", "type" : "article-journal", "volume" : "127" }, "uris" : [ "http://www.mendeley.com/documents/?uuid=19786144-1f99-4066-81bb-59ad80eba0ee" ] } ], "mendeley" : { "formattedCitation" : "[1,62]", "plainTextFormattedCitation" : "[1,62]", "previouslyFormattedCitation" : "[1,62]" }, "properties" : { "noteIndex" : 0 }, "schema" : "https://github.com/citation-style-language/schema/raw/master/csl-citation.json" }</w:instrText>
      </w:r>
      <w:r>
        <w:fldChar w:fldCharType="separate"/>
      </w:r>
      <w:r w:rsidR="000A4D81" w:rsidRPr="000A4D81">
        <w:rPr>
          <w:noProof/>
        </w:rPr>
        <w:t>[1,62]</w:t>
      </w:r>
      <w:r>
        <w:fldChar w:fldCharType="end"/>
      </w:r>
      <w:r>
        <w:t>, which strongly suggests acute ischaemia may be reversible.</w:t>
      </w:r>
    </w:p>
    <w:p w14:paraId="4B109DDD" w14:textId="77777777" w:rsidR="00891ED4" w:rsidRPr="00594752" w:rsidRDefault="00891ED4" w:rsidP="00891ED4">
      <w:pPr>
        <w:pStyle w:val="H3"/>
      </w:pPr>
      <w:r w:rsidRPr="00594752">
        <w:t>Other acute pathologies on MRI</w:t>
      </w:r>
    </w:p>
    <w:p w14:paraId="3495666F" w14:textId="105FE49A" w:rsidR="00891ED4" w:rsidRPr="00891ED4" w:rsidRDefault="00891ED4" w:rsidP="00891ED4">
      <w:pPr>
        <w:pStyle w:val="paragraph"/>
      </w:pPr>
      <w:r w:rsidRPr="00891ED4">
        <w:t xml:space="preserve">Imaging abnormality in the occipito-parietal or thalamic region suggests cerebral venous sinus thrombosis but there may be no parenchymal change and this diagnosis should always be excluded with a venogram in patients with SCD presenting in coma or with seizures or acute psychiatric symptoms as well as focal neurology </w:t>
      </w:r>
      <w:r w:rsidRPr="00891ED4">
        <w:fldChar w:fldCharType="begin" w:fldLock="1"/>
      </w:r>
      <w:r w:rsidR="008B63B1">
        <w:instrText>ADDIN CSL_CITATION { "citationItems" : [ { "id" : "ITEM-1", "itemData" : { "DOI" : "10.1093/brain/awh412", "ISSN" : "1460-2156", "PMID" : "15699061", "abstract" : "Neuroimaging and management advances require review of indications for excluding cerebral venous sinus (sinovenous) thrombosis (CSVT) in children. Our goals were to examine (i) clinical presentations of CSVT, (ii) prothrombotic risk factors and other predisposing events, (iii) clinical and radiological features of brain lesions in CSVT compared with arterial stroke, and (iv) predictors of outcome. We studied 42 children with CSVT from five European paediatric neurology stroke registries. Patients aged from 3 weeks to 13 (median 5.75) years (27 boys; 64%) presented with lethargy, anorexia, headache, vomiting, seizures, focal signs or coma and with CSVT on neuroimaging. Seventeen had prior chronic conditions; of the 25 previously well patients, 23 had recent infections, eight became dehydrated and six had both. Two children had a history compatible with prior CSVT. Anaemia and/or microcytosis (21 probable iron deficiency, five haemolytic, including two with sickle cell disease and one with beta-thalassaemia) was as common (62%) as prothrombotic disorder (13/21 screened). High factor VIII and homozygosity for the thermolabile methylene tetrahydrofolate reductase polymorphism were the commonest prothrombotic disorders. The superficial venous system was involved in 32 patients, the deep in six, and both in four. Data on the 13 children with bland infarction and the 12 with haemorrhage in the context of CSVT were compared with those from 88 children with ischaemic (AIS) and 24 with haemorrhagic (AHS) arterial stroke. In multiple logistic regression, iron deficiency, parietal infarction and lack of caudate involvement independently predicted CSVT rather than arterial disease. Five patients died, three acutely, one after recurrence and one after 6 months being quadriparetic and blind. Follow-up ranged from 0.5 to 10 (median 1) years. Twenty-six patients (62%) had sequelae: pseudotumour cerebri in 12 and cognitive and/or behavioural disabilities in 14, associated with epilepsy in three, hemiparesis in two and visual problems in two. Eighteen patients, including six with haemorrhage, were anticoagulated. Older age [odds ratio (OR) 1.54, 95% confidence limits (CI) 1.12, 2.13, P = 0.008], lack of parenchymal abnormality (OR 0.17, 95% CI 0.02, 1.56, P = 0.1), anticoagulation (OR 24.2, 95% CI 1.96, 299) and lateral and/or sigmoid sinus involvement (OR 16.2, 95% CI 1.62, 161, P = 0.02) were independent predictors of good cognitive outcome, although the last predicted \u2026", "author" : [ { "dropping-particle" : "", "family" : "S\u00e9bire", "given" : "G", "non-dropping-particle" : "", "parse-names" : false, "suffix" : "" }, { "dropping-particle" : "", "family" : "Tabarki", "given" : "B", "non-dropping-particle" : "", "parse-names" : false, "suffix" : "" }, { "dropping-particle" : "", "family" : "Saunders", "given" : "D E", "non-dropping-particle" : "", "parse-names" : false, "suffix" : "" }, { "dropping-particle" : "", "family" : "Leroy", "given" : "I", "non-dropping-particle" : "", "parse-names" : false, "suffix" : "" }, { "dropping-particle" : "", "family" : "Liesner", "given" : "R", "non-dropping-particle" : "", "parse-names" : false, "suffix" : "" }, { "dropping-particle" : "", "family" : "Saint-Martin", "given" : "C", "non-dropping-particle" : "", "parse-names" : false, "suffix" : "" }, { "dropping-particle" : "", "family" : "Husson", "given" : "B", "non-dropping-particle" : "", "parse-names" : false, "suffix" : "" }, { "dropping-particle" : "", "family" : "Williams", "given" : "A N", "non-dropping-particle" : "", "parse-names" : false, "suffix" : "" }, { "dropping-particle" : "", "family" : "Wade", "given" : "A", "non-dropping-particle" : "", "parse-names" : false, "suffix" : "" }, { "dropping-particle" : "", "family" : "Kirkham", "given" : "F J", "non-dropping-particle" : "", "parse-names" : false, "suffix" : "" } ], "container-title" : "Brain : a journal of neurology", "id" : "ITEM-1", "issue" : "Pt 3", "issued" : { "date-parts" : [ [ "2005", "3" ] ] }, "page" : "477-89", "title" : "Cerebral venous sinus thrombosis in children: risk factors, presentation, diagnosis and outcome.", "type" : "article-journal", "volume" : "128" }, "uris" : [ "http://www.mendeley.com/documents/?uuid=5e7813a5-7eb8-44a0-b3ee-3390b7ae0c75" ] } ], "mendeley" : { "formattedCitation" : "[73]", "plainTextFormattedCitation" : "[73]", "previouslyFormattedCitation" : "[73]" }, "properties" : { "noteIndex" : 0 }, "schema" : "https://github.com/citation-style-language/schema/raw/master/csl-citation.json" }</w:instrText>
      </w:r>
      <w:r w:rsidRPr="00891ED4">
        <w:fldChar w:fldCharType="separate"/>
      </w:r>
      <w:r w:rsidR="008B63B1" w:rsidRPr="008B63B1">
        <w:rPr>
          <w:noProof/>
        </w:rPr>
        <w:t>[73]</w:t>
      </w:r>
      <w:r w:rsidRPr="00891ED4">
        <w:fldChar w:fldCharType="end"/>
      </w:r>
      <w:r w:rsidRPr="00891ED4">
        <w:t xml:space="preserve">. Subarachnoid and intracerebral haemorrhage also occur </w:t>
      </w:r>
      <w:r w:rsidRPr="00891ED4">
        <w:fldChar w:fldCharType="begin" w:fldLock="1"/>
      </w:r>
      <w:r w:rsidR="008B63B1">
        <w:instrText>ADDIN CSL_CITATION { "citationItems" : [ { "id" : "ITEM-1", "itemData" : { "DOI" : "10.1111/dmcn.12571", "ISSN" : "1469-8749", "PMID" : "25174812", "abstract" : "AIM: To address risk of first or recurrent cerebral haemorrhage in children with sickle-cell disease (SCD) who are being managed with modern stroke prevention strategies.\n\nMETHOD: A systematically followed SCD paediatric cohort was retrospectively studied over a 9-year period. Haemorrhagic risk was defined as intracranial haemorrhage occurrence or intracranial aneurysm diagnosis during the study period. Ischaemic risk was defined as cerebrovascular ischaemic event occurrence or transcranial Doppler/magnetic resonance imaging hallmarks of ischaemic risk finding during the study period.\n\nRESULTS: Among the 251 patients in the cohort, 36 patients were included in the ischaemic group. Seven patients were included in the haemorrhagic group, of which five also met the criteria for the ischaemic group. Age at first haemorrhagic symptom/hallmark of risk was older (10.4 vs 6.2 years old, p=0.036). Nine intracranial saccular aneurysms were found, mostly on the posterior circulation. Two patients had endovascular embolization.\n\nINTERPRETATION: The ratio of ischaemic to haemorrhagic risk was not modified with modern management compared with historical series. Intracranial aneurysm in children with SCD had specific characteristics, close to intracranial aneurysms described in adults with SCD. Data favoured concurrent development of intracranial SCD-associated anterior stenosis and posterior dilation, suggesting common pathophysiology and management strategies.", "author" : [ { "dropping-particle" : "", "family" : "Kossorotoff", "given" : "Manoelle", "non-dropping-particle" : "", "parse-names" : false, "suffix" : "" }, { "dropping-particle" : "", "family" : "Brousse", "given" : "Valentine", "non-dropping-particle" : "", "parse-names" : false, "suffix" : "" }, { "dropping-particle" : "", "family" : "Grevent", "given" : "David", "non-dropping-particle" : "", "parse-names" : false, "suffix" : "" }, { "dropping-particle" : "", "family" : "Naggara", "given" : "Olivier", "non-dropping-particle" : "", "parse-names" : false, "suffix" : "" }, { "dropping-particle" : "", "family" : "Brunelle", "given" : "Francis", "non-dropping-particle" : "", "parse-names" : false, "suffix" : "" }, { "dropping-particle" : "", "family" : "Blauwblomme", "given" : "Thomas", "non-dropping-particle" : "", "parse-names" : false, "suffix" : "" }, { "dropping-particle" : "", "family" : "Gaussem", "given" : "Pascale", "non-dropping-particle" : "", "parse-names" : false, "suffix" : "" }, { "dropping-particle" : "", "family" : "Desguerre", "given" : "Isabelle", "non-dropping-particle" : "", "parse-names" : false, "suffix" : "" }, { "dropping-particle" : "", "family" : "Montalembert", "given" : "Mariane", "non-dropping-particle" : "De", "parse-names" : false, "suffix" : "" } ], "container-title" : "Developmental medicine and child neurology", "id" : "ITEM-1", "issue" : "2", "issued" : { "date-parts" : [ [ "2015", "2" ] ] }, "page" : "187-93", "title" : "Cerebral haemorrhagic risk in children with sickle-cell disease.", "type" : "article-journal", "volume" : "57" }, "uris" : [ "http://www.mendeley.com/documents/?uuid=26eff060-c4f1-4d53-bb56-4c6c4e8df242" ] } ], "mendeley" : { "formattedCitation" : "[74]", "plainTextFormattedCitation" : "[74]", "previouslyFormattedCitation" : "[74]" }, "properties" : { "noteIndex" : 0 }, "schema" : "https://github.com/citation-style-language/schema/raw/master/csl-citation.json" }</w:instrText>
      </w:r>
      <w:r w:rsidRPr="00891ED4">
        <w:fldChar w:fldCharType="separate"/>
      </w:r>
      <w:r w:rsidR="008B63B1" w:rsidRPr="008B63B1">
        <w:rPr>
          <w:noProof/>
        </w:rPr>
        <w:t>[74]</w:t>
      </w:r>
      <w:r w:rsidRPr="00891ED4">
        <w:fldChar w:fldCharType="end"/>
      </w:r>
      <w:r w:rsidRPr="00891ED4">
        <w:t xml:space="preserve">, as a result of sinovenous thrombosis, rupture of aneurysms (usually located at the bifurcations of major vessels, particularly in the vertebrobasilar circulation) </w:t>
      </w:r>
      <w:r w:rsidRPr="00891ED4">
        <w:fldChar w:fldCharType="begin" w:fldLock="1"/>
      </w:r>
      <w:r w:rsidR="008B63B1">
        <w:instrText>ADDIN CSL_CITATION { "citationItems" : [ { "id" : "ITEM-1", "itemData" : { "DOI" : "10.1136/neurintsurg-2014-011572", "ISSN" : "1759-8486", "PMID" : "25792037", "abstract" : "BACKGROUND: Cerebral aneurysm formation is one of the cerebrovascular complications of sickle cell disease.\n\nOBJECTIVE: To report the clinical and imaging findings of intracerebral aneurysms and their treatment in pediatric and adult patients with sickle cell disease.\n\nMETHODS: Review of clinical data via chart abstraction and radiologic features at the University of Pennsylvania and Children's Hospital of Philadelphia from 2000 to 2014 and review of the literature since 1942.\n\nRESULTS: Nineteen patients with aneurysms (2.7%) were found in 709 imaged patients, including 1.2% of imaged children and 10.8% of adults. A total of 44 aneurysms were detected (52.6% with multiple aneurysms, overall 2.3 per patient), 35 (79.5%) in the anterior circulation and 9 in the posterior circulation (20.4%). Thirty-eight unruptured aneurysms ranging in size from 2 to 6\u2005mm and six ruptured aneurysms ranging in size from 3 to 9\u2005mm in diameter were found. Of the patients with ruptured aneurysms, two were treated by stent-assisted coiling, two by clipping, and one patient with coiling. In the group without a rupture, one patient was treated by coil embolization and one patient with a peripheral middle cerebral artery aneurysm was treated by aneurysmectomy. Three pediatric patients with a previously normal MR angiogram demonstrated new aneurysm formation during the study.\n\nCONCLUSIONS: Adult patients with sickle cell disease have a high prevalence of aneurysm formation. Both pediatric and adult patients with sickle cell disease tend to develop multiple aneurysms with frequent involvement of atypical locations, in both anterior and posterior circulations.", "author" : [ { "dropping-particle" : "", "family" : "Nabavizadeh", "given" : "S Ali", "non-dropping-particle" : "", "parse-names" : false, "suffix" : "" }, { "dropping-particle" : "", "family" : "Vossough", "given" : "Arastoo", "non-dropping-particle" : "", "parse-names" : false, "suffix" : "" }, { "dropping-particle" : "", "family" : "Ichord", "given" : "Rebecca N", "non-dropping-particle" : "", "parse-names" : false, "suffix" : "" }, { "dropping-particle" : "", "family" : "Kwiatkowski", "given" : "Janet", "non-dropping-particle" : "", "parse-names" : false, "suffix" : "" }, { "dropping-particle" : "", "family" : "Pukenas", "given" : "Bryan A", "non-dropping-particle" : "", "parse-names" : false, "suffix" : "" }, { "dropping-particle" : "", "family" : "Smith", "given" : "Michelle J", "non-dropping-particle" : "", "parse-names" : false, "suffix" : "" }, { "dropping-particle" : "", "family" : "Storm", "given" : "Philip B", "non-dropping-particle" : "", "parse-names" : false, "suffix" : "" }, { "dropping-particle" : "", "family" : "Zager", "given" : "Eric L", "non-dropping-particle" : "", "parse-names" : false, "suffix" : "" }, { "dropping-particle" : "", "family" : "Hurst", "given" : "Robert W", "non-dropping-particle" : "", "parse-names" : false, "suffix" : "" } ], "container-title" : "Journal of neurointerventional surgery", "id" : "ITEM-1", "issue" : "4", "issued" : { "date-parts" : [ [ "2016", "4" ] ] }, "page" : "434-40", "title" : "Intracranial aneurysms in sickle cell anemia: clinical and imaging findings.", "type" : "article-journal", "volume" : "8" }, "uris" : [ "http://www.mendeley.com/documents/?uuid=60945760-6ec1-498c-ad73-884db34bccac" ] } ], "mendeley" : { "formattedCitation" : "[75]", "plainTextFormattedCitation" : "[75]", "previouslyFormattedCitation" : "[75]" }, "properties" : { "noteIndex" : 0 }, "schema" : "https://github.com/citation-style-language/schema/raw/master/csl-citation.json" }</w:instrText>
      </w:r>
      <w:r w:rsidRPr="00891ED4">
        <w:fldChar w:fldCharType="separate"/>
      </w:r>
      <w:r w:rsidR="008B63B1" w:rsidRPr="008B63B1">
        <w:rPr>
          <w:noProof/>
        </w:rPr>
        <w:t>[75]</w:t>
      </w:r>
      <w:r w:rsidRPr="00891ED4">
        <w:fldChar w:fldCharType="end"/>
      </w:r>
      <w:r w:rsidRPr="00891ED4">
        <w:t xml:space="preserve">, or of fragile moyamoya vessels. Risk factors include recent trauma, transfusion in the past fortnight, corticosteroid or non-steroidal anti-inflammatory use and intermittent hypertension </w:t>
      </w:r>
      <w:r w:rsidRPr="00891ED4">
        <w:fldChar w:fldCharType="begin" w:fldLock="1"/>
      </w:r>
      <w:r w:rsidR="008B63B1">
        <w:instrText>ADDIN CSL_CITATION { "citationItems" : [ { "id" : "ITEM-1", "itemData" : { "DOI" : "10.1542/peds.2006-1241", "ISSN" : "1098-4275", "PMID" : "17079562", "abstract" : "OBJECTIVES: Primary hemorrhagic stroke is an uncommon complication of sickle cell disease, with reported mortality rates of 24% to 65%. Most reported cases are in adults; little is known about its occurrence in children. Proposed risk factors include previous ischemic stroke, aneurysms, low steady-state hemoglobin, high steady-state leukocyte count, acute chest syndrome, and hypertransfusion. We performed a retrospective case-control study to evaluate risk and prognostic factors for primary hemorrhagic stroke among children with sickle cell disease.\n\nPATIENTS AND METHODS: Case subjects (sickle cell disease and primary hemorrhagic stroke) and control subjects (sickle cell disease and ischemic stroke) were identified at 2 children's hospitals from January 1979 to December 2004 by reviewing divisional records and the discharge databases.\n\nRESULTS: We identified 15 case subjects (mean age: 10.4 +/- 1.3 years) and 29 control subjects (mean age: 5.2 +/- 0.4 years). An increased risk of hemorrhagic stroke was associated with a history of hypertension and recent (in the last 14 days) transfusion, treatment with corticosteroids, and possibly nonsteroidal antiinflammatory drugs. Average blood pressures at well visits (adjusted for age and gender) were similar between the 2 groups, suggesting that hypertension was intermittent.\n\nCONCLUSIONS: In this group of children with sickle cell disease, hemorrhagic stroke was associated with a history of hypertension or antecedent events including transfusion or treatment with corticosteroids. Improved understanding of risk and prognostic factors, especially those that are modifiable, may help prevent this devastating complication in children with sickle cell disease.", "author" : [ { "dropping-particle" : "", "family" : "Strouse", "given" : "John J", "non-dropping-particle" : "", "parse-names" : false, "suffix" : "" }, { "dropping-particle" : "", "family" : "Hulbert", "given" : "Monica L", "non-dropping-particle" : "", "parse-names" : false, "suffix" : "" }, { "dropping-particle" : "", "family" : "DeBaun", "given" : "Michael R", "non-dropping-particle" : "", "parse-names" : false, "suffix" : "" }, { "dropping-particle" : "", "family" : "Jordan", "given" : "Lori C", "non-dropping-particle" : "", "parse-names" : false, "suffix" : "" }, { "dropping-particle" : "", "family" : "Casella", "given" : "James F", "non-dropping-particle" : "", "parse-names" : false, "suffix" : "" } ], "container-title" : "Pediatrics", "id" : "ITEM-1", "issue" : "5", "issued" : { "date-parts" : [ [ "2006", "11" ] ] }, "page" : "1916-24", "title" : "Primary hemorrhagic stroke in children with sickle cell disease is associated with recent transfusion and use of corticosteroids.", "type" : "article-journal", "volume" : "118" }, "uris" : [ "http://www.mendeley.com/documents/?uuid=99f111be-3eef-4c60-9e05-4e4c1dbd0abe" ] } ], "mendeley" : { "formattedCitation" : "[76]", "plainTextFormattedCitation" : "[76]", "previouslyFormattedCitation" : "[76]" }, "properties" : { "noteIndex" : 0 }, "schema" : "https://github.com/citation-style-language/schema/raw/master/csl-citation.json" }</w:instrText>
      </w:r>
      <w:r w:rsidRPr="00891ED4">
        <w:fldChar w:fldCharType="separate"/>
      </w:r>
      <w:r w:rsidR="008B63B1" w:rsidRPr="008B63B1">
        <w:rPr>
          <w:noProof/>
        </w:rPr>
        <w:t>[76]</w:t>
      </w:r>
      <w:r w:rsidRPr="00891ED4">
        <w:fldChar w:fldCharType="end"/>
      </w:r>
      <w:r w:rsidRPr="00891ED4">
        <w:t xml:space="preserve">. Posterior Reversible Encephalopathy Syndrome </w:t>
      </w:r>
      <w:r w:rsidRPr="00891ED4">
        <w:lastRenderedPageBreak/>
        <w:t xml:space="preserve">(Figure 4, left) has also been reported in the context of hypertension and cyclosporin use for nephrotic syndrome </w:t>
      </w:r>
      <w:r w:rsidRPr="00891ED4">
        <w:fldChar w:fldCharType="begin" w:fldLock="1"/>
      </w:r>
      <w:r w:rsidR="008B63B1">
        <w:instrText>ADDIN CSL_CITATION { "citationItems" : [ { "id" : "ITEM-1", "itemData" : { "ISSN" : "0195-6108", "PMID" : "10512238", "abstract" : "Apparent diffusion coefficient maps of two patients with cyclosporine-induced neurotoxicity showed areas of increased diffusion that corresponded to the characteristic regions of signal change on routine T2-weighted sequences. The majority of lesions subsequently resolved without residual T2 or diffusion signal alteration. These findings suggest that, in our patients, the neurotoxic effects of cyclosporine resulted in a partially reversible extravasation of fluid into the cerebral interstitium and were not associated with acute ischemia.", "author" : [ { "dropping-particle" : "", "family" : "Coley", "given" : "S C", "non-dropping-particle" : "", "parse-names" : false, "suffix" : "" }, { "dropping-particle" : "", "family" : "Porter", "given" : "D A", "non-dropping-particle" : "", "parse-names" : false, "suffix" : "" }, { "dropping-particle" : "", "family" : "Calamante", "given" : "F", "non-dropping-particle" : "", "parse-names" : false, "suffix" : "" }, { "dropping-particle" : "", "family" : "Chong", "given" : "W K", "non-dropping-particle" : "", "parse-names" : false, "suffix" : "" }, { "dropping-particle" : "", "family" : "Connelly", "given" : "A", "non-dropping-particle" : "", "parse-names" : false, "suffix" : "" } ], "container-title" : "AJNR. American journal of neuroradiology", "id" : "ITEM-1", "issue" : "8", "issued" : { "date-parts" : [ [ "1999", "9" ] ] }, "page" : "1507-10", "title" : "Quantitative MR diffusion mapping and cyclosporine-induced neurotoxicity.", "type" : "article-journal", "volume" : "20" }, "uris" : [ "http://www.mendeley.com/documents/?uuid=3a2e16b0-1e9c-47b0-8b22-923a84fe60e9" ] } ], "mendeley" : { "formattedCitation" : "[77]", "plainTextFormattedCitation" : "[77]", "previouslyFormattedCitation" : "[77]" }, "properties" : { "noteIndex" : 0 }, "schema" : "https://github.com/citation-style-language/schema/raw/master/csl-citation.json" }</w:instrText>
      </w:r>
      <w:r w:rsidRPr="00891ED4">
        <w:fldChar w:fldCharType="separate"/>
      </w:r>
      <w:r w:rsidR="008B63B1" w:rsidRPr="008B63B1">
        <w:rPr>
          <w:noProof/>
        </w:rPr>
        <w:t>[77]</w:t>
      </w:r>
      <w:r w:rsidRPr="00891ED4">
        <w:fldChar w:fldCharType="end"/>
      </w:r>
      <w:r w:rsidRPr="00891ED4">
        <w:t xml:space="preserve">, as well as after acute chest syndrome </w:t>
      </w:r>
      <w:r w:rsidRPr="00891ED4">
        <w:fldChar w:fldCharType="begin" w:fldLock="1"/>
      </w:r>
      <w:r w:rsidR="008B63B1">
        <w:instrText>ADDIN CSL_CITATION { "citationItems" : [ { "id" : "ITEM-1", "itemData" : { "DOI" : "10.1002/pbc.25932", "ISSN" : "1545-5017", "PMID" : "26871763", "abstract" : "Acute neurological changes in sickle cell disease (SCD) patients often raise the suspicion for stroke. Posterior reversible encephalopathy syndrome (PRES) can mimic stroke in its clinical presentation. We aimed to (i) review the PRES literature in SCD patients including clinical presentation, risk factors, pathophysiology, and management and (ii) elucidate the distinction between PRES and stroke in SCD. The exact pathophysiology of PRES in SCD remains elusive but is likely multifactorial and related to sickling, ischemia, and chronic anemia predisposing to vasogenic edema. PRES and stroke in SCD are distinguishable conditions. Our review may help elucidate a clinical approach to this distinction.", "author" : [ { "dropping-particle" : "", "family" : "Solh", "given" : "Ziad", "non-dropping-particle" : "", "parse-names" : false, "suffix" : "" }, { "dropping-particle" : "", "family" : "Taccone", "given" : "Michael S", "non-dropping-particle" : "", "parse-names" : false, "suffix" : "" }, { "dropping-particle" : "", "family" : "Marin", "given" : "Samantha", "non-dropping-particle" : "", "parse-names" : false, "suffix" : "" }, { "dropping-particle" : "", "family" : "Athale", "given" : "Uma", "non-dropping-particle" : "", "parse-names" : false, "suffix" : "" }, { "dropping-particle" : "", "family" : "Breakey", "given" : "Vicky R", "non-dropping-particle" : "", "parse-names" : false, "suffix" : "" } ], "container-title" : "Pediatric blood &amp; cancer", "id" : "ITEM-1", "issued" : { "date-parts" : [ [ "2016", "2", "12" ] ] }, "title" : "Neurological PRESentations in Sickle Cell Patients Are Not Always Stroke: A Review of Posterior Reversible Encephalopathy Syndrome in Sickle Cell Disease.", "type" : "article-journal" }, "uris" : [ "http://www.mendeley.com/documents/?uuid=e5e44ca8-e1b7-4dae-898a-4fac4bbd844c" ] }, { "id" : "ITEM-2", "itemData" : { "DOI" : "10.1182/blood-2002-04-1183", "ISSN" : "0006-4971", "PMID" : "12393443", "abstract" : "Patients with severe acute chest syndrome (ACS) requiring endotracheal intubation and erythrocytopheresis are at increased risk for neurologic morbidity. This study examines patients with sickle cell disease who developed severe episodes of ACS, leading to endotracheal intubation, ventilatory support for respiratory failure, and erythrocytapheresis. Magnetic resonance imaging (MRI) and magnetic resonance angiography (MRA) studies, a neurologic examination by a pediatric neurologist, and cognitive testing were done in all patients. Five consecutive patients, aged 3 to 9 years, were identified with severe ACS. All patients developed neurologic complications resulting from ACS episodes, including seizures (n = 2), silent cerebral infarcts (n = 3), cerebral hemorrhage (n = 2), and reversible posterior leukoencephalopathy syndrome (n = 3). Children with severe ACS should have a magnetic resonance image of the brain, neurologic examination by a neurologist, and cognitive testing to detect the presence of neurologic morbidity.", "author" : [ { "dropping-particle" : "", "family" : "Henderson", "given" : "Jessica N", "non-dropping-particle" : "", "parse-names" : false, "suffix" : "" }, { "dropping-particle" : "", "family" : "Noetzel", "given" : "Michael J", "non-dropping-particle" : "", "parse-names" : false, "suffix" : "" }, { "dropping-particle" : "", "family" : "McKinstry", "given" : "Robert C", "non-dropping-particle" : "", "parse-names" : false, "suffix" : "" }, { "dropping-particle" : "", "family" : "White", "given" : "Desiree A", "non-dropping-particle" : "", "parse-names" : false, "suffix" : "" }, { "dropping-particle" : "", "family" : "Armstrong", "given" : "Melissa", "non-dropping-particle" : "", "parse-names" : false, "suffix" : "" }, { "dropping-particle" : "", "family" : "DeBaun", "given" : "Michael R", "non-dropping-particle" : "", "parse-names" : false, "suffix" : "" } ], "container-title" : "Blood", "id" : "ITEM-2", "issue" : "2", "issued" : { "date-parts" : [ [ "2003", "1", "15" ] ] }, "page" : "415-9", "title" : "Reversible posterior leukoencephalopathy syndrome and silent cerebral infarcts are associated with severe acute chest syndrome in children with sickle cell disease.", "type" : "article-journal", "volume" : "101" }, "uris" : [ "http://www.mendeley.com/documents/?uuid=a0d74e69-631c-408e-9eef-0d30f781b98c" ] } ], "mendeley" : { "formattedCitation" : "[78,79]", "plainTextFormattedCitation" : "[78,79]", "previouslyFormattedCitation" : "[78,79]" }, "properties" : { "noteIndex" : 0 }, "schema" : "https://github.com/citation-style-language/schema/raw/master/csl-citation.json" }</w:instrText>
      </w:r>
      <w:r w:rsidRPr="00891ED4">
        <w:fldChar w:fldCharType="separate"/>
      </w:r>
      <w:r w:rsidR="008B63B1" w:rsidRPr="008B63B1">
        <w:rPr>
          <w:noProof/>
        </w:rPr>
        <w:t>[78,79]</w:t>
      </w:r>
      <w:r w:rsidRPr="00891ED4">
        <w:fldChar w:fldCharType="end"/>
      </w:r>
      <w:r w:rsidRPr="00891ED4">
        <w:t>. Acute bilateral borderzone ischaemia may also occur secondary to inadequate global CBF to supply the tissue’s demand for oxygen (</w:t>
      </w:r>
      <w:r w:rsidRPr="00891ED4">
        <w:rPr>
          <w:i/>
        </w:rPr>
        <w:t>e.g.</w:t>
      </w:r>
      <w:r w:rsidRPr="00891ED4">
        <w:t xml:space="preserve"> during acute chest crisis or seizures (Figure 4, middle, right).</w:t>
      </w:r>
      <w:r w:rsidR="000F1915">
        <w:t xml:space="preserve"> Management along the lines of the current guidelines for the diagnosed condition in the general paediatric population should be considered, e.g. acute anticoagulation with heparin for </w:t>
      </w:r>
      <w:r w:rsidR="000F1915" w:rsidRPr="00891ED4">
        <w:t>cerebral venous sinus thrombosis</w:t>
      </w:r>
      <w:r w:rsidR="000F1915">
        <w:t>, neurosurgery for drainage of haematoma and surgery or interventional neuroradiology for removal of aneurysm after intracranial haemorrhage, and steady slow reduction of any associated high blood pressure associated with PRES</w:t>
      </w:r>
      <w:r w:rsidR="008B63B1">
        <w:t xml:space="preserve"> </w:t>
      </w:r>
      <w:r w:rsidR="008B63B1">
        <w:fldChar w:fldCharType="begin" w:fldLock="1"/>
      </w:r>
      <w:r w:rsidR="008B63B1">
        <w:instrText>ADDIN CSL_CITATION { "citationItems" : [ { "id" : "ITEM-1", "itemData" : { "DOI" : "10.1161/STROKEAHA.108.189696", "ISSN" : "1524-4628", "PMID" : "18635845", "abstract" : "PURPOSE: The purpose of this statement is to review the literature on childhood stroke and to provide recommendations for optimal diagnosis and treatment. This statement is intended for physicians who are responsible for diagnosing and treating infants, children, and adolescents with cerebrovascular disease.\n\nMETHODS: The Writing Group members were appointed by the American Heart Association Stroke Council's Scientific Statement Oversight Committee. The panel included members with several different areas of expertise. Each of the panel's recommendations was weighted by applying the American Heart Association Stroke Council's Levels of Evidence grading algorithm. After being reviewed by panel members, the manuscript was reviewed by 4 expert peer reviewers and by members of the Stroke Council Leadership Committee and was approved by the American Heart Association Science Advisory and Coordinating Committee. We anticipate that this statement will need to be updated in 4 years.\n\nRESULTS: Evidence-based recommendations are provided for the prevention of ischemic stroke caused by sickle cell disease, moyamoya disease, cervicocephalic arterial dissection, and cardiogenic embolism. Recommendations on the evaluation and management of hemorrhagic stroke also are provided. Protocols for dosing of heparin and warfarin in children are suggested. Also included are recommendations on the evaluation and management of perinatal stroke and cerebral sinovenous thrombosis in children.", "author" : [ { "dropping-particle" : "", "family" : "Roach", "given" : "E Steve", "non-dropping-particle" : "", "parse-names" : false, "suffix" : "" }, { "dropping-particle" : "", "family" : "Golomb", "given" : "Meredith R", "non-dropping-particle" : "", "parse-names" : false, "suffix" : "" }, { "dropping-particle" : "", "family" : "Adams", "given" : "Robert", "non-dropping-particle" : "", "parse-names" : false, "suffix" : "" }, { "dropping-particle" : "", "family" : "Biller", "given" : "Jose", "non-dropping-particle" : "", "parse-names" : false, "suffix" : "" }, { "dropping-particle" : "", "family" : "Daniels", "given" : "Stephen", "non-dropping-particle" : "", "parse-names" : false, "suffix" : "" }, { "dropping-particle" : "", "family" : "Deveber", "given" : "Gabrielle", "non-dropping-particle" : "", "parse-names" : false, "suffix" : "" }, { "dropping-particle" : "", "family" : "Ferriero", "given" : "Donna", "non-dropping-particle" : "", "parse-names" : false, "suffix" : "" }, { "dropping-particle" : "V", "family" : "Jones", "given" : "Blaise", "non-dropping-particle" : "", "parse-names" : false, "suffix" : "" }, { "dropping-particle" : "", "family" : "Kirkham", "given" : "Fenella J", "non-dropping-particle" : "", "parse-names" : false, "suffix" : "" }, { "dropping-particle" : "", "family" : "Scott", "given" : "R Michael", "non-dropping-particle" : "", "parse-names" : false, "suffix" : "" }, { "dropping-particle" : "", "family" : "Smith", "given" : "Edward R", "non-dropping-particle" : "", "parse-names" : false, "suffix" : "" } ], "container-title" : "Stroke; a journal of cerebral circulation", "id" : "ITEM-1", "issue" : "9", "issued" : { "date-parts" : [ [ "2008", "9" ] ] }, "page" : "2644-91", "title" : "Management of stroke in infants and children: a scientific statement from a Special Writing Group of the American Heart Association Stroke Council and the Council on Cardiovascular Disease in the Young.", "type" : "article-journal", "volume" : "39" }, "uris" : [ "http://www.mendeley.com/documents/?uuid=24452f07-8d82-4b42-9ce9-5b7f9cee96b1" ] }, { "id" : "ITEM-2", "itemData" : { "DOI" : "10.1378/chest.11-2308", "ISSN" : "0012-3692", "PMID" : "22315277", "abstract" : "BACKGROUND: Neonates and children differ from adults in physiology, pharmacologic responses to drugs, epidemiology, and long-term consequences of thrombosis. This guideline addresses optimal strategies for the management of thrombosis in neonates and children.\n\nMETHODS: The methods of this guideline follow those described in the Methodology for the Development of Antithrombotic Therapy and Prevention of Thrombosis Guidelines: Antithrombotic Therapy and Prevention of Thrombosis, 9th ed: American College of Chest Physicians Evidence-Based Clinical Practice Guidelines.\n\nRESULTS: We suggest that where possible, pediatric hematologists with experience in thromboembolism manage pediatric patients with thromboembolism (Grade 2C). When this is not possible, we suggest a combination of a neonatologist/pediatrician and adult hematologist supported by consultation with an experienced pediatric hematologist (Grade 2C). We suggest that therapeutic unfractionated heparin in children is titrated to achieve a target anti-Xa range of 0.35 to 0.7 units/mL or an activated partial thromboplastin time range that correlates to this anti-Xa range or to a protamine titration range of 0.2 to 0.4 units/mL (Grade 2C). For neonates and children receiving either daily or bid therapeutic low-molecular-weight heparin, we suggest that the drug be monitored to a target range of 0.5 to 1.0 units/mL in a sample taken 4 to 6 h after subcutaneous injection or, alternatively, 0.5 to 0.8 units/mL in a sample taken 2 to 6 h after subcutaneous injection (Grade 2C).\n\nCONCLUSIONS: The evidence supporting most recommendations for antithrombotic therapy in neonates and children remains weak. Studies addressing appropriate drug target ranges and monitoring requirements are urgently required in addition to site- and clinical situation-specific thrombosis management strategies.", "author" : [ { "dropping-particle" : "", "family" : "Monagle", "given" : "Paul", "non-dropping-particle" : "", "parse-names" : false, "suffix" : "" }, { "dropping-particle" : "", "family" : "Chan", "given" : "Anthony K. C.", "non-dropping-particle" : "", "parse-names" : false, "suffix" : "" }, { "dropping-particle" : "", "family" : "Goldenberg", "given" : "Neil A.", "non-dropping-particle" : "", "parse-names" : false, "suffix" : "" }, { "dropping-particle" : "", "family" : "Ichord", "given" : "Rebecca N.", "non-dropping-particle" : "", "parse-names" : false, "suffix" : "" }, { "dropping-particle" : "", "family" : "Journeycake", "given" : "Janna M.", "non-dropping-particle" : "", "parse-names" : false, "suffix" : "" }, { "dropping-particle" : "", "family" : "Nowak-G\u00f6ttl", "given" : "Ulrike", "non-dropping-particle" : "", "parse-names" : false, "suffix" : "" }, { "dropping-particle" : "", "family" : "Vesely", "given" : "Sara K.", "non-dropping-particle" : "", "parse-names" : false, "suffix" : "" } ], "container-title" : "CHEST Journal", "id" : "ITEM-2", "issue" : "2_suppl", "issued" : { "date-parts" : [ [ "2012", "2", "1" ] ] }, "page" : "e737S", "title" : "Antithrombotic Therapy in Neonates and Children", "type" : "article-journal", "volume" : "141" }, "uris" : [ "http://www.mendeley.com/documents/?uuid=532cba37-355a-4c95-a7bd-3c5c0d93aa28" ] } ], "mendeley" : { "formattedCitation" : "[80,81]", "plainTextFormattedCitation" : "[80,81]", "previouslyFormattedCitation" : "[80,81]" }, "properties" : { "noteIndex" : 0 }, "schema" : "https://github.com/citation-style-language/schema/raw/master/csl-citation.json" }</w:instrText>
      </w:r>
      <w:r w:rsidR="008B63B1">
        <w:fldChar w:fldCharType="separate"/>
      </w:r>
      <w:r w:rsidR="008B63B1" w:rsidRPr="008B63B1">
        <w:rPr>
          <w:noProof/>
        </w:rPr>
        <w:t>[80,81]</w:t>
      </w:r>
      <w:r w:rsidR="008B63B1">
        <w:fldChar w:fldCharType="end"/>
      </w:r>
      <w:r w:rsidR="000F1915">
        <w:t>.</w:t>
      </w:r>
    </w:p>
    <w:p w14:paraId="58C28886" w14:textId="5F9D7BC5" w:rsidR="00891ED4" w:rsidRDefault="00891ED4" w:rsidP="00891ED4">
      <w:pPr>
        <w:pStyle w:val="figcaption"/>
      </w:pPr>
      <w:r w:rsidRPr="00414A3F">
        <w:t>Left. Signal change in the grey and white matter (arrows; posterior reversible encephalopathy syndrome) in a 9-year-old boy with HbSS and nephrotic syndrome who had seizures after cyclosporin therapy. Middle. Bilateral borderzone ischaemia in a 25-year-old woman with HbSS who collapsed with seizures soon after discharge after acute chest crisis. Right. Infarction in both anterior and posterior borderzones in an 8-year-old boy with previously uncomplicated sickle cell an</w:t>
      </w:r>
      <w:r w:rsidR="00392A55">
        <w:t>a</w:t>
      </w:r>
      <w:r w:rsidRPr="00414A3F">
        <w:t>emia who developed seizures and coma after surgery to drain a painful swelling of his left cheek associated with fever.</w:t>
      </w:r>
    </w:p>
    <w:p w14:paraId="107AA530" w14:textId="77777777" w:rsidR="00891ED4" w:rsidRDefault="00891ED4" w:rsidP="00891ED4">
      <w:pPr>
        <w:pStyle w:val="H1"/>
      </w:pPr>
      <w:r w:rsidRPr="007858AF">
        <w:t>Quantitative MRI findings: cross-sectional and longitudinal case control studies</w:t>
      </w:r>
    </w:p>
    <w:p w14:paraId="4C1FCC79" w14:textId="77777777" w:rsidR="00891ED4" w:rsidRPr="00F24A6E" w:rsidRDefault="00891ED4" w:rsidP="00891ED4">
      <w:pPr>
        <w:pStyle w:val="paragraph"/>
      </w:pPr>
      <w:r>
        <w:t xml:space="preserve">Since the 1990s when MRI was used routinely in clinical practice, vast improvements in MRI hardware, software, sequence design and processing techniques have allowed for quantitative measurement of neurological abnormality in SCD. Beyond conventional MRI protocols for acute CNS event detection, only in the last 10-15 years have advanced MRI sequences for quantitative analyses been published, giving further insight into the pathophysiology and progression of neurological complications. </w:t>
      </w:r>
    </w:p>
    <w:p w14:paraId="7AF413F9" w14:textId="77777777" w:rsidR="00891ED4" w:rsidRDefault="00891ED4" w:rsidP="00891ED4">
      <w:pPr>
        <w:pStyle w:val="H2"/>
      </w:pPr>
      <w:r>
        <w:t>Morphometric studies using T1-weighted</w:t>
      </w:r>
      <w:r w:rsidRPr="007858AF">
        <w:t xml:space="preserve"> </w:t>
      </w:r>
      <w:r>
        <w:t>MRI</w:t>
      </w:r>
      <w:r w:rsidRPr="007858AF">
        <w:t xml:space="preserve"> </w:t>
      </w:r>
    </w:p>
    <w:p w14:paraId="00AF2562" w14:textId="4F159F7F" w:rsidR="00891ED4" w:rsidRPr="00891ED4" w:rsidRDefault="00891ED4" w:rsidP="00891ED4">
      <w:pPr>
        <w:pStyle w:val="paragraph"/>
      </w:pPr>
      <w:r w:rsidRPr="00891ED4">
        <w:t>High-resolution T1-weighted data, with good contrast between grey and white matter, can give valuable insight into volumetrics of the brain. An earlier report showed significant reduction in total subcortical grey matter volume (</w:t>
      </w:r>
      <w:r w:rsidRPr="00891ED4">
        <w:rPr>
          <w:i/>
        </w:rPr>
        <w:t>i.e.</w:t>
      </w:r>
      <w:r w:rsidRPr="00891ED4">
        <w:t xml:space="preserve"> basal ganglia volume) as compared to cortical grey matter volume </w:t>
      </w:r>
      <w:r w:rsidRPr="00891ED4">
        <w:fldChar w:fldCharType="begin" w:fldLock="1"/>
      </w:r>
      <w:r w:rsidR="008B63B1">
        <w:instrText>ADDIN CSL_CITATION { "citationItems" : [ { "id" : "ITEM-1", "itemData" : { "ISSN" : "0195-6108", "PMID" : "15760849", "abstract" : "Despite the large body of data available about somatic growth delay in patients with sickle cell disease (SCD), virtually nothing is known about the effect of the disease on volumetric growth of the brain. This study was designed to test a hypothesis that children with SCD have a disease-related delay in brain volumetric growth compared with healthy children.", "author" : [ { "dropping-particle" : "", "family" : "Steen", "given" : "R Grant", "non-dropping-particle" : "", "parse-names" : false, "suffix" : "" }, { "dropping-particle" : "", "family" : "Emudianughe", "given" : "Temitope", "non-dropping-particle" : "", "parse-names" : false, "suffix" : "" }, { "dropping-particle" : "", "family" : "Hunte", "given" : "Michael", "non-dropping-particle" : "", "parse-names" : false, "suffix" : "" }, { "dropping-particle" : "", "family" : "Glass", "given" : "John", "non-dropping-particle" : "", "parse-names" : false, "suffix" : "" }, { "dropping-particle" : "", "family" : "Wu", "given" : "Shengjie", "non-dropping-particle" : "", "parse-names" : false, "suffix" : "" }, { "dropping-particle" : "", "family" : "Xiong", "given" : "Xiaoping", "non-dropping-particle" : "", "parse-names" : false, "suffix" : "" }, { "dropping-particle" : "", "family" : "Reddick", "given" : "Wilburn E", "non-dropping-particle" : "", "parse-names" : false, "suffix" : "" } ], "container-title" : "AJNR. American Journal of Neuroradiology", "id" : "ITEM-1", "issue" : "3", "issued" : { "date-parts" : [ [ "2005", "3" ] ] }, "page" : "455-62", "title" : "Brain volume in pediatric patients with sickle cell disease: Evidence of volumetric growth delay?", "type" : "article-journal", "volume" : "26" }, "uris" : [ "http://www.mendeley.com/documents/?uuid=514cb556-b305-4498-9402-1a06a71a19d8" ] } ], "mendeley" : { "formattedCitation" : "[82]", "plainTextFormattedCitation" : "[82]", "previouslyFormattedCitation" : "[82]" }, "properties" : { "noteIndex" : 0 }, "schema" : "https://github.com/citation-style-language/schema/raw/master/csl-citation.json" }</w:instrText>
      </w:r>
      <w:r w:rsidRPr="00891ED4">
        <w:fldChar w:fldCharType="separate"/>
      </w:r>
      <w:r w:rsidR="008B63B1" w:rsidRPr="008B63B1">
        <w:rPr>
          <w:noProof/>
        </w:rPr>
        <w:t>[82]</w:t>
      </w:r>
      <w:r w:rsidRPr="00891ED4">
        <w:fldChar w:fldCharType="end"/>
      </w:r>
      <w:r w:rsidRPr="00891ED4">
        <w:t>. Decreases in volume of specific subcortical structures (</w:t>
      </w:r>
      <w:r w:rsidRPr="00891ED4">
        <w:rPr>
          <w:i/>
        </w:rPr>
        <w:t>e.g.</w:t>
      </w:r>
      <w:r w:rsidRPr="00891ED4">
        <w:t xml:space="preserve"> hippocampus, amygdala, globus pallidus, caudate, putamen) follows parallel to increasing burden of SCI: those with evidence of SCI in white matter have decreased volumes of deep grey matter structures compared to those without SCI and controls </w:t>
      </w:r>
      <w:r w:rsidRPr="00891ED4">
        <w:fldChar w:fldCharType="begin" w:fldLock="1"/>
      </w:r>
      <w:r w:rsidR="008B63B1">
        <w:instrText>ADDIN CSL_CITATION { "citationItems" : [ { "id" : "ITEM-1", "itemData" : { "DOI" : "10.1111/bjh.12496", "ISSN" : "1365-2141", "PMID" : "23889205", "abstract" : "Sickle cell anaemia (SCA) is associated with silent cerebral infarction (SCI), affecting white and cortical grey matter, but there are few data on subcortical volumes. We analysed retrospective magnetic resonance imaging (MRI) data in 26 SCA patients and 20 controls, comparing mean subcortical volumes between three groups: controls, SCA with SCI (n = 13) and SCA without visible abnormality (n = 13). Specific volumetric differences were found in the hippocampus, amygdala, pallidum, caudate, putamen, thalamus, and cerebellum. This is the first study to demonstrate subcortical volume change in SCA, with the most severe volumetric deficits occurring in children with SCI seen on MRI.", "author" : [ { "dropping-particle" : "", "family" : "Kawadler", "given" : "Jamie M", "non-dropping-particle" : "", "parse-names" : false, "suffix" : "" }, { "dropping-particle" : "", "family" : "Clayden", "given" : "Jonathan D", "non-dropping-particle" : "", "parse-names" : false, "suffix" : "" }, { "dropping-particle" : "", "family" : "Kirkham", "given" : "Fenella J", "non-dropping-particle" : "", "parse-names" : false, "suffix" : "" }, { "dropping-particle" : "", "family" : "Cox", "given" : "Timothy C", "non-dropping-particle" : "", "parse-names" : false, "suffix" : "" }, { "dropping-particle" : "", "family" : "Saunders", "given" : "Dawn E", "non-dropping-particle" : "", "parse-names" : false, "suffix" : "" }, { "dropping-particle" : "", "family" : "Clark", "given" : "Chris A", "non-dropping-particle" : "", "parse-names" : false, "suffix" : "" } ], "container-title" : "British journal of haematology", "id" : "ITEM-1", "issue" : "3", "issued" : { "date-parts" : [ [ "2013", "11" ] ] }, "page" : "373-6", "title" : "Subcortical and cerebellar volumetric deficits in paediatric sickle cell anaemia.", "type" : "article-journal", "volume" : "163" }, "uris" : [ "http://www.mendeley.com/documents/?uuid=1d9071d8-bfb8-4811-907b-4f11ba94d6de" ] } ], "mendeley" : { "formattedCitation" : "[83]", "plainTextFormattedCitation" : "[83]", "previouslyFormattedCitation" : "[83]" }, "properties" : { "noteIndex" : 0 }, "schema" : "https://github.com/citation-style-language/schema/raw/master/csl-citation.json" }</w:instrText>
      </w:r>
      <w:r w:rsidRPr="00891ED4">
        <w:fldChar w:fldCharType="separate"/>
      </w:r>
      <w:r w:rsidR="008B63B1" w:rsidRPr="008B63B1">
        <w:rPr>
          <w:noProof/>
        </w:rPr>
        <w:t>[83]</w:t>
      </w:r>
      <w:r w:rsidRPr="00891ED4">
        <w:fldChar w:fldCharType="end"/>
      </w:r>
      <w:r w:rsidRPr="00891ED4">
        <w:t xml:space="preserve">. </w:t>
      </w:r>
    </w:p>
    <w:p w14:paraId="39FC631B" w14:textId="74070B8D" w:rsidR="00891ED4" w:rsidRPr="00891ED4" w:rsidRDefault="00891ED4" w:rsidP="00891ED4">
      <w:pPr>
        <w:pStyle w:val="paragraph"/>
      </w:pPr>
      <w:r w:rsidRPr="00891ED4">
        <w:t xml:space="preserve">Morphometric studies give a quantitative approach to brain-tissue volumes. In a surface-based morphometric study, older children without SCI showed significant thinning of cortex compared to younger patients in the posterior medial surfaces of both hemispheres </w:t>
      </w:r>
      <w:r w:rsidRPr="00891ED4">
        <w:fldChar w:fldCharType="begin" w:fldLock="1"/>
      </w:r>
      <w:r w:rsidR="008B63B1">
        <w:instrText>ADDIN CSL_CITATION { "citationItems" : [ { "id" : "ITEM-1", "itemData" : { "DOI" : "10.1093/cercor/bhn193", "ISSN" : "1460-2199", "PMID" : "18996911", "abstract" : "Sickle cell disease (SCD) is a chronic disease with a significant rate of neurological complications in the first decade of life. In this retrospective study, cortical thickness was examined in children with SCD who had no detectable abnormalities on conventional magnetic resonance imaging/magnetic resonance angiography. Regional differences in cortical thickness from SCD were explored using age-matched healthy controls as comparison. A comparison analysis was done for SCD (n = 28) and controls (n = 29) based on age (5-11; 12-21 years), due to the age-dependent variation in cortex maturation. Distinct regions of thinning were found in SCD patients in both age groups. The number, spatial extent, and significance (P &lt; 0.001) of these areas of thinning were increased in the older SCD group. Regions of interest (ROIs) were defined on the areas of highly significant thinning in the older group and then mapped onto the younger cohort; a multiparametric linear regression analysis of the ROI data demonstrated significant (P &lt; 0.001) cortical thinning in SCD subjects, with the largest regions of thinning in the precuneus and the posterior cingulate. The regionally specific differences suggest that cortical thickness may serve as a marker for silent insults in SCD and hence may be a useful tool for identifying SCD patients at risk for neurological sequelae.", "author" : [ { "dropping-particle" : "", "family" : "Kirk", "given" : "Gregory R", "non-dropping-particle" : "", "parse-names" : false, "suffix" : "" }, { "dropping-particle" : "", "family" : "Haynes", "given" : "M Ryan", "non-dropping-particle" : "", "parse-names" : false, "suffix" : "" }, { "dropping-particle" : "", "family" : "Palasis", "given" : "Susan", "non-dropping-particle" : "", "parse-names" : false, "suffix" : "" }, { "dropping-particle" : "", "family" : "Brown", "given" : "Clark", "non-dropping-particle" : "", "parse-names" : false, "suffix" : "" }, { "dropping-particle" : "", "family" : "Burns", "given" : "Thomas G", "non-dropping-particle" : "", "parse-names" : false, "suffix" : "" }, { "dropping-particle" : "", "family" : "McCormick", "given" : "Megan", "non-dropping-particle" : "", "parse-names" : false, "suffix" : "" }, { "dropping-particle" : "", "family" : "Jones", "given" : "Richard a", "non-dropping-particle" : "", "parse-names" : false, "suffix" : "" } ], "container-title" : "Cerebral Cortex", "id" : "ITEM-1", "issue" : "7", "issued" : { "date-parts" : [ [ "2009", "7" ] ] }, "page" : "1549-56", "title" : "Regionally specific cortical thinning in children with sickle cell disease.", "type" : "article-journal", "volume" : "19" }, "uris" : [ "http://www.mendeley.com/documents/?uuid=e30fd0db-8afd-4a17-9626-d6725adef708" ] } ], "mendeley" : { "formattedCitation" : "[84]", "plainTextFormattedCitation" : "[84]", "previouslyFormattedCitation" : "[84]" }, "properties" : { "noteIndex" : 0 }, "schema" : "https://github.com/citation-style-language/schema/raw/master/csl-citation.json" }</w:instrText>
      </w:r>
      <w:r w:rsidRPr="00891ED4">
        <w:fldChar w:fldCharType="separate"/>
      </w:r>
      <w:r w:rsidR="008B63B1" w:rsidRPr="008B63B1">
        <w:rPr>
          <w:noProof/>
        </w:rPr>
        <w:t>[84]</w:t>
      </w:r>
      <w:r w:rsidRPr="00891ED4">
        <w:fldChar w:fldCharType="end"/>
      </w:r>
      <w:r w:rsidRPr="00891ED4">
        <w:t xml:space="preserve">. A whole-brain voxel-based morphometry (VBM) study found in children without </w:t>
      </w:r>
      <w:r w:rsidRPr="00891ED4">
        <w:lastRenderedPageBreak/>
        <w:t xml:space="preserve">evidence of SCI, decreased grey matter volume in bilateral frontal, temporal and parietal lobes was found to correlate with low IQ </w:t>
      </w:r>
      <w:r w:rsidRPr="00891ED4">
        <w:fldChar w:fldCharType="begin" w:fldLock="1"/>
      </w:r>
      <w:r w:rsidR="008B63B1">
        <w:instrText>ADDIN CSL_CITATION { "citationItems" : [ { "id" : "ITEM-1", "itemData" : { "DOI" : "10.1097/DBP.0b013e3181c35ddf", "ISSN" : "1536-7312", "PMID" : "19898248", "abstract" : "To verify the hypothesis that volume of regional gray matter accounts substantially for variability in intelligence quotient (IQ) score among children with sickle cell disease, who have no magnetic resonance visible infarcts.", "author" : [ { "dropping-particle" : "", "family" : "Chen", "given" : "Rong", "non-dropping-particle" : "", "parse-names" : false, "suffix" : "" }, { "dropping-particle" : "", "family" : "Pawlak", "given" : "Mikolaj a", "non-dropping-particle" : "", "parse-names" : false, "suffix" : "" }, { "dropping-particle" : "", "family" : "Flynn", "given" : "Thomas B", "non-dropping-particle" : "", "parse-names" : false, "suffix" : "" }, { "dropping-particle" : "", "family" : "Krejza", "given" : "Jaroslaw", "non-dropping-particle" : "", "parse-names" : false, "suffix" : "" }, { "dropping-particle" : "", "family" : "Herskovits", "given" : "Edward H", "non-dropping-particle" : "", "parse-names" : false, "suffix" : "" }, { "dropping-particle" : "", "family" : "Melhem", "given" : "Elias R", "non-dropping-particle" : "", "parse-names" : false, "suffix" : "" } ], "container-title" : "Journal of Developmental and Behavioral Pediatrics", "id" : "ITEM-1", "issue" : "6", "issued" : { "date-parts" : [ [ "2009", "12" ] ] }, "page" : "509-17", "title" : "Brain morphometry and intelligence quotient measurements in children with sickle cell disease.", "type" : "article-journal", "volume" : "30" }, "uris" : [ "http://www.mendeley.com/documents/?uuid=808e0662-73da-46e7-8baf-453bcb350c4a" ] } ], "mendeley" : { "formattedCitation" : "[85]", "plainTextFormattedCitation" : "[85]", "previouslyFormattedCitation" : "[85]" }, "properties" : { "noteIndex" : 0 }, "schema" : "https://github.com/citation-style-language/schema/raw/master/csl-citation.json" }</w:instrText>
      </w:r>
      <w:r w:rsidRPr="00891ED4">
        <w:fldChar w:fldCharType="separate"/>
      </w:r>
      <w:r w:rsidR="008B63B1" w:rsidRPr="008B63B1">
        <w:rPr>
          <w:noProof/>
        </w:rPr>
        <w:t>[85]</w:t>
      </w:r>
      <w:r w:rsidRPr="00891ED4">
        <w:fldChar w:fldCharType="end"/>
      </w:r>
      <w:r w:rsidRPr="00891ED4">
        <w:t xml:space="preserve">. Also using VBM, Baldeweg and colleages </w:t>
      </w:r>
      <w:r w:rsidRPr="00891ED4">
        <w:fldChar w:fldCharType="begin" w:fldLock="1"/>
      </w:r>
      <w:r w:rsidR="008B63B1">
        <w:instrText>ADDIN CSL_CITATION { "citationItems" : [ { "id" : "ITEM-1", "itemData" : { "DOI" : "10.1002/ana.20790", "ISSN" : "0364-5134", "PMID" : "16450382", "abstract" : "Sickle cell disease (SCD) is associated with cerebrovascular disease, cerebral infarction, and cognitive dysfunction. This study aimed to detect the presence and extent of white matter abnormalities in individuals with SCD using voxel-based morphometry (VBM).", "author" : [ { "dropping-particle" : "", "family" : "Baldeweg", "given" : "Torsten", "non-dropping-particle" : "", "parse-names" : false, "suffix" : "" }, { "dropping-particle" : "", "family" : "Hogan", "given" : "Alexandra M", "non-dropping-particle" : "", "parse-names" : false, "suffix" : "" }, { "dropping-particle" : "", "family" : "Saunders", "given" : "Dawn E", "non-dropping-particle" : "", "parse-names" : false, "suffix" : "" }, { "dropping-particle" : "", "family" : "Telfer", "given" : "Paul", "non-dropping-particle" : "", "parse-names" : false, "suffix" : "" }, { "dropping-particle" : "", "family" : "Gadian", "given" : "David G", "non-dropping-particle" : "", "parse-names" : false, "suffix" : "" }, { "dropping-particle" : "", "family" : "Vargha-Khadem", "given" : "Faraneh", "non-dropping-particle" : "", "parse-names" : false, "suffix" : "" }, { "dropping-particle" : "", "family" : "Kirkham", "given" : "Fenella J", "non-dropping-particle" : "", "parse-names" : false, "suffix" : "" } ], "container-title" : "Annals of Neurology", "id" : "ITEM-1", "issue" : "4", "issued" : { "date-parts" : [ [ "2006", "4" ] ] }, "page" : "662-72", "title" : "Detecting white matter injury in sickle cell disease using voxel-based morphometry.", "type" : "article-journal", "volume" : "59" }, "uris" : [ "http://www.mendeley.com/documents/?uuid=e932da47-920f-44d8-90a4-74607747949f" ] } ], "mendeley" : { "formattedCitation" : "[86]", "plainTextFormattedCitation" : "[86]", "previouslyFormattedCitation" : "[86]" }, "properties" : { "noteIndex" : 0 }, "schema" : "https://github.com/citation-style-language/schema/raw/master/csl-citation.json" }</w:instrText>
      </w:r>
      <w:r w:rsidRPr="00891ED4">
        <w:fldChar w:fldCharType="separate"/>
      </w:r>
      <w:r w:rsidR="008B63B1" w:rsidRPr="008B63B1">
        <w:rPr>
          <w:noProof/>
        </w:rPr>
        <w:t>[86]</w:t>
      </w:r>
      <w:r w:rsidRPr="00891ED4">
        <w:fldChar w:fldCharType="end"/>
      </w:r>
      <w:r w:rsidRPr="00891ED4">
        <w:t xml:space="preserve"> found that in a group with existing SCI, there were significant decreases in white matter density extending bilaterally from the anterior frontal lobes along the ventricles to parieto-occipital lobes, as well as along the corpus callosum. In those without evidence of SCI, smaller but similar significant decreases in white matter density were found, suggesting patients may have compromised white matter even with normal conventional imaging (Figure 5). The only longitudinal morphometric study to date has found different trajectories for brain tissue growth during childhood, with a significant decline in total grey matter volume distributed broadly across the brain compared to healthy controls </w:t>
      </w:r>
      <w:r w:rsidRPr="00891ED4">
        <w:fldChar w:fldCharType="begin" w:fldLock="1"/>
      </w:r>
      <w:r w:rsidR="008B63B1">
        <w:instrText>ADDIN CSL_CITATION { "citationItems" : [ { "id" : "ITEM-1", "itemData" : { "author" : [ { "dropping-particle" : "", "family" : "Chen", "given" : "R", "non-dropping-particle" : "", "parse-names" : false, "suffix" : "" }, { "dropping-particle" : "", "family" : "Arkuszewski", "given" : "M", "non-dropping-particle" : "", "parse-names" : false, "suffix" : "" }, { "dropping-particle" : "", "family" : "Krejza", "given" : "J", "non-dropping-particle" : "", "parse-names" : false, "suffix" : "" }, { "dropping-particle" : "", "family" : "Zimmerman", "given" : "R A", "non-dropping-particle" : "", "parse-names" : false, "suffix" : "" }, { "dropping-particle" : "", "family" : "Herskovits", "given" : "E H", "non-dropping-particle" : "", "parse-names" : false, "suffix" : "" }, { "dropping-particle" : "", "family" : "Melhem", "given" : "E R", "non-dropping-particle" : "", "parse-names" : false, "suffix" : "" } ], "container-title" : "American Journal of Neuroradiology", "id" : "ITEM-1", "issued" : { "date-parts" : [ [ "2015" ] ] }, "page" : "403-410", "title" : "A Prospective Longitudinal Brain Morphometry Study of Children with Sickle Cell Disease", "type" : "article-journal", "volume" : "36" }, "uris" : [ "http://www.mendeley.com/documents/?uuid=22f4ff8e-8ad0-4440-8a22-4bd3d55269da" ] } ], "mendeley" : { "formattedCitation" : "[87]", "plainTextFormattedCitation" : "[87]", "previouslyFormattedCitation" : "[87]" }, "properties" : { "noteIndex" : 0 }, "schema" : "https://github.com/citation-style-language/schema/raw/master/csl-citation.json" }</w:instrText>
      </w:r>
      <w:r w:rsidRPr="00891ED4">
        <w:fldChar w:fldCharType="separate"/>
      </w:r>
      <w:r w:rsidR="008B63B1" w:rsidRPr="008B63B1">
        <w:rPr>
          <w:noProof/>
        </w:rPr>
        <w:t>[87]</w:t>
      </w:r>
      <w:r w:rsidRPr="00891ED4">
        <w:fldChar w:fldCharType="end"/>
      </w:r>
      <w:r w:rsidRPr="00891ED4">
        <w:t>.</w:t>
      </w:r>
    </w:p>
    <w:p w14:paraId="48A721D7" w14:textId="041C9535" w:rsidR="00891ED4" w:rsidRPr="00891ED4" w:rsidRDefault="00891ED4" w:rsidP="00891ED4">
      <w:pPr>
        <w:pStyle w:val="figcaption"/>
      </w:pPr>
      <w:r w:rsidRPr="0073324B">
        <w:t xml:space="preserve">Voxel-based morphometry study showing decreased white matter density extending bilaterally from the anterior frontal lobes along the ventricles to parieto-occipital lobes (Image from Baldeweg </w:t>
      </w:r>
      <w:r w:rsidRPr="0073324B">
        <w:rPr>
          <w:i/>
        </w:rPr>
        <w:t>et al</w:t>
      </w:r>
      <w:r w:rsidRPr="0073324B">
        <w:t>., 2006).</w:t>
      </w:r>
    </w:p>
    <w:p w14:paraId="68D8AF62" w14:textId="77777777" w:rsidR="00891ED4" w:rsidRDefault="00891ED4" w:rsidP="00891ED4">
      <w:pPr>
        <w:pStyle w:val="H2"/>
      </w:pPr>
      <w:r w:rsidRPr="007858AF">
        <w:t xml:space="preserve">Diffusion Tensor Imaging </w:t>
      </w:r>
    </w:p>
    <w:p w14:paraId="4CBFC236" w14:textId="64FBAA94" w:rsidR="00891ED4" w:rsidRDefault="00891ED4" w:rsidP="00891ED4">
      <w:pPr>
        <w:pStyle w:val="paragraph"/>
      </w:pPr>
      <w:r w:rsidRPr="00891ED4">
        <w:t xml:space="preserve">Diffusion-tensor imaging (DTI) relies on the properties of the diffusion of water molecules to show directionality (anisotropy) of the underlying tissue. Anisotropy can be quantified by measuring at least 6 directions </w:t>
      </w:r>
      <w:r w:rsidRPr="00891ED4">
        <w:fldChar w:fldCharType="begin" w:fldLock="1"/>
      </w:r>
      <w:r w:rsidR="008B63B1">
        <w:instrText>ADDIN CSL_CITATION { "citationItems" : [ { "id" : "ITEM-1", "itemData" : { "DOI" : "10.1016/S0006-3495(94)80775-1", "ISSN" : "0006-3495", "PMID" : "8130344", "abstract" : "This paper describes a new NMR imaging modality--MR diffusion tensor imaging. It consists of estimating an effective diffusion tensor, Deff, within a voxel, and then displaying useful quantities derived from it. We show how the phenomenon of anisotropic diffusion of water (or metabolites) in anisotropic tissues, measured noninvasively by these NMR methods, is exploited to determine fiber tract orientation and mean particle displacements. Once Deff is estimated from a series of NMR pulsed-gradient, spin-echo experiments, a tissue's three orthotropic axes can be determined. They coincide with the eigenvectors of Deff, while the effective diffusivities along these orthotropic directions are the eigenvalues of Deff. Diffusion ellipsoids, constructed in each voxel from Deff, depict both these orthotropic axes and the mean diffusion distances in these directions. Moreover, the three scalar invariants of Deff, which are independent of the tissue's orientation in the laboratory frame of reference, reveal useful information about molecular mobility reflective of local microstructure and anatomy. Inherently tensors (like Deff) describing transport processes in anisotropic media contain new information within a macroscopic voxel that scalars (such as the apparent diffusivity, proton density, T1, and T2) do not.", "author" : [ { "dropping-particle" : "", "family" : "Basser", "given" : "P J", "non-dropping-particle" : "", "parse-names" : false, "suffix" : "" }, { "dropping-particle" : "", "family" : "Mattiello", "given" : "J", "non-dropping-particle" : "", "parse-names" : false, "suffix" : "" }, { "dropping-particle" : "", "family" : "LeBihan", "given" : "D", "non-dropping-particle" : "", "parse-names" : false, "suffix" : "" } ], "container-title" : "Biophysical journal", "id" : "ITEM-1", "issue" : "1", "issued" : { "date-parts" : [ [ "1994", "1" ] ] }, "page" : "259-67", "title" : "MR diffusion tensor spectroscopy and imaging.", "type" : "article-journal", "volume" : "66" }, "uris" : [ "http://www.mendeley.com/documents/?uuid=2ee4f148-e65b-4072-81c7-fa644c4f1c15" ] } ], "mendeley" : { "formattedCitation" : "[88]", "plainTextFormattedCitation" : "[88]", "previouslyFormattedCitation" : "[88]" }, "properties" : { "noteIndex" : 0 }, "schema" : "https://github.com/citation-style-language/schema/raw/master/csl-citation.json" }</w:instrText>
      </w:r>
      <w:r w:rsidRPr="00891ED4">
        <w:fldChar w:fldCharType="separate"/>
      </w:r>
      <w:r w:rsidR="008B63B1" w:rsidRPr="008B63B1">
        <w:rPr>
          <w:noProof/>
        </w:rPr>
        <w:t>[88]</w:t>
      </w:r>
      <w:r w:rsidRPr="00891ED4">
        <w:fldChar w:fldCharType="end"/>
      </w:r>
      <w:r w:rsidRPr="00891ED4">
        <w:t xml:space="preserve">, unlike ADC maps from DWI data that only require 3 directions, by a diffusion tensor, a mathematical model usually visualized as an ellipsoid (Figure 6). From the diffusion tensor model, several quantitative metrics can be calculated: fractional anisotropy (FA), or the degree of anisotropy ranging from 0 to 1 representing the coherence, organization and/or density of the underlying tissue, and mean diffusivity (MD), or the average water molecular displacement which is equivalent to ADC. MD can also be divided into axial diffusivity (AD), the magnitude of diffusion along the principal direction of diffusion, and radial diffusivity (RD), or the average magnitude of diffusion along the two perpendicular directions of diffusion. These metrics may provide additional information related to demyelination </w:t>
      </w:r>
      <w:r w:rsidRPr="00891ED4">
        <w:fldChar w:fldCharType="begin" w:fldLock="1"/>
      </w:r>
      <w:r w:rsidR="008B63B1">
        <w:instrText>ADDIN CSL_CITATION { "citationItems" : [ { "id" : "ITEM-1", "itemData" : { "author" : [ { "dropping-particle" : "", "family" : "Ciccarelli", "given" : "Olga", "non-dropping-particle" : "", "parse-names" : false, "suffix" : "" }, { "dropping-particle" : "", "family" : "Catani", "given" : "Marco", "non-dropping-particle" : "", "parse-names" : false, "suffix" : "" }, { "dropping-particle" : "", "family" : "Johansen-Berg", "given" : "H", "non-dropping-particle" : "", "parse-names" : false, "suffix" : "" } ], "container-title" : "Lancet Neurology", "id" : "ITEM-1", "issue" : "August", "issued" : { "date-parts" : [ [ "2008" ] ] }, "page" : "715-727", "title" : "Diffusion-based tractography in neurological disorders: concepts , applications, and future developments", "type" : "article-journal", "volume" : "7" }, "uris" : [ "http://www.mendeley.com/documents/?uuid=ffc6bd65-5e7d-46e5-b515-ce316b405788" ] } ], "mendeley" : { "formattedCitation" : "[89]", "plainTextFormattedCitation" : "[89]", "previouslyFormattedCitation" : "[89]" }, "properties" : { "noteIndex" : 0 }, "schema" : "https://github.com/citation-style-language/schema/raw/master/csl-citation.json" }</w:instrText>
      </w:r>
      <w:r w:rsidRPr="00891ED4">
        <w:fldChar w:fldCharType="separate"/>
      </w:r>
      <w:r w:rsidR="008B63B1" w:rsidRPr="008B63B1">
        <w:rPr>
          <w:noProof/>
        </w:rPr>
        <w:t>[89]</w:t>
      </w:r>
      <w:r w:rsidRPr="00891ED4">
        <w:fldChar w:fldCharType="end"/>
      </w:r>
      <w:r w:rsidRPr="00891ED4">
        <w:t xml:space="preserve"> and axonal damage </w:t>
      </w:r>
      <w:r w:rsidRPr="00891ED4">
        <w:fldChar w:fldCharType="begin" w:fldLock="1"/>
      </w:r>
      <w:r w:rsidR="008B63B1">
        <w:instrText>ADDIN CSL_CITATION { "citationItems" : [ { "id" : "ITEM-1", "itemData" : { "ISSN" : "1053-8119", "PMID" : "12414282", "abstract" : "Myelin loss and axonal damage are both observed in white matter injuries. Each may have significant impact on the long-term disability of patients. Currently, there does not exist a noninvasive biological marker that enables differentiation between myelin and axonal injury. We describe herein the use of magnetic resonance diffusion tensor imaging (DTI) to quantify the effect of dysmyelination on water directional diffusivities in brains of shiverer mice in vivo. The principal diffusion eigenvalues of eight axonal fiber tracts that can be identified with certainty on DTI maps were measured. The water diffusivity perpendicular to axonal fiber tracts, lambda(perpendicular), was significantly higher in shiverer mice compared with age-matched controls, reflecting the lack of myelin and the increased freedom of cross-fiber diffusion in white matter. The water diffusivity parallel to axonal fiber tracts, lambda(parallel), was not different, which is consistent with the presence of intact axons. It is clear that dysmyelination alone does not impact lambda(parallel). The presence of intact axons in the setting of incomplete myelination was confirmed by electron microscopy. Although further validation is still needed, our finding suggests that changes in lambda(perpendicular) and lambda(parallel) may potentially be used to differentiate myelin loss versus axonal injury.", "author" : [ { "dropping-particle" : "", "family" : "Song", "given" : "Sheng-Kwei", "non-dropping-particle" : "", "parse-names" : false, "suffix" : "" }, { "dropping-particle" : "", "family" : "Sun", "given" : "Shu-Wei", "non-dropping-particle" : "", "parse-names" : false, "suffix" : "" }, { "dropping-particle" : "", "family" : "Ramsbottom", "given" : "Michael J", "non-dropping-particle" : "", "parse-names" : false, "suffix" : "" }, { "dropping-particle" : "", "family" : "Chang", "given" : "Chen", "non-dropping-particle" : "", "parse-names" : false, "suffix" : "" }, { "dropping-particle" : "", "family" : "Russell", "given" : "John", "non-dropping-particle" : "", "parse-names" : false, "suffix" : "" }, { "dropping-particle" : "", "family" : "Cross", "given" : "Anne H", "non-dropping-particle" : "", "parse-names" : false, "suffix" : "" } ], "container-title" : "NeuroImage", "id" : "ITEM-1", "issue" : "3", "issued" : { "date-parts" : [ [ "2002", "11" ] ] }, "page" : "1429-36", "title" : "Dysmyelination revealed through MRI as increased radial (but unchanged axial) diffusion of water.", "type" : "article-journal", "volume" : "17" }, "uris" : [ "http://www.mendeley.com/documents/?uuid=f0ca51e0-88c8-41a0-bede-9c25de3a5b08" ] } ], "mendeley" : { "formattedCitation" : "[90]", "plainTextFormattedCitation" : "[90]", "previouslyFormattedCitation" : "[90]" }, "properties" : { "noteIndex" : 0 }, "schema" : "https://github.com/citation-style-language/schema/raw/master/csl-citation.json" }</w:instrText>
      </w:r>
      <w:r w:rsidRPr="00891ED4">
        <w:fldChar w:fldCharType="separate"/>
      </w:r>
      <w:r w:rsidR="008B63B1" w:rsidRPr="008B63B1">
        <w:rPr>
          <w:noProof/>
        </w:rPr>
        <w:t>[90]</w:t>
      </w:r>
      <w:r w:rsidRPr="00891ED4">
        <w:fldChar w:fldCharType="end"/>
      </w:r>
      <w:r w:rsidRPr="00891ED4">
        <w:t xml:space="preserve">. There are two main approaches to analyzing diffusion data: a voxel-based approach using regions-of-interest (ROIs) or whole-brain data, or tractography (Figure 6), where reconstruction of major white matter tracts can be performed by following the continuity and and direction of maximum diffusion from contiguous voxels </w:t>
      </w:r>
      <w:r w:rsidRPr="00891ED4">
        <w:fldChar w:fldCharType="begin" w:fldLock="1"/>
      </w:r>
      <w:r w:rsidR="008B63B1">
        <w:instrText>ADDIN CSL_CITATION { "citationItems" : [ { "id" : "ITEM-1", "itemData" : { "ISSN" : "0740-3194", "PMID" : "11025519", "abstract" : "Fiber tract trajectories in coherently organized brain white matter pathways were computed from in vivo diffusion tensor magnetic resonance imaging (DT-MRI) data. First, a continuous diffusion tensor field is constructed from this discrete, noisy, measured DT-MRI data. Then a Frenet equation, describing the evolution of a fiber tract, was solved. This approach was validated using synthesized, noisy DT-MRI data. Corpus callosum and pyramidal tract trajectories were constructed and found to be consistent with known anatomy. The method's reliability, however, degrades where the distribution of fiber tract directions is nonuniform. Moreover, background noise in diffusion-weighted MRIs can cause a computed trajectory to hop from tract to tract. Still, this method can provide quantitative information with which to visualize and study connectivity and continuity of neural pathways in the central and peripheral nervous systems in vivo, and holds promise for elucidating architectural features in other fibrous tissues and ordered media.", "author" : [ { "dropping-particle" : "", "family" : "Basser", "given" : "P J", "non-dropping-particle" : "", "parse-names" : false, "suffix" : "" }, { "dropping-particle" : "", "family" : "Pajevic", "given" : "S", "non-dropping-particle" : "", "parse-names" : false, "suffix" : "" }, { "dropping-particle" : "", "family" : "Pierpaoli", "given" : "C", "non-dropping-particle" : "", "parse-names" : false, "suffix" : "" }, { "dropping-particle" : "", "family" : "Duda", "given" : "J", "non-dropping-particle" : "", "parse-names" : false, "suffix" : "" }, { "dropping-particle" : "", "family" : "Aldroubi", "given" : "A", "non-dropping-particle" : "", "parse-names" : false, "suffix" : "" } ], "container-title" : "Magnetic resonance in medicine", "id" : "ITEM-1", "issue" : "4", "issued" : { "date-parts" : [ [ "2000", "10" ] ] }, "page" : "625-32", "title" : "In vivo fiber tractography using DT-MRI data.", "type" : "article-journal", "volume" : "44" }, "uris" : [ "http://www.mendeley.com/documents/?uuid=88884cbb-1e11-4437-b1ed-197b35d6f013" ] } ], "mendeley" : { "formattedCitation" : "[91]", "plainTextFormattedCitation" : "[91]", "previouslyFormattedCitation" : "[91]" }, "properties" : { "noteIndex" : 0 }, "schema" : "https://github.com/citation-style-language/schema/raw/master/csl-citation.json" }</w:instrText>
      </w:r>
      <w:r w:rsidRPr="00891ED4">
        <w:fldChar w:fldCharType="separate"/>
      </w:r>
      <w:r w:rsidR="008B63B1" w:rsidRPr="008B63B1">
        <w:rPr>
          <w:noProof/>
        </w:rPr>
        <w:t>[91]</w:t>
      </w:r>
      <w:r w:rsidRPr="00891ED4">
        <w:fldChar w:fldCharType="end"/>
      </w:r>
      <w:r w:rsidRPr="00891ED4">
        <w:t>.</w:t>
      </w:r>
    </w:p>
    <w:p w14:paraId="18E75048" w14:textId="738A4A47" w:rsidR="00891ED4" w:rsidRDefault="00891ED4" w:rsidP="00891ED4">
      <w:pPr>
        <w:pStyle w:val="figcaption"/>
      </w:pPr>
      <w:r w:rsidRPr="00891ED4">
        <w:t xml:space="preserve">Diffusion tensor imaging. 1) The diffusion tensor model showing ellipsoids representing voxel with isotropic diffusion (top) and anisotropic diffusion (bottom). 2) Diffusivity maps showing a) mean diffusivity b) axial diffusivity and c) radial diffusivity. 3) a) Fractional anisotropy maps with b) directions of principal diffusion overlaid (c) tractography of anterior corpus callosum overlaid.  </w:t>
      </w:r>
    </w:p>
    <w:p w14:paraId="5E03C552" w14:textId="7426D9ED" w:rsidR="00891ED4" w:rsidRDefault="00891ED4" w:rsidP="00891ED4">
      <w:pPr>
        <w:pStyle w:val="paragraph"/>
      </w:pPr>
      <w:r w:rsidRPr="00891ED4">
        <w:t xml:space="preserve">A DWI study showed significant increases in mean regional ADC of patients relative to controls in six large ROIs (left and right frontal lobe, left and right cerebellum, pons, vermis), and in patients with no evidence of infarct, there was increased ADC in four regions (excluding pons and vermis) </w:t>
      </w:r>
      <w:r w:rsidRPr="00891ED4">
        <w:fldChar w:fldCharType="begin" w:fldLock="1"/>
      </w:r>
      <w:r w:rsidR="008B63B1">
        <w:instrText>ADDIN CSL_CITATION { "citationItems" : [ { "id" : "ITEM-1", "itemData" : { "DOI" : "10.1097/MPH.0b013e3182036f33", "ISSN" : "1536-3678", "PMID" : "21325970", "abstract" : "Children diagnosed with sickle cell disease (SCD) have an increased risk of stroke, often associated with white matter damage and neurocognitive morbidity. Growing evidence suggests that subtle changes in white matter integrity, which do not pass the threshold to be visible on a clinical magnetic resonance image and classified as stroke, may contribute to decreased cognitive performance. We used archived diffusion-weighted imaging and neurocognitive assessment data to identify associations between microstructural changes in normal-appearing white matter and cognitive performance in children with SCD. Study participants included 10 healthy children and 15 pediatric SCD patients (5 with identified lesions and 10 without lesion). After excluding lesioned tissue from analyses, we detected significant increases in apparent diffusion coefficient across the brains of patients in comparison with control children, suggesting compromise to the structure of normal-appearing white matter. Deficits in working memory and processing speed were also apparent in patients. Increased apparent diffusion coefficient and deficiencies in processing speed were again detected in a subanalysis including only the patients without lesion. Correlation analyses evidenced associations between the microstructure of the right frontal lobe and cerebellum, and processing speed. This outcome suggests a relationship between tissue integrity and cognitive morbidity in SCD patients.", "author" : [ { "dropping-particle" : "", "family" : "Scantlebury", "given" : "Nadia", "non-dropping-particle" : "", "parse-names" : false, "suffix" : "" }, { "dropping-particle" : "", "family" : "Mabbott", "given" : "Donald", "non-dropping-particle" : "", "parse-names" : false, "suffix" : "" }, { "dropping-particle" : "", "family" : "Janzen", "given" : "Laura", "non-dropping-particle" : "", "parse-names" : false, "suffix" : "" }, { "dropping-particle" : "", "family" : "Rockel", "given" : "Conrad", "non-dropping-particle" : "", "parse-names" : false, "suffix" : "" }, { "dropping-particle" : "", "family" : "Widjaja", "given" : "Elysa", "non-dropping-particle" : "", "parse-names" : false, "suffix" : "" }, { "dropping-particle" : "", "family" : "Jones", "given" : "Garland", "non-dropping-particle" : "", "parse-names" : false, "suffix" : "" }, { "dropping-particle" : "", "family" : "Kirby", "given" : "Melanie", "non-dropping-particle" : "", "parse-names" : false, "suffix" : "" }, { "dropping-particle" : "", "family" : "Odame", "given" : "Isaac", "non-dropping-particle" : "", "parse-names" : false, "suffix" : "" } ], "container-title" : "Journal of Pediatric Hematology/Oncology", "id" : "ITEM-1", "issue" : "3", "issued" : { "date-parts" : [ [ "2011", "4" ] ] }, "page" : "163-71", "title" : "White matter integrity and core cognitive function in children diagnosed with sickle cell disease.", "type" : "article-journal", "volume" : "33" }, "uris" : [ "http://www.mendeley.com/documents/?uuid=ab30e179-bdc9-4b51-84db-497ff1e60073" ] } ], "mendeley" : { "formattedCitation" : "[92]", "plainTextFormattedCitation" : "[92]", "previouslyFormattedCitation" : "[92]" }, "properties" : { "noteIndex" : 0 }, "schema" : "https://github.com/citation-style-language/schema/raw/master/csl-citation.json" }</w:instrText>
      </w:r>
      <w:r w:rsidRPr="00891ED4">
        <w:fldChar w:fldCharType="separate"/>
      </w:r>
      <w:r w:rsidR="008B63B1" w:rsidRPr="008B63B1">
        <w:rPr>
          <w:noProof/>
        </w:rPr>
        <w:t>[92]</w:t>
      </w:r>
      <w:r w:rsidRPr="00891ED4">
        <w:fldChar w:fldCharType="end"/>
      </w:r>
      <w:r w:rsidRPr="00891ED4">
        <w:t xml:space="preserve">. These widespread differences in diffusion have been confirmed by DTI studies. In a combined ROI and tractography study of 16 patients </w:t>
      </w:r>
      <w:r w:rsidRPr="00891ED4">
        <w:lastRenderedPageBreak/>
        <w:t>with SCD aged 16-45, reduced FA was found in the corpus callosum, centrum semiovale, periventricular areas and ROIs in the subcortical white matter. Tractography of the corpus callosum showed reduced fibre count (</w:t>
      </w:r>
      <w:r w:rsidRPr="00891ED4">
        <w:rPr>
          <w:i/>
        </w:rPr>
        <w:t>i.e.</w:t>
      </w:r>
      <w:r w:rsidRPr="00891ED4">
        <w:t xml:space="preserve"> streamlines) and reduced FA in the anterior body </w:t>
      </w:r>
      <w:r w:rsidRPr="00891ED4">
        <w:fldChar w:fldCharType="begin" w:fldLock="1"/>
      </w:r>
      <w:r w:rsidR="008B63B1">
        <w:instrText>ADDIN CSL_CITATION { "citationItems" : [ { "id" : "ITEM-1", "itemData" : { "DOI" : "10.2214/AJR.11.7404", "ISSN" : "1546-3141", "PMID" : "22528909", "abstract" : "The aim of this study was to evaluate the microstructure of various regions of the brain using diffusion-tensor imaging (DTI) in patients with sickle cell disease (SCD) and in age- and sex-matched healthy control subjects. We also investigated the fiber tractography findings of the corpus callosum (CC) and corticospinal tracts (CSTs).", "author" : [ { "dropping-particle" : "", "family" : "Balci", "given" : "Ali", "non-dropping-particle" : "", "parse-names" : false, "suffix" : "" }, { "dropping-particle" : "", "family" : "Karazincir", "given" : "Sinem", "non-dropping-particle" : "", "parse-names" : false, "suffix" : "" }, { "dropping-particle" : "", "family" : "Beyoglu", "given" : "Yeliz", "non-dropping-particle" : "", "parse-names" : false, "suffix" : "" }, { "dropping-particle" : "", "family" : "Cingiz", "given" : "Cihangir", "non-dropping-particle" : "", "parse-names" : false, "suffix" : "" }, { "dropping-particle" : "", "family" : "Davran", "given" : "Ramazan", "non-dropping-particle" : "", "parse-names" : false, "suffix" : "" }, { "dropping-particle" : "", "family" : "Gali", "given" : "Edip", "non-dropping-particle" : "", "parse-names" : false, "suffix" : "" }, { "dropping-particle" : "", "family" : "Okuyucu", "given" : "Esra", "non-dropping-particle" : "", "parse-names" : false, "suffix" : "" }, { "dropping-particle" : "", "family" : "Egilmez", "given" : "Ertugrul", "non-dropping-particle" : "", "parse-names" : false, "suffix" : "" } ], "container-title" : "AJR. American journal of roentgenology", "id" : "ITEM-1", "issue" : "5", "issued" : { "date-parts" : [ [ "2012", "5" ] ] }, "page" : "1167-74", "title" : "Quantitative brain diffusion-tensor MRI findings in patients with sickle cell disease.", "type" : "article-journal", "volume" : "198" }, "uris" : [ "http://www.mendeley.com/documents/?uuid=0eab0c54-5658-49f7-8f20-abe74525617c" ] } ], "mendeley" : { "formattedCitation" : "[93]", "plainTextFormattedCitation" : "[93]", "previouslyFormattedCitation" : "[93]" }, "properties" : { "noteIndex" : 0 }, "schema" : "https://github.com/citation-style-language/schema/raw/master/csl-citation.json" }</w:instrText>
      </w:r>
      <w:r w:rsidRPr="00891ED4">
        <w:fldChar w:fldCharType="separate"/>
      </w:r>
      <w:r w:rsidR="008B63B1" w:rsidRPr="008B63B1">
        <w:rPr>
          <w:noProof/>
        </w:rPr>
        <w:t>[93]</w:t>
      </w:r>
      <w:r w:rsidRPr="00891ED4">
        <w:fldChar w:fldCharType="end"/>
      </w:r>
      <w:r w:rsidRPr="00891ED4">
        <w:t xml:space="preserve">. Two studies have used a whole-brain analysis technique known as tract-based spatial statistics (TBSS) </w:t>
      </w:r>
      <w:r w:rsidRPr="00891ED4">
        <w:fldChar w:fldCharType="begin" w:fldLock="1"/>
      </w:r>
      <w:r w:rsidR="008B63B1">
        <w:instrText>ADDIN CSL_CITATION { "citationItems" : [ { "id" : "ITEM-1", "itemData" : { "DOI" : "10.1016/j.neuroimage.2006.02.024", "ISSN" : "1053-8119", "PMID" : "16624579", "abstract" : "There has been much recent interest in using magnetic resonance diffusion imaging to provide information about anatomical connectivity in the brain, by measuring the anisotropic diffusion of water in white matter tracts. One of the measures most commonly derived from diffusion data is fractional anisotropy (FA), which quantifies how strongly directional the local tract structure is. Many imaging studies are starting to use FA images in voxelwise statistical analyses, in order to localise brain changes related to development, degeneration and disease. However, optimal analysis is compromised by the use of standard registration algorithms; there has not to date been a satisfactory solution to the question of how to align FA images from multiple subjects in a way that allows for valid conclusions to be drawn from the subsequent voxelwise analysis. Furthermore, the arbitrariness of the choice of spatial smoothing extent has not yet been resolved. In this paper, we present a new method that aims to solve these issues via (a) carefully tuned non-linear registration, followed by (b) projection onto an alignment-invariant tract representation (the \"mean FA skeleton\"). We refer to this new approach as Tract-Based Spatial Statistics (TBSS). TBSS aims to improve the sensitivity, objectivity and interpretability of analysis of multi-subject diffusion imaging studies. We describe TBSS in detail and present example TBSS results from several diffusion imaging studies.", "author" : [ { "dropping-particle" : "", "family" : "Smith", "given" : "Stephen M", "non-dropping-particle" : "", "parse-names" : false, "suffix" : "" }, { "dropping-particle" : "", "family" : "Jenkinson", "given" : "Mark", "non-dropping-particle" : "", "parse-names" : false, "suffix" : "" }, { "dropping-particle" : "", "family" : "Johansen-Berg", "given" : "Heidi", "non-dropping-particle" : "", "parse-names" : false, "suffix" : "" }, { "dropping-particle" : "", "family" : "Rueckert", "given" : "Daniel", "non-dropping-particle" : "", "parse-names" : false, "suffix" : "" }, { "dropping-particle" : "", "family" : "Nichols", "given" : "Thomas E", "non-dropping-particle" : "", "parse-names" : false, "suffix" : "" }, { "dropping-particle" : "", "family" : "Mackay", "given" : "Clare E", "non-dropping-particle" : "", "parse-names" : false, "suffix" : "" }, { "dropping-particle" : "", "family" : "Watkins", "given" : "Kate E", "non-dropping-particle" : "", "parse-names" : false, "suffix" : "" }, { "dropping-particle" : "", "family" : "Ciccarelli", "given" : "Olga", "non-dropping-particle" : "", "parse-names" : false, "suffix" : "" }, { "dropping-particle" : "", "family" : "Cader", "given" : "M Zaheer", "non-dropping-particle" : "", "parse-names" : false, "suffix" : "" }, { "dropping-particle" : "", "family" : "Matthews", "given" : "Paul M", "non-dropping-particle" : "", "parse-names" : false, "suffix" : "" }, { "dropping-particle" : "", "family" : "Behrens", "given" : "Timothy E J", "non-dropping-particle" : "", "parse-names" : false, "suffix" : "" } ], "container-title" : "NeuroImage", "id" : "ITEM-1", "issue" : "4", "issued" : { "date-parts" : [ [ "2006", "7", "15" ] ] }, "page" : "1487-505", "title" : "Tract-based spatial statistics: voxelwise analysis of multi-subject diffusion data.", "type" : "article-journal", "volume" : "31" }, "uris" : [ "http://www.mendeley.com/documents/?uuid=4db96968-d533-4457-a552-f0f3fede5656" ] } ], "mendeley" : { "formattedCitation" : "[94]", "plainTextFormattedCitation" : "[94]", "previouslyFormattedCitation" : "[94]" }, "properties" : { "noteIndex" : 0 }, "schema" : "https://github.com/citation-style-language/schema/raw/master/csl-citation.json" }</w:instrText>
      </w:r>
      <w:r w:rsidRPr="00891ED4">
        <w:fldChar w:fldCharType="separate"/>
      </w:r>
      <w:r w:rsidR="008B63B1" w:rsidRPr="008B63B1">
        <w:rPr>
          <w:noProof/>
        </w:rPr>
        <w:t>[94]</w:t>
      </w:r>
      <w:r w:rsidRPr="00891ED4">
        <w:fldChar w:fldCharType="end"/>
      </w:r>
      <w:r w:rsidRPr="00891ED4">
        <w:t xml:space="preserve">, in which a ‘skeleton’ of white matter is investigated  to reduce partial volume effects. In a study of two groups of children with SCA, some of whom had mild gliosis although none had SCI, patients with mild gliosis had increased diffusivity and reduced FA in the body of the corpus callosum, while the no-SCI group had reduced FA in the centrum semiovale compared to controls </w:t>
      </w:r>
      <w:r w:rsidRPr="00891ED4">
        <w:fldChar w:fldCharType="begin" w:fldLock="1"/>
      </w:r>
      <w:r w:rsidR="008B63B1">
        <w:instrText>ADDIN CSL_CITATION { "citationItems" : [ { "id" : "ITEM-1", "itemData" : { "author" : [ { "dropping-particle" : "", "family" : "Sun", "given" : "B", "non-dropping-particle" : "", "parse-names" : false, "suffix" : "" }, { "dropping-particle" : "", "family" : "Brown", "given" : "RC", "non-dropping-particle" : "", "parse-names" : false, "suffix" : "" }, { "dropping-particle" : "", "family" : "Hayes", "given" : "L", "non-dropping-particle" : "", "parse-names" : false, "suffix" : "" }, { "dropping-particle" : "", "family" : "Burns", "given" : "TG", "non-dropping-particle" : "", "parse-names" : false, "suffix" : "" }, { "dropping-particle" : "", "family" : "Huamani", "given" : "J", "non-dropping-particle" : "", "parse-names" : false, "suffix" : "" }, { "dropping-particle" : "", "family" : "Bearden", "given" : "DJ", "non-dropping-particle" : "", "parse-names" : false, "suffix" : "" }, { "dropping-particle" : "", "family" : "Jones", "given" : "RA", "non-dropping-particle" : "", "parse-names" : false, "suffix" : "" } ], "container-title" : "AJNR. American Journal of Neuroradiology", "id" : "ITEM-1", "issue" : "11", "issued" : { "date-parts" : [ [ "2012" ] ] }, "page" : "2043-9", "title" : "White Matter Damage in Asymptomatic Patients with Sickle Cell Anemia: Screening with DIffusion Tensor Imaging", "type" : "article-journal", "volume" : "33" }, "uris" : [ "http://www.mendeley.com/documents/?uuid=73b16937-ccd5-4ca5-b929-4004b19b5898" ] } ], "mendeley" : { "formattedCitation" : "[95]", "plainTextFormattedCitation" : "[95]", "previouslyFormattedCitation" : "[95]" }, "properties" : { "noteIndex" : 0 }, "schema" : "https://github.com/citation-style-language/schema/raw/master/csl-citation.json" }</w:instrText>
      </w:r>
      <w:r w:rsidRPr="00891ED4">
        <w:fldChar w:fldCharType="separate"/>
      </w:r>
      <w:r w:rsidR="008B63B1" w:rsidRPr="008B63B1">
        <w:rPr>
          <w:noProof/>
        </w:rPr>
        <w:t>[95]</w:t>
      </w:r>
      <w:r w:rsidRPr="00891ED4">
        <w:fldChar w:fldCharType="end"/>
      </w:r>
      <w:r w:rsidRPr="00891ED4">
        <w:t>. Another TBSS study in 25 patients with no evidence of SCI showed FA significantly lower in cerebral peduncles and cerebellar white matter, while there were widespread increases in MD and RD across frontal and parietal lobes, corpus callosum and subcortical white matter. Furthermore, significant negative correlations were found between daytime peripheral oxygen saturation (SpO</w:t>
      </w:r>
      <w:r w:rsidRPr="00891ED4">
        <w:rPr>
          <w:vertAlign w:val="subscript"/>
        </w:rPr>
        <w:t>2</w:t>
      </w:r>
      <w:r w:rsidRPr="00891ED4">
        <w:t xml:space="preserve">) and haemoglobin and RD in the anterior corpus callosum </w:t>
      </w:r>
      <w:r w:rsidRPr="00891ED4">
        <w:fldChar w:fldCharType="begin" w:fldLock="1"/>
      </w:r>
      <w:r w:rsidR="008B63B1">
        <w:instrText>ADDIN CSL_CITATION { "citationItems" : [ { "id" : "ITEM-1", "itemData" : { "DOI" : "10.1161/STROKEAHA.115.008721", "ISSN" : "0039-2499", "author" : [ { "dropping-particle" : "", "family" : "Kawadler", "given" : "J. M.", "non-dropping-particle" : "", "parse-names" : false, "suffix" : "" }, { "dropping-particle" : "", "family" : "Kirkham", "given" : "F. J.", "non-dropping-particle" : "", "parse-names" : false, "suffix" : "" }, { "dropping-particle" : "", "family" : "Clayden", "given" : "J. D.", "non-dropping-particle" : "", "parse-names" : false, "suffix" : "" }, { "dropping-particle" : "", "family" : "Hollocks", "given" : "M. J.", "non-dropping-particle" : "", "parse-names" : false, "suffix" : "" }, { "dropping-particle" : "", "family" : "Seymour", "given" : "E. L.", "non-dropping-particle" : "", "parse-names" : false, "suffix" : "" }, { "dropping-particle" : "", "family" : "Edey", "given" : "R.", "non-dropping-particle" : "", "parse-names" : false, "suffix" : "" }, { "dropping-particle" : "", "family" : "Telfer", "given" : "P.", "non-dropping-particle" : "", "parse-names" : false, "suffix" : "" }, { "dropping-particle" : "", "family" : "Robins", "given" : "a.", "non-dropping-particle" : "", "parse-names" : false, "suffix" : "" }, { "dropping-particle" : "", "family" : "Wilkey", "given" : "O.", "non-dropping-particle" : "", "parse-names" : false, "suffix" : "" }, { "dropping-particle" : "", "family" : "Barker", "given" : "S.", "non-dropping-particle" : "", "parse-names" : false, "suffix" : "" }, { "dropping-particle" : "", "family" : "Cox", "given" : "T. C. S.", "non-dropping-particle" : "", "parse-names" : false, "suffix" : "" }, { "dropping-particle" : "", "family" : "Clark", "given" : "C. a.", "non-dropping-particle" : "", "parse-names" : false, "suffix" : "" } ], "container-title" : "Stroke", "id" : "ITEM-1", "issued" : { "date-parts" : [ [ "2015" ] ] }, "page" : "1793-1800", "title" : "White Matter Damage Relates to Oxygen Saturation in Children With Sickle Cell Anemia Without Silent Cerebral Infarcts", "type" : "article-journal" }, "uris" : [ "http://www.mendeley.com/documents/?uuid=4a3cd752-6e25-462f-9420-74b6764ed5ac" ] } ], "mendeley" : { "formattedCitation" : "[96]", "plainTextFormattedCitation" : "[96]", "previouslyFormattedCitation" : "[96]" }, "properties" : { "noteIndex" : 0 }, "schema" : "https://github.com/citation-style-language/schema/raw/master/csl-citation.json" }</w:instrText>
      </w:r>
      <w:r w:rsidRPr="00891ED4">
        <w:fldChar w:fldCharType="separate"/>
      </w:r>
      <w:r w:rsidR="008B63B1" w:rsidRPr="008B63B1">
        <w:rPr>
          <w:noProof/>
        </w:rPr>
        <w:t>[96]</w:t>
      </w:r>
      <w:r w:rsidRPr="00891ED4">
        <w:fldChar w:fldCharType="end"/>
      </w:r>
      <w:r w:rsidRPr="00891ED4">
        <w:t xml:space="preserve"> (Figure 7).</w:t>
      </w:r>
    </w:p>
    <w:p w14:paraId="4FBE9916" w14:textId="10FB41F0" w:rsidR="00891ED4" w:rsidRDefault="00891ED4" w:rsidP="00891ED4">
      <w:pPr>
        <w:pStyle w:val="figcaption"/>
      </w:pPr>
      <w:r w:rsidRPr="00594BAD">
        <w:t xml:space="preserve">Results from a recent DTI-TBSS study </w:t>
      </w:r>
      <w:r>
        <w:fldChar w:fldCharType="begin" w:fldLock="1"/>
      </w:r>
      <w:r w:rsidR="008B63B1">
        <w:instrText>ADDIN CSL_CITATION { "citationItems" : [ { "id" : "ITEM-1", "itemData" : { "DOI" : "10.1161/STROKEAHA.115.008721", "ISSN" : "0039-2499", "author" : [ { "dropping-particle" : "", "family" : "Kawadler", "given" : "J. M.", "non-dropping-particle" : "", "parse-names" : false, "suffix" : "" }, { "dropping-particle" : "", "family" : "Kirkham", "given" : "F. J.", "non-dropping-particle" : "", "parse-names" : false, "suffix" : "" }, { "dropping-particle" : "", "family" : "Clayden", "given" : "J. D.", "non-dropping-particle" : "", "parse-names" : false, "suffix" : "" }, { "dropping-particle" : "", "family" : "Hollocks", "given" : "M. J.", "non-dropping-particle" : "", "parse-names" : false, "suffix" : "" }, { "dropping-particle" : "", "family" : "Seymour", "given" : "E. L.", "non-dropping-particle" : "", "parse-names" : false, "suffix" : "" }, { "dropping-particle" : "", "family" : "Edey", "given" : "R.", "non-dropping-particle" : "", "parse-names" : false, "suffix" : "" }, { "dropping-particle" : "", "family" : "Telfer", "given" : "P.", "non-dropping-particle" : "", "parse-names" : false, "suffix" : "" }, { "dropping-particle" : "", "family" : "Robins", "given" : "a.", "non-dropping-particle" : "", "parse-names" : false, "suffix" : "" }, { "dropping-particle" : "", "family" : "Wilkey", "given" : "O.", "non-dropping-particle" : "", "parse-names" : false, "suffix" : "" }, { "dropping-particle" : "", "family" : "Barker", "given" : "S.", "non-dropping-particle" : "", "parse-names" : false, "suffix" : "" }, { "dropping-particle" : "", "family" : "Cox", "given" : "T. C. S.", "non-dropping-particle" : "", "parse-names" : false, "suffix" : "" }, { "dropping-particle" : "", "family" : "Clark", "given" : "C. a.", "non-dropping-particle" : "", "parse-names" : false, "suffix" : "" } ], "container-title" : "Stroke", "id" : "ITEM-1", "issued" : { "date-parts" : [ [ "2015" ] ] }, "page" : "1793-1800", "title" : "White Matter Damage Relates to Oxygen Saturation in Children With Sickle Cell Anemia Without Silent Cerebral Infarcts", "type" : "article-journal" }, "uris" : [ "http://www.mendeley.com/documents/?uuid=4a3cd752-6e25-462f-9420-74b6764ed5ac" ] } ], "mendeley" : { "formattedCitation" : "[96]", "plainTextFormattedCitation" : "[96]", "previouslyFormattedCitation" : "[96]" }, "properties" : { "noteIndex" : 0 }, "schema" : "https://github.com/citation-style-language/schema/raw/master/csl-citation.json" }</w:instrText>
      </w:r>
      <w:r>
        <w:fldChar w:fldCharType="separate"/>
      </w:r>
      <w:r w:rsidR="008B63B1" w:rsidRPr="008B63B1">
        <w:rPr>
          <w:noProof/>
        </w:rPr>
        <w:t>[96]</w:t>
      </w:r>
      <w:r>
        <w:fldChar w:fldCharType="end"/>
      </w:r>
      <w:r w:rsidRPr="00594BAD">
        <w:t>, showing the white matter ‘skeleton’ (green) and significant correlations between RD and daytime peripheral oxygen saturation (blue) and haemoglobin (red).</w:t>
      </w:r>
      <w:r>
        <w:t xml:space="preserve"> </w:t>
      </w:r>
    </w:p>
    <w:p w14:paraId="7435D1CD" w14:textId="77777777" w:rsidR="00891ED4" w:rsidRDefault="00891ED4" w:rsidP="00891ED4">
      <w:pPr>
        <w:pStyle w:val="paragraph"/>
      </w:pPr>
    </w:p>
    <w:p w14:paraId="3EFE5DEB" w14:textId="77777777" w:rsidR="009C3FEC" w:rsidRPr="00AE2F0C" w:rsidRDefault="009C3FEC" w:rsidP="009C3FEC">
      <w:pPr>
        <w:pStyle w:val="H2"/>
      </w:pPr>
      <w:r w:rsidRPr="007858AF">
        <w:t>Perfusion MRI</w:t>
      </w:r>
      <w:r w:rsidRPr="00AE2F0C">
        <w:rPr>
          <w:highlight w:val="green"/>
        </w:rPr>
        <w:t xml:space="preserve"> </w:t>
      </w:r>
    </w:p>
    <w:p w14:paraId="3F65C9A7" w14:textId="6E75B9B5" w:rsidR="009C3FEC" w:rsidRPr="00AC255F" w:rsidRDefault="009C3FEC" w:rsidP="009C3FEC">
      <w:pPr>
        <w:pStyle w:val="paragraph"/>
      </w:pPr>
      <w:r w:rsidRPr="00143A94">
        <w:t xml:space="preserve">Perfusion MRI, either through traditional imaging after injection of a paramagnetic contrast agent </w:t>
      </w:r>
      <w:r>
        <w:t xml:space="preserve">(e.g. Gadolinium) </w:t>
      </w:r>
      <w:r w:rsidRPr="00143A94">
        <w:t>or non</w:t>
      </w:r>
      <w:r w:rsidRPr="003D4024">
        <w:t>-invasive arterial</w:t>
      </w:r>
      <w:r>
        <w:t>-</w:t>
      </w:r>
      <w:r w:rsidRPr="003D4024">
        <w:t xml:space="preserve">spin labelling (ASL) techniques, </w:t>
      </w:r>
      <w:r>
        <w:t>has</w:t>
      </w:r>
      <w:r w:rsidRPr="003D4024">
        <w:t xml:space="preserve"> the longest history in quantitative MRI in SCD. </w:t>
      </w:r>
      <w:r>
        <w:t xml:space="preserve">In patients with chronic cerebrovascular pathology and stroke, dynamic </w:t>
      </w:r>
      <w:r w:rsidRPr="00491507">
        <w:t xml:space="preserve">susceptibility contrast MRI (DSC-MRI) have shown </w:t>
      </w:r>
      <w:r w:rsidRPr="00CB5343">
        <w:rPr>
          <w:i/>
        </w:rPr>
        <w:t>focal</w:t>
      </w:r>
      <w:r w:rsidRPr="00491507">
        <w:t xml:space="preserve"> areas of reduced CBF and prolonged mean transit time in the affected corresponding to stroke-like lesions </w:t>
      </w:r>
      <w:r w:rsidRPr="00AC255F">
        <w:fldChar w:fldCharType="begin" w:fldLock="1"/>
      </w:r>
      <w:r w:rsidR="008B63B1">
        <w:instrText>ADDIN CSL_CITATION { "citationItems" : [ { "id" : "ITEM-1", "itemData" : { "ISSN" : "0033-8419", "PMID" : "8475289", "abstract" : "Cerebral perfusion dynamics were assessed with dynamic contrast material-enhanced T2*-weighted magnetic resonance (MR) imaging in 33 subjects aged 3-20 years. Group A (n = 20) had sickle cell anemia without clinical evidence of cerebrovascular disease. Group B (n = 13) consisted of 12 patients with cerebrovascular disease and homozygous sickle cell anemia and one patient without that anemia. All subjects underwent conventional MR imaging and a dynamic study in which a spoiled gradient-echo pulse sequence was used to generate images (acquisition time, 2.5 seconds) during injection of a compact bolus of gadopentetate dimeglumine (0.1 mmol/kg). For qualitative analysis, the dynamic images were displayed in cine mode. Group A demonstrated symmetric sequential region patterns of loss of signal intensity within 10 seconds of injection. Group B exhibited signal loss asymmetries that corresponded to cerebrovascular lesions on conventional MR images. Quantitative analysis enabled estimation of hemodynamic parameters, including relative cerebral blood volume, relative cerebral blood flow, and mean transit time. This method of assessment of cerebral perfusion dynamics complements conventional MR imaging.", "author" : [ { "dropping-particle" : "", "family" : "Tzika", "given" : "A A", "non-dropping-particle" : "", "parse-names" : false, "suffix" : "" }, { "dropping-particle" : "", "family" : "Massoth", "given" : "R J", "non-dropping-particle" : "", "parse-names" : false, "suffix" : "" }, { "dropping-particle" : "", "family" : "Ball", "given" : "W S", "non-dropping-particle" : "", "parse-names" : false, "suffix" : "" }, { "dropping-particle" : "", "family" : "Majumdar", "given" : "S", "non-dropping-particle" : "", "parse-names" : false, "suffix" : "" }, { "dropping-particle" : "", "family" : "Dunn", "given" : "R S", "non-dropping-particle" : "", "parse-names" : false, "suffix" : "" }, { "dropping-particle" : "", "family" : "Kirks", "given" : "D R", "non-dropping-particle" : "", "parse-names" : false, "suffix" : "" } ], "container-title" : "Radiology", "id" : "ITEM-1", "issue" : "2", "issued" : { "date-parts" : [ [ "1993", "5" ] ] }, "page" : "449-58", "title" : "Cerebral perfusion in children: detection with dynamic contrast-enhanced T2*-weighted MR images.", "type" : "article-journal", "volume" : "187" }, "uris" : [ "http://www.mendeley.com/documents/?uuid=a04ef772-8619-401c-9fb6-328bd120aae9" ] }, { "id" : "ITEM-2", "itemData" : { "ISSN" : "0364-5134", "PMID" : "11310625", "abstract" : "Neurological complications are common in sickle cell disease (SCD). However, it is often difficult to relate the clinical presentation to conventional neuroimaging, because subclinical infarction is common and stroke has been described in the absence of large-vessel disease. We studied 48 patients with SCD aged 4-34 (median 13) years with T2-weighted, diffusion and perfusion magnetic resonance imaging (MRI) and with MR angiography. Forty-four underwent transcranial Doppler (TCD). Abnormalities on perfusion imaging were seen in 25 cases, 24 of whom had been symptomatic. The remaining patient had evidence of executive dysfunction and reduced perfusion in the frontal lobes. The perfusion abnormality was larger than the area of infarction in 9 patients and was seen in an arterial distribution with no infarction in a further 9. In 3 patients with transient ischemic attacks, perfusion abnormalities were demonstrated in the absence of any other neuroimaging abnormalities, and perfusion changes were seen in 3 others despite normal MR angiography and TCD. Perfusion abnormalities are associated with neurological symptoms in patients with SCD, whether or not MRI, MR angiography, and TCD are abnormal. It is likely that this technique will guide management in individual patients.", "author" : [ { "dropping-particle" : "", "family" : "Kirkham", "given" : "F J", "non-dropping-particle" : "", "parse-names" : false, "suffix" : "" }, { "dropping-particle" : "", "family" : "Calamante", "given" : "F", "non-dropping-particle" : "", "parse-names" : false, "suffix" : "" }, { "dropping-particle" : "", "family" : "Bynevelt", "given" : "M", "non-dropping-particle" : "", "parse-names" : false, "suffix" : "" }, { "dropping-particle" : "", "family" : "Gadian", "given" : "D G", "non-dropping-particle" : "", "parse-names" : false, "suffix" : "" }, { "dropping-particle" : "", "family" : "Evans", "given" : "J P", "non-dropping-particle" : "", "parse-names" : false, "suffix" : "" }, { "dropping-particle" : "", "family" : "Cox", "given" : "T C", "non-dropping-particle" : "", "parse-names" : false, "suffix" : "" }, { "dropping-particle" : "", "family" : "Connelly", "given" : "A", "non-dropping-particle" : "", "parse-names" : false, "suffix" : "" } ], "container-title" : "Annals of neurology", "id" : "ITEM-2", "issue" : "4", "issued" : { "date-parts" : [ [ "2001", "4" ] ] }, "page" : "477-85", "title" : "Perfusion magnetic resonance abnormalities in patients with sickle cell disease.", "type" : "article-journal", "volume" : "49" }, "uris" : [ "http://www.mendeley.com/documents/?uuid=3279617c-fdcf-490a-84c5-1555293f3bdf" ] } ], "mendeley" : { "formattedCitation" : "[29,97]", "plainTextFormattedCitation" : "[29,97]", "previouslyFormattedCitation" : "[29,97]" }, "properties" : { "noteIndex" : 0 }, "schema" : "https://github.com/citation-style-language/schema/raw/master/csl-citation.json" }</w:instrText>
      </w:r>
      <w:r w:rsidRPr="00AC255F">
        <w:fldChar w:fldCharType="separate"/>
      </w:r>
      <w:r w:rsidR="008B63B1" w:rsidRPr="008B63B1">
        <w:rPr>
          <w:noProof/>
        </w:rPr>
        <w:t>[29,97]</w:t>
      </w:r>
      <w:r w:rsidRPr="00AC255F">
        <w:fldChar w:fldCharType="end"/>
      </w:r>
      <w:r w:rsidRPr="00AC255F">
        <w:t xml:space="preserve">. </w:t>
      </w:r>
      <w:r>
        <w:t>Studies have consistently shown</w:t>
      </w:r>
      <w:r w:rsidRPr="003D4024">
        <w:t xml:space="preserve"> </w:t>
      </w:r>
      <w:r w:rsidRPr="00971F49">
        <w:t>elevated</w:t>
      </w:r>
      <w:r>
        <w:t xml:space="preserve"> </w:t>
      </w:r>
      <w:r w:rsidRPr="00CB5343">
        <w:rPr>
          <w:i/>
        </w:rPr>
        <w:t>global</w:t>
      </w:r>
      <w:r w:rsidRPr="00971F49">
        <w:t xml:space="preserve"> cerebral blood flow (CBF) </w:t>
      </w:r>
      <w:r w:rsidRPr="00971F49">
        <w:fldChar w:fldCharType="begin" w:fldLock="1"/>
      </w:r>
      <w:r w:rsidR="008B63B1">
        <w:instrText>ADDIN CSL_CITATION { "citationItems" : [ { "id" : "ITEM-1", "itemData" : { "DOI" : "10.1148/radiol.2272020903", "ISSN" : "0033-8419", "PMID" : "12663827", "abstract" : "Cerebral blood flow (CBF) was measured with continuous arterial spin-labeling perfusion magnetic resonance (MR) imaging in 14 children with sickle cell disease and seven control subjects. Mean CBF values were higher in patients (P &lt;.005) than in control subjects in all cerebral artery territories. Three patients had decreased CBF in right anterior and middle cerebral artery territories compared with CBF on the left, and one patient had a profound decrease in CBF in all three territories in the right hemisphere. Baseline CBF was significantly decreased in territories seen as unaffected on conventional MR images and MR angiograms in four children with sickle cell disease.", "author" : [ { "dropping-particle" : "", "family" : "Oguz", "given" : "Kader K", "non-dropping-particle" : "", "parse-names" : false, "suffix" : "" }, { "dropping-particle" : "", "family" : "Golay", "given" : "Xavier", "non-dropping-particle" : "", "parse-names" : false, "suffix" : "" }, { "dropping-particle" : "", "family" : "Pizzini", "given" : "Francesca B", "non-dropping-particle" : "", "parse-names" : false, "suffix" : "" }, { "dropping-particle" : "", "family" : "Freer", "given" : "Catherine A", "non-dropping-particle" : "", "parse-names" : false, "suffix" : "" }, { "dropping-particle" : "", "family" : "Winrow", "given" : "Nevada", "non-dropping-particle" : "", "parse-names" : false, "suffix" : "" }, { "dropping-particle" : "", "family" : "Ichord", "given" : "Rebecca", "non-dropping-particle" : "", "parse-names" : false, "suffix" : "" }, { "dropping-particle" : "", "family" : "Casella", "given" : "James F", "non-dropping-particle" : "", "parse-names" : false, "suffix" : "" }, { "dropping-particle" : "", "family" : "Zijl", "given" : "Peter C M", "non-dropping-particle" : "van", "parse-names" : false, "suffix" : "" }, { "dropping-particle" : "", "family" : "Melhem", "given" : "Elias R", "non-dropping-particle" : "", "parse-names" : false, "suffix" : "" } ], "container-title" : "Radiology", "id" : "ITEM-1", "issue" : "2", "issued" : { "date-parts" : [ [ "2003", "5" ] ] }, "page" : "567-74", "title" : "Sickle cell disease: continuous arterial spin-labeling perfusion MR imaging in children.", "type" : "article-journal", "volume" : "227" }, "uris" : [ "http://www.mendeley.com/documents/?uuid=722b6855-ac7f-47ab-9d12-09c6b8c03386" ] }, { "id" : "ITEM-2", "itemData" : { "DOI" : "10.1182/blood-2005-10-4029", "ISSN" : "0006-4971", "PMID" : "16537809", "abstract" : "Overt stroke, clinically \"silent\" cerebral infarct, and neurocognitive impairment are frequent complications of sickle cell anemia (SCA). Current imaging techniques have limited sensitivity and specificity to identify children at risk for neurocognitive impairment. We prospectively evaluated 24 children with SCA with a neurologic exam, complete blood count, transcranial Doppler ultrasound (TCD), measurement of intelligence quotient (IQ), and magnetic resonance imaging (MRI) with measurement of cerebral blood flow (CBF) using continuous arterial spin-labeling (CASL) MRI. Average CBF to gray matter was 112 +/- 36 mL/100 g/min. We identified a strong inverse relationship between performance IQ and CBF (-1.5 points per 10 mL/100 g/min increase in CBF, P = .013). Elevated steady-state white blood cell count (&gt; or = 14 x 10(9)/L [14,000/microL]) was associated with lower full scale IQ (86 +/- 9 vs 99 +/- 10, P = .005). CASL MRI may identify children with neurocognitive impairment, before damage is evident by structural MRI or TCD.", "author" : [ { "dropping-particle" : "", "family" : "Strouse", "given" : "John J", "non-dropping-particle" : "", "parse-names" : false, "suffix" : "" }, { "dropping-particle" : "", "family" : "Cox", "given" : "Christiane S", "non-dropping-particle" : "", "parse-names" : false, "suffix" : "" }, { "dropping-particle" : "", "family" : "Melhem", "given" : "Elias R", "non-dropping-particle" : "", "parse-names" : false, "suffix" : "" }, { "dropping-particle" : "", "family" : "Lu", "given" : "Hanzhang", "non-dropping-particle" : "", "parse-names" : false, "suffix" : "" }, { "dropping-particle" : "", "family" : "Kraut", "given" : "Michael a", "non-dropping-particle" : "", "parse-names" : false, "suffix" : "" }, { "dropping-particle" : "", "family" : "Razumovsky", "given" : "Alexander", "non-dropping-particle" : "", "parse-names" : false, "suffix" : "" }, { "dropping-particle" : "", "family" : "Yohay", "given" : "Kaleb", "non-dropping-particle" : "", "parse-names" : false, "suffix" : "" }, { "dropping-particle" : "", "family" : "Zijl", "given" : "Peter C", "non-dropping-particle" : "van", "parse-names" : false, "suffix" : "" }, { "dropping-particle" : "", "family" : "Casella", "given" : "James F", "non-dropping-particle" : "", "parse-names" : false, "suffix" : "" } ], "container-title" : "Blood", "id" : "ITEM-2", "issue" : "1", "issued" : { "date-parts" : [ [ "2006", "7", "1" ] ] }, "page" : "379-81", "title" : "Inverse correlation between cerebral blood flow measured by continuous arterial spin-labeling (CASL) MRI and neurocognitive function in children with sickle cell anemia (SCA).", "type" : "article-journal", "volume" : "108" }, "uris" : [ "http://www.mendeley.com/documents/?uuid=b16da12c-9357-44a7-9a81-dd09c1a74ade" ] }, { "id" : "ITEM-3", "itemData" : { "DOI" : "10.1002/jmri.23505", "ISSN" : "1522-2586", "PMID" : "22095695", "abstract" : "PURPOSE: To evaluate the applicability of arterial spin labeling (ASL) cerebral blood flow (CBF) measurements in children with sickle cell disease (SCD). MATERIALS AND METHODS: We included 12 patients and five controls. Conventional magnetic resonance imaging (MRI) (T2, fluid attenuated inversion recovery [FLAIR], and MR angiography) was performed to diagnose silent infarcts, vasculopathy, or leukoencephalopathy. Pseudo-continuous ASL was performed to measure CBF using two postlabeling delays to identify transit-time effects. Perfusion estimates were corrected for hematocrit and blood velocity in the labeling plane and compared to phase-contrast MR. CBF asymmetries between the flow maps of the left and right internal carotid arteries were tested for significance using paired t-tests. Significant asymmetries were expressed in terms of an asymmetry ratio (AR = absolute difference/mean). An AR &gt;10% was considered clinically relevant. RESULTS: Mean CBF was higher in patients than in controls. Agreement between CBF and flow improved after applying hematocrit and velocity corrections. At a 2100 msec postlabeling delay one patient had a clinically relevant asymmetry. No association was observed between CBF asymmetries and silent infarcts. CONCLUSION: Care must be taken in the interpretation of ASL-CBF measurements in SCD patients. A long postlabeling delay with blood velocity correction anticipates overestimation of CBF asymmetries. J. Magn. Reson. Imaging 2011. \u00a9 2011 Wiley Periodicals, Inc.", "author" : [ { "dropping-particle" : "", "family" : "Gevers", "given" : "Sanna", "non-dropping-particle" : "", "parse-names" : false, "suffix" : "" }, { "dropping-particle" : "", "family" : "Nederveen", "given" : "Aart J", "non-dropping-particle" : "", "parse-names" : false, "suffix" : "" }, { "dropping-particle" : "", "family" : "Fijnvandraat", "given" : "Karin", "non-dropping-particle" : "", "parse-names" : false, "suffix" : "" }, { "dropping-particle" : "", "family" : "Berg", "given" : "Sandra M", "non-dropping-particle" : "van den", "parse-names" : false, "suffix" : "" }, { "dropping-particle" : "", "family" : "Ooij", "given" : "Pim", "non-dropping-particle" : "van", "parse-names" : false, "suffix" : "" }, { "dropping-particle" : "", "family" : "Heijtel", "given" : "Dennis F", "non-dropping-particle" : "", "parse-names" : false, "suffix" : "" }, { "dropping-particle" : "", "family" : "Heijboer", "given" : "Harri\u00ebt", "non-dropping-particle" : "", "parse-names" : false, "suffix" : "" }, { "dropping-particle" : "", "family" : "Nederkoorn", "given" : "Paul J", "non-dropping-particle" : "", "parse-names" : false, "suffix" : "" }, { "dropping-particle" : "", "family" : "Engelen", "given" : "Marc", "non-dropping-particle" : "", "parse-names" : false, "suffix" : "" }, { "dropping-particle" : "", "family" : "Osch", "given" : "Matthias J", "non-dropping-particle" : "van", "parse-names" : false, "suffix" : "" }, { "dropping-particle" : "", "family" : "Majoie", "given" : "Charles B", "non-dropping-particle" : "", "parse-names" : false, "suffix" : "" } ], "container-title" : "Journal of Magnetic Resonance Imaging", "id" : "ITEM-3", "issue" : "4", "issued" : { "date-parts" : [ [ "2012", "11", "16" ] ] }, "page" : "779-87", "title" : "Arterial spin labeling measurement of cerebral perfusion in children with sickle cell disease.", "type" : "article-journal", "volume" : "35" }, "uris" : [ "http://www.mendeley.com/documents/?uuid=1b0e59eb-3c30-45ae-a3b1-21bea1bc5636" ] }, { "id" : "ITEM-4", "itemData" : { "DOI" : "10.1161/STROKEAHA.108.523308", "ISBN" : "1524-4628 (Electronic)\r0039-2499 (Linking)", "ISSN" : "1524-4628", "PMID" : "19150876", "abstract" : "Cerebral infarction is an important complication of sickle cell disease (SCD) and occurs in one third of the patients with SCD. The risk of infarction is commonly attributed to the hyperemia that is associated with anemia and reduces the cerebral vascular reserve. We measured regional cerebral blood flow (rCBF) by continuous arterial spin labeling MRI, which is a noninvasive method that does not require ionizing radiation. The purpose of this study was to examine rCBF in children with SCD and compare it with rCBF in healthy children.", "author" : [ { "dropping-particle" : "", "family" : "Tweel", "given" : "Xandra W.", "non-dropping-particle" : "van den", "parse-names" : false, "suffix" : "" }, { "dropping-particle" : "", "family" : "Nederveen", "given" : "Aart J.", "non-dropping-particle" : "", "parse-names" : false, "suffix" : "" }, { "dropping-particle" : "", "family" : "Majoie", "given" : "Charles B L M", "non-dropping-particle" : "", "parse-names" : false, "suffix" : "" }, { "dropping-particle" : "", "family" : "Lee", "given" : "Johanna H.", "non-dropping-particle" : "van der", "parse-names" : false, "suffix" : "" }, { "dropping-particle" : "", "family" : "Wagener-Schimmel", "given" : "Laetitia", "non-dropping-particle" : "", "parse-names" : false, "suffix" : "" }, { "dropping-particle" : "", "family" : "Walderveen", "given" : "Marianne a a", "non-dropping-particle" : "Van", "parse-names" : false, "suffix" : "" }, { "dropping-particle" : "", "family" : "Poll The", "given" : "Bwee Tien", "non-dropping-particle" : "", "parse-names" : false, "suffix" : "" }, { "dropping-particle" : "", "family" : "Nederkoorn", "given" : "Paul J.", "non-dropping-particle" : "", "parse-names" : false, "suffix" : "" }, { "dropping-particle" : "", "family" : "Heijboer", "given" : "Harri\u00ebt", "non-dropping-particle" : "", "parse-names" : false, "suffix" : "" }, { "dropping-particle" : "", "family" : "Fijnvandraat", "given" : "Karin", "non-dropping-particle" : "", "parse-names" : false, "suffix" : "" }, { "dropping-particle" : "", "family" : "The", "given" : "Bwee Tien Poll", "non-dropping-particle" : "", "parse-names" : false, "suffix" : "" }, { "dropping-particle" : "", "family" : "Nederkoorn", "given" : "Paul J.", "non-dropping-particle" : "", "parse-names" : false, "suffix" : "" }, { "dropping-particle" : "", "family" : "Heijboer", "given" : "Harri\u00ebt", "non-dropping-particle" : "", "parse-names" : false, "suffix" : "" }, { "dropping-particle" : "", "family" : "Fijnvandraat", "given" : "Karin", "non-dropping-particle" : "", "parse-names" : false, "suffix" : "" } ], "container-title" : "Stroke", "id" : "ITEM-4", "issue" : "3", "issued" : { "date-parts" : [ [ "2009", "3" ] ] }, "page" : "795-800", "title" : "Cerebral blood flow measurement in children with sickle cell disease using continuous arterial spin labeling at 3.0-Tesla MRI.", "type" : "article-journal", "volume" : "40" }, "uris" : [ "http://www.mendeley.com/documents/?uuid=bb1cf763-969b-452b-bb18-dd67d00fa6d3" ] }, { "id" : "ITEM-5", "itemData" : { "DOI" : "10.1002/pbc", "author" : [ { "dropping-particle" : "", "family" : "Helton", "given" : "Kathleen J", "non-dropping-particle" : "", "parse-names" : false, "suffix" : "" }, { "dropping-particle" : "", "family" : "Paydar", "given" : "Amir", "non-dropping-particle" : "", "parse-names" : false, "suffix" : "" }, { "dropping-particle" : "", "family" : "Glass", "given" : "John", "non-dropping-particle" : "", "parse-names" : false, "suffix" : "" }, { "dropping-particle" : "", "family" : "Weirich", "given" : "Eric M", "non-dropping-particle" : "", "parse-names" : false, "suffix" : "" }, { "dropping-particle" : "", "family" : "Hankins", "given" : "Jane", "non-dropping-particle" : "", "parse-names" : false, "suffix" : "" }, { "dropping-particle" : "", "family" : "Li", "given" : "Chin-shang", "non-dropping-particle" : "", "parse-names" : false, "suffix" : "" }, { "dropping-particle" : "", "family" : "Smeltzer", "given" : "Matthew P", "non-dropping-particle" : "", "parse-names" : false, "suffix" : "" }, { "dropping-particle" : "", "family" : "Wang", "given" : "Winfred C", "non-dropping-particle" : "", "parse-names" : false, "suffix" : "" }, { "dropping-particle" : "", "family" : "Ware", "given" : "Russell E", "non-dropping-particle" : "", "parse-names" : false, "suffix" : "" }, { "dropping-particle" : "", "family" : "Ogg", "given" : "Robert J", "non-dropping-particle" : "", "parse-names" : false, "suffix" : "" } ], "container-title" : "Pediatric Blood and Cancer", "id" : "ITEM-5", "issued" : { "date-parts" : [ [ "2009" ] ] }, "page" : "85-91", "title" : "Arterial Spin-Labeled Perfusion Combined With Segmentation Techniques to Evaluate Cerebral Blood Flow in White and Gray Matter of Children With Sickle Cell Anemia", "type" : "article-journal", "volume" : "52" }, "uris" : [ "http://www.mendeley.com/documents/?uuid=c63a34a5-1475-46fb-aa6b-adbeefa58522" ] }, { "id" : "ITEM-6", "itemData" : { "DOI" : "10.1002/jmri.24559", "ISSN" : "10531807", "author" : [ { "dropping-particle" : "", "family" : "Helton", "given" : "Kathleen J.", "non-dropping-particle" : "", "parse-names" : false, "suffix" : "" }, { "dropping-particle" : "", "family" : "Glass", "given" : "John O.", "non-dropping-particle" : "", "parse-names" : false, "suffix" : "" }, { "dropping-particle" : "", "family" : "Reddick", "given" : "Wilburn E.", "non-dropping-particle" : "", "parse-names" : false, "suffix" : "" }, { "dropping-particle" : "", "family" : "Paydar", "given" : "Amir", "non-dropping-particle" : "", "parse-names" : false, "suffix" : "" }, { "dropping-particle" : "", "family" : "Zandieh", "given" : "Arash R.", "non-dropping-particle" : "", "parse-names" : false, "suffix" : "" }, { "dropping-particle" : "", "family" : "Dave", "given" : "Rachna", "non-dropping-particle" : "", "parse-names" : false, "suffix" : "" }, { "dropping-particle" : "", "family" : "Smeltzer", "given" : "Matthew P.", "non-dropping-particle" : "", "parse-names" : false, "suffix" : "" }, { "dropping-particle" : "", "family" : "Wu", "given" : "Song", "non-dropping-particle" : "", "parse-names" : false, "suffix" : "" }, { "dropping-particle" : "", "family" : "Hankins", "given" : "Jane", "non-dropping-particle" : "", "parse-names" : false, "suffix" : "" }, { "dropping-particle" : "", "family" : "Aygun", "given" : "Banu", "non-dropping-particle" : "", "parse-names" : false, "suffix" : "" }, { "dropping-particle" : "", "family" : "Ogg", "given" : "Robert J.", "non-dropping-particle" : "", "parse-names" : false, "suffix" : "" } ], "container-title" : "Journal of Magnetic Resonance Imaging", "id" : "ITEM-6", "issue" : "2", "issued" : { "date-parts" : [ [ "2014", "1", "8" ] ] }, "page" : "439-46", "title" : "Comparing segmented ASL perfusion of vascular territories using manual versus semiautomated techniques in children with sickle cell anemia", "type" : "article-journal", "volume" : "41" }, "uris" : [ "http://www.mendeley.com/documents/?uuid=8aecd74f-2eba-4a62-a7a9-9df5445477a6" ] }, { "id" : "ITEM-7", "itemData" : { "DOI" : "10.1038/jcbfm.2014.17", "ISSN" : "1559-7016", "PMID" : "24496173", "abstract" : "The human brain changes structurally and functionally during adolescence, with associated alterations in cerebral perfusion. We performed dynamic arterial spin labeling (ASL) magnetic resonance imaging in healthy subjects between 8 and 32 years of age, to investigate changes in cerebral hemodynamics during normal development. In addition, an inversion recovery sequence allowed quantification of changes in longitudinal relaxation time (T1) and equilibrium longitudinal magnetization (M0). We present mean and reference ranges for normal values of T1, M0, cerebral blood flow (CBF), bolus arrival time, and bolus duration in cortical gray matter, to provide a tool for identifying age-matched perfusion abnormalities in this age range in clinical studies. Cerebral blood flow and T1 relaxation times were negatively correlated with age, without gender or hemisphere differences. The same was true for M0 anteriorly, but posteriorly, males but not females showed a significant decline in M0 with increasing age. Two examples of the clinical utility of these data in identifying age-matched perfusion abnormalities, in Sturge-Weber syndrome and sickle cell anemia, are illustrated.Journal of Cerebral Blood Flow &amp; Metabolism advance online publication, 5 February 2014; doi:10.1038/jcbfm.2014.17.", "author" : [ { "dropping-particle" : "", "family" : "Hales", "given" : "Patrick W", "non-dropping-particle" : "", "parse-names" : false, "suffix" : "" }, { "dropping-particle" : "", "family" : "Kawadler", "given" : "Jamie M", "non-dropping-particle" : "", "parse-names" : false, "suffix" : "" }, { "dropping-particle" : "", "family" : "Aylett", "given" : "Sarah E", "non-dropping-particle" : "", "parse-names" : false, "suffix" : "" }, { "dropping-particle" : "", "family" : "Kirkham", "given" : "Fenella J", "non-dropping-particle" : "", "parse-names" : false, "suffix" : "" }, { "dropping-particle" : "", "family" : "Clark", "given" : "Christopher A", "non-dropping-particle" : "", "parse-names" : false, "suffix" : "" } ], "container-title" : "Journal of cerebral blood flow and metabolism", "id" : "ITEM-7", "issue" : "5", "issued" : { "date-parts" : [ [ "2014", "2", "5" ] ] }, "page" : "776-84", "publisher" : "Nature Publishing Group", "title" : "Arterial spin labeling characterization of cerebral perfusion during normal maturation from late childhood into adulthood: normal 'reference range' values and their use in clinical studies.", "type" : "article-journal", "volume" : "34" }, "uris" : [ "http://www.mendeley.com/documents/?uuid=b945f274-740a-4424-9260-43ef0f65d02d" ] } ], "mendeley" : { "formattedCitation" : "[98\u2013104]", "plainTextFormattedCitation" : "[98\u2013104]", "previouslyFormattedCitation" : "[98\u2013104]" }, "properties" : { "noteIndex" : 0 }, "schema" : "https://github.com/citation-style-language/schema/raw/master/csl-citation.json" }</w:instrText>
      </w:r>
      <w:r w:rsidRPr="00971F49">
        <w:fldChar w:fldCharType="separate"/>
      </w:r>
      <w:r w:rsidR="008B63B1" w:rsidRPr="008B63B1">
        <w:rPr>
          <w:noProof/>
        </w:rPr>
        <w:t>[98–104]</w:t>
      </w:r>
      <w:r w:rsidRPr="00971F49">
        <w:fldChar w:fldCharType="end"/>
      </w:r>
      <w:r>
        <w:t xml:space="preserve">, in association with the </w:t>
      </w:r>
      <w:r w:rsidRPr="003D4024">
        <w:t>elevated cerebral blood flow vel</w:t>
      </w:r>
      <w:r w:rsidRPr="00971F49">
        <w:t xml:space="preserve">ocity </w:t>
      </w:r>
      <w:r w:rsidRPr="00971F49">
        <w:fldChar w:fldCharType="begin" w:fldLock="1"/>
      </w:r>
      <w:r>
        <w:instrText>ADDIN CSL_CITATION { "citationItems" : [ { "id" : "ITEM-1", "itemData" : { "DOI" : "10.1038/jcbfm.2009.6", "ISSN" : "1559-7016", "PMID" : "19209182", "abstract" : "Elevation of blood flow velocity in the large cerebral vessels is known to be of substantial pathophysiologic and prognostic significance in sickle-cell disease (SCD). Its precise cause is not established, but the two obvious proximal mechanisms are obstructive vascular stenosis and hemodynamic dilatation. Here we revisit this distinction by analyzing cerebrovascular reserve capacity. Forty-two patients with SCD underwent measurements of global cerebral blood flow in grey matter by the 133Xe inhalation method during normocapnia and hypercapnia to quantify cerebrovascular reactivity. Cerebral blood flow was significantly higher in SCD patients (120+/-31 ml/100 g/min) than in controls (76+/-20 ml/100 g/min). Reactivity was significantly lower in SCD patients (1.06+/-1.92 versus 2.16+/-1.15%/mm Hg). Stepwise multiple regressions within the SCD sample determined that normocapnic cerebral blood flow was largely predicted by hematocrit (r=-0.59; P&lt;0.0001), whereas hypercapnic reactivity was only predicted by normocapnic flow across all subjects (r=-0.52; P&lt;0.0001). None of the controls, but 24% of the SCD patients showed 'steal' (negative reactivity, chi2=6.05; P&lt;0.02). This impairment of vasodilatory capacity, occurring at perfusion levels above 150 ml/100 g/min, may reflect intrinsic limitations of the human cerebrovascular system and can explain both the elevated blood flow velocities and the high risk of stroke observed in such patients.", "author" : [ { "dropping-particle" : "", "family" : "Prohovnik", "given" : "Isak", "non-dropping-particle" : "", "parse-names" : false, "suffix" : "" }, { "dropping-particle" : "", "family" : "Hurlet-Jensen", "given" : "Anne", "non-dropping-particle" : "", "parse-names" : false, "suffix" : "" }, { "dropping-particle" : "", "family" : "Adams", "given" : "Robert", "non-dropping-particle" : "", "parse-names" : false, "suffix" : "" }, { "dropping-particle" : "", "family" : "Vivo", "given" : "Darryl", "non-dropping-particle" : "De", "parse-names" : false, "suffix" : "" }, { "dropping-particle" : "", "family" : "Pavlakis", "given" : "Steven G", "non-dropping-particle" : "", "parse-names" : false, "suffix" : "" } ], "container-title" : "Journal of cerebral blood flow and metabolism : official journal of the International Society of Cerebral Blood Flow and Metabolism", "id" : "ITEM-1", "issue" : "4", "issued" : { "date-parts" : [ [ "2009", "4" ] ] }, "page" : "803-10", "title" : "Hemodynamic etiology of elevated flow velocity and stroke in sickle-cell disease.", "type" : "article-journal", "volume" : "29" }, "uris" : [ "http://www.mendeley.com/documents/?uuid=f7f91a7e-7a32-4c64-96c8-60effb416815" ] } ], "mendeley" : { "formattedCitation" : "[28]", "plainTextFormattedCitation" : "[28]", "previouslyFormattedCitation" : "[28]" }, "properties" : { "noteIndex" : 0 }, "schema" : "https://github.com/citation-style-language/schema/raw/master/csl-citation.json" }</w:instrText>
      </w:r>
      <w:r w:rsidRPr="00971F49">
        <w:fldChar w:fldCharType="separate"/>
      </w:r>
      <w:r w:rsidRPr="00226FCF">
        <w:rPr>
          <w:noProof/>
        </w:rPr>
        <w:t>[28]</w:t>
      </w:r>
      <w:r w:rsidRPr="00971F49">
        <w:fldChar w:fldCharType="end"/>
      </w:r>
      <w:r>
        <w:t xml:space="preserve">, which may be both a response to and a risk factor for cerebral hypoxia </w:t>
      </w:r>
      <w:r>
        <w:fldChar w:fldCharType="begin" w:fldLock="1"/>
      </w:r>
      <w:r w:rsidR="008B63B1">
        <w:instrText>ADDIN CSL_CITATION { "citationItems" : [ { "id" : "ITEM-1", "itemData" : { "DOI" : "10.1182/blood-2005-10-4029", "ISSN" : "0006-4971", "PMID" : "16537809", "abstract" : "Overt stroke, clinically \"silent\" cerebral infarct, and neurocognitive impairment are frequent complications of sickle cell anemia (SCA). Current imaging techniques have limited sensitivity and specificity to identify children at risk for neurocognitive impairment. We prospectively evaluated 24 children with SCA with a neurologic exam, complete blood count, transcranial Doppler ultrasound (TCD), measurement of intelligence quotient (IQ), and magnetic resonance imaging (MRI) with measurement of cerebral blood flow (CBF) using continuous arterial spin-labeling (CASL) MRI. Average CBF to gray matter was 112 +/- 36 mL/100 g/min. We identified a strong inverse relationship between performance IQ and CBF (-1.5 points per 10 mL/100 g/min increase in CBF, P = .013). Elevated steady-state white blood cell count (&gt; or = 14 x 10(9)/L [14,000/microL]) was associated with lower full scale IQ (86 +/- 9 vs 99 +/- 10, P = .005). CASL MRI may identify children with neurocognitive impairment, before damage is evident by structural MRI or TCD.", "author" : [ { "dropping-particle" : "", "family" : "Strouse", "given" : "John J", "non-dropping-particle" : "", "parse-names" : false, "suffix" : "" }, { "dropping-particle" : "", "family" : "Cox", "given" : "Christiane S", "non-dropping-particle" : "", "parse-names" : false, "suffix" : "" }, { "dropping-particle" : "", "family" : "Melhem", "given" : "Elias R", "non-dropping-particle" : "", "parse-names" : false, "suffix" : "" }, { "dropping-particle" : "", "family" : "Lu", "given" : "Hanzhang", "non-dropping-particle" : "", "parse-names" : false, "suffix" : "" }, { "dropping-particle" : "", "family" : "Kraut", "given" : "Michael a", "non-dropping-particle" : "", "parse-names" : false, "suffix" : "" }, { "dropping-particle" : "", "family" : "Razumovsky", "given" : "Alexander", "non-dropping-particle" : "", "parse-names" : false, "suffix" : "" }, { "dropping-particle" : "", "family" : "Yohay", "given" : "Kaleb", "non-dropping-particle" : "", "parse-names" : false, "suffix" : "" }, { "dropping-particle" : "", "family" : "Zijl", "given" : "Peter C", "non-dropping-particle" : "van", "parse-names" : false, "suffix" : "" }, { "dropping-particle" : "", "family" : "Casella", "given" : "James F", "non-dropping-particle" : "", "parse-names" : false, "suffix" : "" } ], "container-title" : "Blood", "id" : "ITEM-1", "issue" : "1", "issued" : { "date-parts" : [ [ "2006", "7", "1" ] ] }, "page" : "379-81", "title" : "Inverse correlation between cerebral blood flow measured by continuous arterial spin-labeling (CASL) MRI and neurocognitive function in children with sickle cell anemia (SCA).", "type" : "article-journal", "volume" : "108" }, "uris" : [ "http://www.mendeley.com/documents/?uuid=b16da12c-9357-44a7-9a81-dd09c1a74ade" ] }, { "id" : "ITEM-2", "itemData" : { "DOI" : "10.1148/radiol.2272020903", "ISSN" : "0033-8419", "PMID" : "12663827", "abstract" : "Cerebral blood flow (CBF) was measured with continuous arterial spin-labeling perfusion magnetic resonance (MR) imaging in 14 children with sickle cell disease and seven control subjects. Mean CBF values were higher in patients (P &lt;.005) than in control subjects in all cerebral artery territories. Three patients had decreased CBF in right anterior and middle cerebral artery territories compared with CBF on the left, and one patient had a profound decrease in CBF in all three territories in the right hemisphere. Baseline CBF was significantly decreased in territories seen as unaffected on conventional MR images and MR angiograms in four children with sickle cell disease.", "author" : [ { "dropping-particle" : "", "family" : "Oguz", "given" : "Kader K", "non-dropping-particle" : "", "parse-names" : false, "suffix" : "" }, { "dropping-particle" : "", "family" : "Golay", "given" : "Xavier", "non-dropping-particle" : "", "parse-names" : false, "suffix" : "" }, { "dropping-particle" : "", "family" : "Pizzini", "given" : "Francesca B", "non-dropping-particle" : "", "parse-names" : false, "suffix" : "" }, { "dropping-particle" : "", "family" : "Freer", "given" : "Catherine A", "non-dropping-particle" : "", "parse-names" : false, "suffix" : "" }, { "dropping-particle" : "", "family" : "Winrow", "given" : "Nevada", "non-dropping-particle" : "", "parse-names" : false, "suffix" : "" }, { "dropping-particle" : "", "family" : "Ichord", "given" : "Rebecca", "non-dropping-particle" : "", "parse-names" : false, "suffix" : "" }, { "dropping-particle" : "", "family" : "Casella", "given" : "James F", "non-dropping-particle" : "", "parse-names" : false, "suffix" : "" }, { "dropping-particle" : "", "family" : "Zijl", "given" : "Peter C M", "non-dropping-particle" : "van", "parse-names" : false, "suffix" : "" }, { "dropping-particle" : "", "family" : "Melhem", "given" : "Elias R", "non-dropping-particle" : "", "parse-names" : false, "suffix" : "" } ], "container-title" : "Radiology", "id" : "ITEM-2", "issue" : "2", "issued" : { "date-parts" : [ [ "2003", "5" ] ] }, "page" : "567-74", "title" : "Sickle cell disease: continuous arterial spin-labeling perfusion MR imaging in children.", "type" : "article-journal", "volume" : "227" }, "uris" : [ "http://www.mendeley.com/documents/?uuid=722b6855-ac7f-47ab-9d12-09c6b8c03386" ] } ], "mendeley" : { "formattedCitation" : "[98,99]", "plainTextFormattedCitation" : "[98,99]", "previouslyFormattedCitation" : "[98,99]" }, "properties" : { "noteIndex" : 0 }, "schema" : "https://github.com/citation-style-language/schema/raw/master/csl-citation.json" }</w:instrText>
      </w:r>
      <w:r>
        <w:fldChar w:fldCharType="separate"/>
      </w:r>
      <w:r w:rsidR="008B63B1" w:rsidRPr="008B63B1">
        <w:rPr>
          <w:noProof/>
        </w:rPr>
        <w:t>[98,99]</w:t>
      </w:r>
      <w:r>
        <w:fldChar w:fldCharType="end"/>
      </w:r>
      <w:r>
        <w:t xml:space="preserve"> and related to low haematocrit </w:t>
      </w:r>
      <w:r>
        <w:fldChar w:fldCharType="begin" w:fldLock="1"/>
      </w:r>
      <w:r w:rsidR="008B63B1">
        <w:instrText>ADDIN CSL_CITATION { "citationItems" : [ { "id" : "ITEM-1", "itemData" : { "DOI" : "10.1148/radiol.2272020903", "ISSN" : "0033-8419", "PMID" : "12663827", "abstract" : "Cerebral blood flow (CBF) was measured with continuous arterial spin-labeling perfusion magnetic resonance (MR) imaging in 14 children with sickle cell disease and seven control subjects. Mean CBF values were higher in patients (P &lt;.005) than in control subjects in all cerebral artery territories. Three patients had decreased CBF in right anterior and middle cerebral artery territories compared with CBF on the left, and one patient had a profound decrease in CBF in all three territories in the right hemisphere. Baseline CBF was significantly decreased in territories seen as unaffected on conventional MR images and MR angiograms in four children with sickle cell disease.", "author" : [ { "dropping-particle" : "", "family" : "Oguz", "given" : "Kader K", "non-dropping-particle" : "", "parse-names" : false, "suffix" : "" }, { "dropping-particle" : "", "family" : "Golay", "given" : "Xavier", "non-dropping-particle" : "", "parse-names" : false, "suffix" : "" }, { "dropping-particle" : "", "family" : "Pizzini", "given" : "Francesca B", "non-dropping-particle" : "", "parse-names" : false, "suffix" : "" }, { "dropping-particle" : "", "family" : "Freer", "given" : "Catherine A", "non-dropping-particle" : "", "parse-names" : false, "suffix" : "" }, { "dropping-particle" : "", "family" : "Winrow", "given" : "Nevada", "non-dropping-particle" : "", "parse-names" : false, "suffix" : "" }, { "dropping-particle" : "", "family" : "Ichord", "given" : "Rebecca", "non-dropping-particle" : "", "parse-names" : false, "suffix" : "" }, { "dropping-particle" : "", "family" : "Casella", "given" : "James F", "non-dropping-particle" : "", "parse-names" : false, "suffix" : "" }, { "dropping-particle" : "", "family" : "Zijl", "given" : "Peter C M", "non-dropping-particle" : "van", "parse-names" : false, "suffix" : "" }, { "dropping-particle" : "", "family" : "Melhem", "given" : "Elias R", "non-dropping-particle" : "", "parse-names" : false, "suffix" : "" } ], "container-title" : "Radiology", "id" : "ITEM-1", "issue" : "2", "issued" : { "date-parts" : [ [ "2003", "5" ] ] }, "page" : "567-74", "title" : "Sickle cell disease: continuous arterial spin-labeling perfusion MR imaging in children.", "type" : "article-journal", "volume" : "227" }, "uris" : [ "http://www.mendeley.com/documents/?uuid=722b6855-ac7f-47ab-9d12-09c6b8c03386" ] } ], "mendeley" : { "formattedCitation" : "[98]", "plainTextFormattedCitation" : "[98]", "previouslyFormattedCitation" : "[98]" }, "properties" : { "noteIndex" : 0 }, "schema" : "https://github.com/citation-style-language/schema/raw/master/csl-citation.json" }</w:instrText>
      </w:r>
      <w:r>
        <w:fldChar w:fldCharType="separate"/>
      </w:r>
      <w:r w:rsidR="008B63B1" w:rsidRPr="008B63B1">
        <w:rPr>
          <w:noProof/>
        </w:rPr>
        <w:t>[98]</w:t>
      </w:r>
      <w:r>
        <w:fldChar w:fldCharType="end"/>
      </w:r>
      <w:r>
        <w:t xml:space="preserve"> and haemoglobin and haemoglobin F </w:t>
      </w:r>
      <w:r>
        <w:fldChar w:fldCharType="begin" w:fldLock="1"/>
      </w:r>
      <w:r w:rsidR="008B63B1">
        <w:instrText>ADDIN CSL_CITATION { "citationItems" : [ { "id" : "ITEM-1", "itemData" : { "DOI" : "10.1002/jmri.24559", "ISSN" : "10531807", "author" : [ { "dropping-particle" : "", "family" : "Helton", "given" : "Kathleen J.", "non-dropping-particle" : "", "parse-names" : false, "suffix" : "" }, { "dropping-particle" : "", "family" : "Glass", "given" : "John O.", "non-dropping-particle" : "", "parse-names" : false, "suffix" : "" }, { "dropping-particle" : "", "family" : "Reddick", "given" : "Wilburn E.", "non-dropping-particle" : "", "parse-names" : false, "suffix" : "" }, { "dropping-particle" : "", "family" : "Paydar", "given" : "Amir", "non-dropping-particle" : "", "parse-names" : false, "suffix" : "" }, { "dropping-particle" : "", "family" : "Zandieh", "given" : "Arash R.", "non-dropping-particle" : "", "parse-names" : false, "suffix" : "" }, { "dropping-particle" : "", "family" : "Dave", "given" : "Rachna", "non-dropping-particle" : "", "parse-names" : false, "suffix" : "" }, { "dropping-particle" : "", "family" : "Smeltzer", "given" : "Matthew P.", "non-dropping-particle" : "", "parse-names" : false, "suffix" : "" }, { "dropping-particle" : "", "family" : "Wu", "given" : "Song", "non-dropping-particle" : "", "parse-names" : false, "suffix" : "" }, { "dropping-particle" : "", "family" : "Hankins", "given" : "Jane", "non-dropping-particle" : "", "parse-names" : false, "suffix" : "" }, { "dropping-particle" : "", "family" : "Aygun", "given" : "Banu", "non-dropping-particle" : "", "parse-names" : false, "suffix" : "" }, { "dropping-particle" : "", "family" : "Ogg", "given" : "Robert J.", "non-dropping-particle" : "", "parse-names" : false, "suffix" : "" } ], "container-title" : "Journal of Magnetic Resonance Imaging", "id" : "ITEM-1", "issue" : "2", "issued" : { "date-parts" : [ [ "2014", "1", "8" ] ] }, "page" : "439-46", "title" : "Comparing segmented ASL perfusion of vascular territories using manual versus semiautomated techniques in children with sickle cell anemia", "type" : "article-journal", "volume" : "41" }, "uris" : [ "http://www.mendeley.com/documents/?uuid=8aecd74f-2eba-4a62-a7a9-9df5445477a6" ] } ], "mendeley" : { "formattedCitation" : "[103]", "plainTextFormattedCitation" : "[103]", "previouslyFormattedCitation" : "[103]" }, "properties" : { "noteIndex" : 0 }, "schema" : "https://github.com/citation-style-language/schema/raw/master/csl-citation.json" }</w:instrText>
      </w:r>
      <w:r>
        <w:fldChar w:fldCharType="separate"/>
      </w:r>
      <w:r w:rsidR="008B63B1" w:rsidRPr="008B63B1">
        <w:rPr>
          <w:noProof/>
        </w:rPr>
        <w:t>[103]</w:t>
      </w:r>
      <w:r>
        <w:fldChar w:fldCharType="end"/>
      </w:r>
      <w:r>
        <w:t xml:space="preserve">. Strouse et al </w:t>
      </w:r>
      <w:r>
        <w:fldChar w:fldCharType="begin" w:fldLock="1"/>
      </w:r>
      <w:r w:rsidR="008B63B1">
        <w:instrText>ADDIN CSL_CITATION { "citationItems" : [ { "id" : "ITEM-1", "itemData" : { "DOI" : "10.1182/blood-2005-10-4029", "ISSN" : "0006-4971", "PMID" : "16537809", "abstract" : "Overt stroke, clinically \"silent\" cerebral infarct, and neurocognitive impairment are frequent complications of sickle cell anemia (SCA). Current imaging techniques have limited sensitivity and specificity to identify children at risk for neurocognitive impairment. We prospectively evaluated 24 children with SCA with a neurologic exam, complete blood count, transcranial Doppler ultrasound (TCD), measurement of intelligence quotient (IQ), and magnetic resonance imaging (MRI) with measurement of cerebral blood flow (CBF) using continuous arterial spin-labeling (CASL) MRI. Average CBF to gray matter was 112 +/- 36 mL/100 g/min. We identified a strong inverse relationship between performance IQ and CBF (-1.5 points per 10 mL/100 g/min increase in CBF, P = .013). Elevated steady-state white blood cell count (&gt; or = 14 x 10(9)/L [14,000/microL]) was associated with lower full scale IQ (86 +/- 9 vs 99 +/- 10, P = .005). CASL MRI may identify children with neurocognitive impairment, before damage is evident by structural MRI or TCD.", "author" : [ { "dropping-particle" : "", "family" : "Strouse", "given" : "John J", "non-dropping-particle" : "", "parse-names" : false, "suffix" : "" }, { "dropping-particle" : "", "family" : "Cox", "given" : "Christiane S", "non-dropping-particle" : "", "parse-names" : false, "suffix" : "" }, { "dropping-particle" : "", "family" : "Melhem", "given" : "Elias R", "non-dropping-particle" : "", "parse-names" : false, "suffix" : "" }, { "dropping-particle" : "", "family" : "Lu", "given" : "Hanzhang", "non-dropping-particle" : "", "parse-names" : false, "suffix" : "" }, { "dropping-particle" : "", "family" : "Kraut", "given" : "Michael a", "non-dropping-particle" : "", "parse-names" : false, "suffix" : "" }, { "dropping-particle" : "", "family" : "Razumovsky", "given" : "Alexander", "non-dropping-particle" : "", "parse-names" : false, "suffix" : "" }, { "dropping-particle" : "", "family" : "Yohay", "given" : "Kaleb", "non-dropping-particle" : "", "parse-names" : false, "suffix" : "" }, { "dropping-particle" : "", "family" : "Zijl", "given" : "Peter C", "non-dropping-particle" : "van", "parse-names" : false, "suffix" : "" }, { "dropping-particle" : "", "family" : "Casella", "given" : "James F", "non-dropping-particle" : "", "parse-names" : false, "suffix" : "" } ], "container-title" : "Blood", "id" : "ITEM-1", "issue" : "1", "issued" : { "date-parts" : [ [ "2006", "7", "1" ] ] }, "page" : "379-81", "title" : "Inverse correlation between cerebral blood flow measured by continuous arterial spin-labeling (CASL) MRI and neurocognitive function in children with sickle cell anemia (SCA).", "type" : "article-journal", "volume" : "108" }, "uris" : [ "http://www.mendeley.com/documents/?uuid=b16da12c-9357-44a7-9a81-dd09c1a74ade" ] } ], "mendeley" : { "formattedCitation" : "[99]", "plainTextFormattedCitation" : "[99]", "previouslyFormattedCitation" : "[99]" }, "properties" : { "noteIndex" : 0 }, "schema" : "https://github.com/citation-style-language/schema/raw/master/csl-citation.json" }</w:instrText>
      </w:r>
      <w:r>
        <w:fldChar w:fldCharType="separate"/>
      </w:r>
      <w:r w:rsidR="008B63B1" w:rsidRPr="008B63B1">
        <w:rPr>
          <w:noProof/>
        </w:rPr>
        <w:t>[99]</w:t>
      </w:r>
      <w:r>
        <w:fldChar w:fldCharType="end"/>
      </w:r>
      <w:r>
        <w:t xml:space="preserve"> found a strong inverse correlation with CBF and both full-scale IQ and performance IQ, which may be more sensitive than CBF velocity measured by TCD </w:t>
      </w:r>
      <w:r>
        <w:fldChar w:fldCharType="begin" w:fldLock="1"/>
      </w:r>
      <w:r w:rsidR="008B63B1">
        <w:instrText>ADDIN CSL_CITATION { "citationItems" : [ { "id" : "ITEM-1", "itemData" : { "author" : [ { "dropping-particle" : "", "family" : "Kral", "given" : "M.C.", "non-dropping-particle" : "", "parse-names" : false, "suffix" : "" }, { "dropping-particle" : "", "family" : "Brown", "given" : "R.T.", "non-dropping-particle" : "", "parse-names" : false, "suffix" : "" }, { "dropping-particle" : "", "family" : "Nietert", "given" : "P.J.", "non-dropping-particle" : "", "parse-names" : false, "suffix" : "" }, { "dropping-particle" : "", "family" : "Abboud", "given" : "M.R.", "non-dropping-particle" : "", "parse-names" : false, "suffix" : "" }, { "dropping-particle" : "", "family" : "Jackson", "given" : "S.M.", "non-dropping-particle" : "", "parse-names" : false, "suffix" : "" }, { "dropping-particle" : "", "family" : "Hynd", "given" : "G.W.", "non-dropping-particle" : "", "parse-names" : false, "suffix" : "" } ], "container-title" : "Pediatrics", "id" : "ITEM-1", "issue" : "2", "issued" : { "date-parts" : [ [ "2003" ] ] }, "page" : "324\u2013331", "publisher" : "Am Acad Pediatrics", "title" : "Transcranial Doppler ultrasonography and neurocognitive functioning in children with sickle cell disease", "type" : "article-journal", "volume" : "112" }, "uris" : [ "http://www.mendeley.com/documents/?uuid=f7b9a815-ffc1-46de-87a3-4445a73de7c8" ] } ], "mendeley" : { "formattedCitation" : "[105]", "plainTextFormattedCitation" : "[105]", "previouslyFormattedCitation" : "[105]" }, "properties" : { "noteIndex" : 0 }, "schema" : "https://github.com/citation-style-language/schema/raw/master/csl-citation.json" }</w:instrText>
      </w:r>
      <w:r>
        <w:fldChar w:fldCharType="separate"/>
      </w:r>
      <w:r w:rsidR="008B63B1" w:rsidRPr="008B63B1">
        <w:rPr>
          <w:noProof/>
        </w:rPr>
        <w:t>[105]</w:t>
      </w:r>
      <w:r>
        <w:fldChar w:fldCharType="end"/>
      </w:r>
      <w:r>
        <w:t xml:space="preserve">. </w:t>
      </w:r>
    </w:p>
    <w:p w14:paraId="3EF5D7DF" w14:textId="49FF4883" w:rsidR="009C3FEC" w:rsidRDefault="009C3FEC" w:rsidP="009C3FEC">
      <w:pPr>
        <w:pStyle w:val="paragraph"/>
      </w:pPr>
      <w:r w:rsidRPr="00491507">
        <w:t xml:space="preserve">ASL </w:t>
      </w:r>
      <w:r>
        <w:t>protocols have become more popular as they do not require intravenous injection; however, they</w:t>
      </w:r>
      <w:r w:rsidRPr="00491507">
        <w:t xml:space="preserve"> have widely differed in acquisition, CBF quantification and arterial territory segmentation techniques</w:t>
      </w:r>
      <w:r>
        <w:t xml:space="preserve"> </w:t>
      </w:r>
      <w:r>
        <w:fldChar w:fldCharType="begin" w:fldLock="1"/>
      </w:r>
      <w:r w:rsidR="008B63B1">
        <w:instrText>ADDIN CSL_CITATION { "citationItems" : [ { "id" : "ITEM-1", "itemData" : { "DOI" : "10.1002/jmri.24559", "ISSN" : "10531807", "author" : [ { "dropping-particle" : "", "family" : "Helton", "given" : "Kathleen J.", "non-dropping-particle" : "", "parse-names" : false, "suffix" : "" }, { "dropping-particle" : "", "family" : "Glass", "given" : "John O.", "non-dropping-particle" : "", "parse-names" : false, "suffix" : "" }, { "dropping-particle" : "", "family" : "Reddick", "given" : "Wilburn E.", "non-dropping-particle" : "", "parse-names" : false, "suffix" : "" }, { "dropping-particle" : "", "family" : "Paydar", "given" : "Amir", "non-dropping-particle" : "", "parse-names" : false, "suffix" : "" }, { "dropping-particle" : "", "family" : "Zandieh", "given" : "Arash R.", "non-dropping-particle" : "", "parse-names" : false, "suffix" : "" }, { "dropping-particle" : "", "family" : "Dave", "given" : "Rachna", "non-dropping-particle" : "", "parse-names" : false, "suffix" : "" }, { "dropping-particle" : "", "family" : "Smeltzer", "given" : "Matthew P.", "non-dropping-particle" : "", "parse-names" : false, "suffix" : "" }, { "dropping-particle" : "", "family" : "Wu", "given" : "Song", "non-dropping-particle" : "", "parse-names" : false, "suffix" : "" }, { "dropping-particle" : "", "family" : "Hankins", "given" : "Jane", "non-dropping-particle" : "", "parse-names" : false, "suffix" : "" }, { "dropping-particle" : "", "family" : "Aygun", "given" : "Banu", "non-dropping-particle" : "", "parse-names" : false, "suffix" : "" }, { "dropping-particle" : "", "family" : "Ogg", "given" : "Robert J.", "non-dropping-particle" : "", "parse-names" : false, "suffix" : "" } ], "container-title" : "Journal of Magnetic Resonance Imaging", "id" : "ITEM-1", "issue" : "2", "issued" : { "date-parts" : [ [ "2014", "1", "8" ] ] }, "page" : "439-46", "title" : "Comparing segmented ASL perfusion of vascular territories using manual versus semiautomated techniques in children with sickle cell anemia", "type" : "article-journal", "volume" : "41" }, "uris" : [ "http://www.mendeley.com/documents/?uuid=8aecd74f-2eba-4a62-a7a9-9df5445477a6" ] } ], "mendeley" : { "formattedCitation" : "[103]", "plainTextFormattedCitation" : "[103]", "previouslyFormattedCitation" : "[103]" }, "properties" : { "noteIndex" : 0 }, "schema" : "https://github.com/citation-style-language/schema/raw/master/csl-citation.json" }</w:instrText>
      </w:r>
      <w:r>
        <w:fldChar w:fldCharType="separate"/>
      </w:r>
      <w:r w:rsidR="008B63B1" w:rsidRPr="008B63B1">
        <w:rPr>
          <w:noProof/>
        </w:rPr>
        <w:t>[103]</w:t>
      </w:r>
      <w:r>
        <w:fldChar w:fldCharType="end"/>
      </w:r>
      <w:r w:rsidRPr="00491507">
        <w:t xml:space="preserve">, leading to discrepancies in </w:t>
      </w:r>
      <w:r>
        <w:t>interpretation</w:t>
      </w:r>
      <w:r w:rsidRPr="00491507">
        <w:t xml:space="preserve">. </w:t>
      </w:r>
      <w:r>
        <w:t xml:space="preserve">CBF quantification depends on the T1 value of blood, which is assumed in some studies </w:t>
      </w:r>
      <w:r>
        <w:fldChar w:fldCharType="begin" w:fldLock="1"/>
      </w:r>
      <w:r w:rsidR="008B63B1">
        <w:instrText>ADDIN CSL_CITATION { "citationItems" : [ { "id" : "ITEM-1", "itemData" : { "DOI" : "10.1161/STROKEAHA.108.523308", "ISBN" : "1524-4628 (Electronic)\r0039-2499 (Linking)", "ISSN" : "1524-4628", "PMID" : "19150876", "abstract" : "Cerebral infarction is an important complication of sickle cell disease (SCD) and occurs in one third of the patients with SCD. The risk of infarction is commonly attributed to the hyperemia that is associated with anemia and reduces the cerebral vascular reserve. We measured regional cerebral blood flow (rCBF) by continuous arterial spin labeling MRI, which is a noninvasive method that does not require ionizing radiation. The purpose of this study was to examine rCBF in children with SCD and compare it with rCBF in healthy children.", "author" : [ { "dropping-particle" : "", "family" : "Tweel", "given" : "Xandra W.", "non-dropping-particle" : "van den", "parse-names" : false, "suffix" : "" }, { "dropping-particle" : "", "family" : "Nederveen", "given" : "Aart J.", "non-dropping-particle" : "", "parse-names" : false, "suffix" : "" }, { "dropping-particle" : "", "family" : "Majoie", "given" : "Charles B L M", "non-dropping-particle" : "", "parse-names" : false, "suffix" : "" }, { "dropping-particle" : "", "family" : "Lee", "given" : "Johanna H.", "non-dropping-particle" : "van der", "parse-names" : false, "suffix" : "" }, { "dropping-particle" : "", "family" : "Wagener-Schimmel", "given" : "Laetitia", "non-dropping-particle" : "", "parse-names" : false, "suffix" : "" }, { "dropping-particle" : "", "family" : "Walderveen", "given" : "Marianne a a", "non-dropping-particle" : "Van", "parse-names" : false, "suffix" : "" }, { "dropping-particle" : "", "family" : "Poll The", "given" : "Bwee Tien", "non-dropping-particle" : "", "parse-names" : false, "suffix" : "" }, { "dropping-particle" : "", "family" : "Nederkoorn", "given" : "Paul J.", "non-dropping-particle" : "", "parse-names" : false, "suffix" : "" }, { "dropping-particle" : "", "family" : "Heijboer", "given" : "Harri\u00ebt", "non-dropping-particle" : "", "parse-names" : false, "suffix" : "" }, { "dropping-particle" : "", "family" : "Fijnvandraat", "given" : "Karin", "non-dropping-particle" : "", "parse-names" : false, "suffix" : "" }, { "dropping-particle" : "", "family" : "The", "given" : "Bwee Tien Poll", "non-dropping-particle" : "", "parse-names" : false, "suffix" : "" }, { "dropping-particle" : "", "family" : "Nederkoorn", "given" : "Paul J.", "non-dropping-particle" : "", "parse-names" : false, "suffix" : "" }, { "dropping-particle" : "", "family" : "Heijboer", "given" : "Harri\u00ebt", "non-dropping-particle" : "", "parse-names" : false, "suffix" : "" }, { "dropping-particle" : "", "family" : "Fijnvandraat", "given" : "Karin", "non-dropping-particle" : "", "parse-names" : false, "suffix" : "" } ], "container-title" : "Stroke", "id" : "ITEM-1", "issue" : "3", "issued" : { "date-parts" : [ [ "2009", "3" ] ] }, "page" : "795-800", "title" : "Cerebral blood flow measurement in children with sickle cell disease using continuous arterial spin labeling at 3.0-Tesla MRI.", "type" : "article-journal", "volume" : "40" }, "uris" : [ "http://www.mendeley.com/documents/?uuid=bb1cf763-969b-452b-bb18-dd67d00fa6d3" ] }, { "id" : "ITEM-2", "itemData" : { "DOI" : "10.1182/blood-2005-10-4029", "ISSN" : "0006-4971", "PMID" : "16537809", "abstract" : "Overt stroke, clinically \"silent\" cerebral infarct, and neurocognitive impairment are frequent complications of sickle cell anemia (SCA). Current imaging techniques have limited sensitivity and specificity to identify children at risk for neurocognitive impairment. We prospectively evaluated 24 children with SCA with a neurologic exam, complete blood count, transcranial Doppler ultrasound (TCD), measurement of intelligence quotient (IQ), and magnetic resonance imaging (MRI) with measurement of cerebral blood flow (CBF) using continuous arterial spin-labeling (CASL) MRI. Average CBF to gray matter was 112 +/- 36 mL/100 g/min. We identified a strong inverse relationship between performance IQ and CBF (-1.5 points per 10 mL/100 g/min increase in CBF, P = .013). Elevated steady-state white blood cell count (&gt; or = 14 x 10(9)/L [14,000/microL]) was associated with lower full scale IQ (86 +/- 9 vs 99 +/- 10, P = .005). CASL MRI may identify children with neurocognitive impairment, before damage is evident by structural MRI or TCD.", "author" : [ { "dropping-particle" : "", "family" : "Strouse", "given" : "John J", "non-dropping-particle" : "", "parse-names" : false, "suffix" : "" }, { "dropping-particle" : "", "family" : "Cox", "given" : "Christiane S", "non-dropping-particle" : "", "parse-names" : false, "suffix" : "" }, { "dropping-particle" : "", "family" : "Melhem", "given" : "Elias R", "non-dropping-particle" : "", "parse-names" : false, "suffix" : "" }, { "dropping-particle" : "", "family" : "Lu", "given" : "Hanzhang", "non-dropping-particle" : "", "parse-names" : false, "suffix" : "" }, { "dropping-particle" : "", "family" : "Kraut", "given" : "Michael a", "non-dropping-particle" : "", "parse-names" : false, "suffix" : "" }, { "dropping-particle" : "", "family" : "Razumovsky", "given" : "Alexander", "non-dropping-particle" : "", "parse-names" : false, "suffix" : "" }, { "dropping-particle" : "", "family" : "Yohay", "given" : "Kaleb", "non-dropping-particle" : "", "parse-names" : false, "suffix" : "" }, { "dropping-particle" : "", "family" : "Zijl", "given" : "Peter C", "non-dropping-particle" : "van", "parse-names" : false, "suffix" : "" }, { "dropping-particle" : "", "family" : "Casella", "given" : "James F", "non-dropping-particle" : "", "parse-names" : false, "suffix" : "" } ], "container-title" : "Blood", "id" : "ITEM-2", "issue" : "1", "issued" : { "date-parts" : [ [ "2006", "7", "1" ] ] }, "page" : "379-81", "title" : "Inverse correlation between cerebral blood flow measured by continuous arterial spin-labeling (CASL) MRI and neurocognitive function in children with sickle cell anemia (SCA).", "type" : "article-journal", "volume" : "108" }, "uris" : [ "http://www.mendeley.com/documents/?uuid=b16da12c-9357-44a7-9a81-dd09c1a74ade" ] } ], "mendeley" : { "formattedCitation" : "[99,101]", "plainTextFormattedCitation" : "[99,101]", "previouslyFormattedCitation" : "[99,101]" }, "properties" : { "noteIndex" : 0 }, "schema" : "https://github.com/citation-style-language/schema/raw/master/csl-citation.json" }</w:instrText>
      </w:r>
      <w:r>
        <w:fldChar w:fldCharType="separate"/>
      </w:r>
      <w:r w:rsidR="008B63B1" w:rsidRPr="008B63B1">
        <w:rPr>
          <w:noProof/>
        </w:rPr>
        <w:t>[99,101]</w:t>
      </w:r>
      <w:r>
        <w:fldChar w:fldCharType="end"/>
      </w:r>
      <w:r>
        <w:t xml:space="preserve"> but might be more accurate if it were corrected for haematocrit </w:t>
      </w:r>
      <w:r>
        <w:fldChar w:fldCharType="begin" w:fldLock="1"/>
      </w:r>
      <w:r w:rsidR="008B63B1">
        <w:instrText>ADDIN CSL_CITATION { "citationItems" : [ { "id" : "ITEM-1", "itemData" : { "DOI" : "10.1002/jmri.23505", "ISSN" : "1522-2586", "PMID" : "22095695", "abstract" : "PURPOSE: To evaluate the applicability of arterial spin labeling (ASL) cerebral blood flow (CBF) measurements in children with sickle cell disease (SCD). MATERIALS AND METHODS: We included 12 patients and five controls. Conventional magnetic resonance imaging (MRI) (T2, fluid attenuated inversion recovery [FLAIR], and MR angiography) was performed to diagnose silent infarcts, vasculopathy, or leukoencephalopathy. Pseudo-continuous ASL was performed to measure CBF using two postlabeling delays to identify transit-time effects. Perfusion estimates were corrected for hematocrit and blood velocity in the labeling plane and compared to phase-contrast MR. CBF asymmetries between the flow maps of the left and right internal carotid arteries were tested for significance using paired t-tests. Significant asymmetries were expressed in terms of an asymmetry ratio (AR = absolute difference/mean). An AR &gt;10% was considered clinically relevant. RESULTS: Mean CBF was higher in patients than in controls. Agreement between CBF and flow improved after applying hematocrit and velocity corrections. At a 2100 msec postlabeling delay one patient had a clinically relevant asymmetry. No association was observed between CBF asymmetries and silent infarcts. CONCLUSION: Care must be taken in the interpretation of ASL-CBF measurements in SCD patients. A long postlabeling delay with blood velocity correction anticipates overestimation of CBF asymmetries. J. Magn. Reson. Imaging 2011. \u00a9 2011 Wiley Periodicals, Inc.", "author" : [ { "dropping-particle" : "", "family" : "Gevers", "given" : "Sanna", "non-dropping-particle" : "", "parse-names" : false, "suffix" : "" }, { "dropping-particle" : "", "family" : "Nederveen", "given" : "Aart J", "non-dropping-particle" : "", "parse-names" : false, "suffix" : "" }, { "dropping-particle" : "", "family" : "Fijnvandraat", "given" : "Karin", "non-dropping-particle" : "", "parse-names" : false, "suffix" : "" }, { "dropping-particle" : "", "family" : "Berg", "given" : "Sandra M", "non-dropping-particle" : "van den", "parse-names" : false, "suffix" : "" }, { "dropping-particle" : "", "family" : "Ooij", "given" : "Pim", "non-dropping-particle" : "van", "parse-names" : false, "suffix" : "" }, { "dropping-particle" : "", "family" : "Heijtel", "given" : "Dennis F", "non-dropping-particle" : "", "parse-names" : false, "suffix" : "" }, { "dropping-particle" : "", "family" : "Heijboer", "given" : "Harri\u00ebt", "non-dropping-particle" : "", "parse-names" : false, "suffix" : "" }, { "dropping-particle" : "", "family" : "Nederkoorn", "given" : "Paul J", "non-dropping-particle" : "", "parse-names" : false, "suffix" : "" }, { "dropping-particle" : "", "family" : "Engelen", "given" : "Marc", "non-dropping-particle" : "", "parse-names" : false, "suffix" : "" }, { "dropping-particle" : "", "family" : "Osch", "given" : "Matthias J", "non-dropping-particle" : "van", "parse-names" : false, "suffix" : "" }, { "dropping-particle" : "", "family" : "Majoie", "given" : "Charles B", "non-dropping-particle" : "", "parse-names" : false, "suffix" : "" } ], "container-title" : "Journal of Magnetic Resonance Imaging", "id" : "ITEM-1", "issue" : "4", "issued" : { "date-parts" : [ [ "2012", "11", "16" ] ] }, "page" : "779-87", "title" : "Arterial spin labeling measurement of cerebral perfusion in children with sickle cell disease.", "type" : "article-journal", "volume" : "35" }, "uris" : [ "http://www.mendeley.com/documents/?uuid=1b0e59eb-3c30-45ae-a3b1-21bea1bc5636" ] } ], "mendeley" : { "formattedCitation" : "[100]", "plainTextFormattedCitation" : "[100]", "previouslyFormattedCitation" : "[100]" }, "properties" : { "noteIndex" : 0 }, "schema" : "https://github.com/citation-style-language/schema/raw/master/csl-citation.json" }</w:instrText>
      </w:r>
      <w:r>
        <w:fldChar w:fldCharType="separate"/>
      </w:r>
      <w:r w:rsidR="008B63B1" w:rsidRPr="008B63B1">
        <w:rPr>
          <w:noProof/>
        </w:rPr>
        <w:t>[100]</w:t>
      </w:r>
      <w:r>
        <w:fldChar w:fldCharType="end"/>
      </w:r>
      <w:r>
        <w:t xml:space="preserve">. An ASL acquisition with multiple inflow times </w:t>
      </w:r>
      <w:r>
        <w:fldChar w:fldCharType="begin" w:fldLock="1"/>
      </w:r>
      <w:r w:rsidR="008B63B1">
        <w:instrText>ADDIN CSL_CITATION { "citationItems" : [ { "id" : "ITEM-1", "itemData" : { "ISSN" : "0740-3194", "PMID" : "9727941", "abstract" : "Recently, several implementations of arterial spin labeling (ASL) techniques have been developed for producing MRI images sensitive to local tissue perfusion. For quantitation of perfusion, both pulsed and continuous labeling methods potentially suffer from a number of systematic errors. In this study, a general kinetic model for the ASL signal is described that can be used to assess these errors. With appropriate assumptions, the general model reduces to models that have been used previously to analyze ASL data, but the general model also provides a way to analyze the errors that result if these assumptions are not accurate. The model was used for an initial assessment of systematic errors due to the effects of variable transit delays from the tagging band to the imaging voxel, the effects of capillary/tissue exchange of water on the relaxation of the tag, and the effects of incomplete water extraction. In preliminary experiments with a human subject, the model provided a good description of pulsed ASL data during a simple sensorimotor activation task.", "author" : [ { "dropping-particle" : "", "family" : "Buxton", "given" : "R B", "non-dropping-particle" : "", "parse-names" : false, "suffix" : "" }, { "dropping-particle" : "", "family" : "Frank", "given" : "L R", "non-dropping-particle" : "", "parse-names" : false, "suffix" : "" }, { "dropping-particle" : "", "family" : "Wong", "given" : "E C", "non-dropping-particle" : "", "parse-names" : false, "suffix" : "" }, { "dropping-particle" : "", "family" : "Siewert", "given" : "B", "non-dropping-particle" : "", "parse-names" : false, "suffix" : "" }, { "dropping-particle" : "", "family" : "Warach", "given" : "S", "non-dropping-particle" : "", "parse-names" : false, "suffix" : "" }, { "dropping-particle" : "", "family" : "Edelman", "given" : "R R", "non-dropping-particle" : "", "parse-names" : false, "suffix" : "" } ], "container-title" : "Magnetic resonance in medicine : official journal of the Society of Magnetic Resonance in Medicine / Society of Magnetic Resonance in Medicine", "id" : "ITEM-1", "issue" : "3", "issued" : { "date-parts" : [ [ "1998", "9" ] ] }, "page" : "383-96", "title" : "A general kinetic model for quantitative perfusion imaging with arterial spin labeling.", "type" : "article-journal", "volume" : "40" }, "uris" : [ "http://www.mendeley.com/documents/?uuid=04638b2b-3d44-431d-8648-84be062c42da" ] } ], "mendeley" : { "formattedCitation" : "[106]", "plainTextFormattedCitation" : "[106]", "previouslyFormattedCitation" : "[106]" }, "properties" : { "noteIndex" : 0 }, "schema" : "https://github.com/citation-style-language/schema/raw/master/csl-citation.json" }</w:instrText>
      </w:r>
      <w:r>
        <w:fldChar w:fldCharType="separate"/>
      </w:r>
      <w:r w:rsidR="008B63B1" w:rsidRPr="008B63B1">
        <w:rPr>
          <w:noProof/>
        </w:rPr>
        <w:t>[106]</w:t>
      </w:r>
      <w:r>
        <w:fldChar w:fldCharType="end"/>
      </w:r>
      <w:r>
        <w:t xml:space="preserve"> does not require prior assumptions about the necessary delay for the fully-labelled bolus of blood to arrive and may characterize the full haemodynamic behavio</w:t>
      </w:r>
      <w:r w:rsidR="00984E7F">
        <w:t>u</w:t>
      </w:r>
      <w:r>
        <w:t xml:space="preserve">r within a voxel.  </w:t>
      </w:r>
    </w:p>
    <w:p w14:paraId="7867556F" w14:textId="77777777" w:rsidR="009C3FEC" w:rsidRDefault="009C3FEC" w:rsidP="009C3FEC">
      <w:pPr>
        <w:pStyle w:val="H3"/>
      </w:pPr>
      <w:r>
        <w:lastRenderedPageBreak/>
        <w:t>Combined diffusion and perfusion studies</w:t>
      </w:r>
    </w:p>
    <w:p w14:paraId="2F4571D8" w14:textId="73B9803D" w:rsidR="009C3FEC" w:rsidRDefault="009C3FEC" w:rsidP="009C3FEC">
      <w:pPr>
        <w:pStyle w:val="paragraph"/>
      </w:pPr>
      <w:r w:rsidRPr="008B63B1">
        <w:rPr>
          <w:lang w:val="fr-FR"/>
        </w:rPr>
        <w:t xml:space="preserve">Kirkham et al. </w:t>
      </w:r>
      <w:r w:rsidRPr="000417FF">
        <w:fldChar w:fldCharType="begin" w:fldLock="1"/>
      </w:r>
      <w:r w:rsidRPr="008B63B1">
        <w:rPr>
          <w:lang w:val="fr-FR"/>
        </w:rPr>
        <w:instrText>ADDIN CSL_CITATION { "citationItems" : [ { "id" : "ITEM-1", "itemData" : { "ISSN" : "0364-5134", "PMID" : "11310625", "abstract" : "Neurological complications are common in sickle cell disease (SCD). However, it is often difficult to relate the clinical presentation to conventional neuroimaging, because subclinical infarction is common and stroke has been described in the absence of large-vessel disease. We studied 48 patients with SCD aged 4-34 (median 13) years with T2-weighted, diffusion and perfusion magnetic resonance imaging (MRI) and with MR angiography. Forty-four underwent transcranial Doppler (TCD). Abnormalities on perfusion imaging were seen in 25 cases, 24 of whom had been symptomatic. The remaining patient had evidence of executive dysfunction and reduced perfusion in the frontal lobes. The perfusion abnormality was larger than the area of infarction in 9 patients and was seen in an arterial distribution with no infarction in a further 9. In 3 patients with transient ischemic attacks, perfusion abnormalities were demonstrated in the absence of any other neuroimaging abnormalities, and perfusion changes were seen in 3 others despite normal MR angiography and TCD. Perfusion abnormalities are associated with neurological symptoms in patients with SCD, whether or not MRI, MR angiography, and TCD are abnormal. It is likely that this technique will guide management in individual patients.", "author" : [ { "dropping-particle" : "", "family" : "Kirkham", "given" : "F J", "non-dropping-particle" : "", "parse-names" : false, "suffix" : "" }, { "dropping-particle" : "", "family" : "Calamante", "given" : "F", "non-dropping-particle" : "", "parse-names" : false, "suffix" : "" }, { "dropping-particle" : "", "family" : "Bynevelt", "given" : "M", "non-dropping-particle" : "", "parse-names" : false, "suffix" : "" }, { "dropping-particle" : "", "family" : "Gadian", "given" : "D G", "non-dropping-particle" : "", "parse-names" : false, "suffix" : "" }, { "dropping-particle" : "", "family" : "Evans", "given" : "J P", "non-dropping-particle" : "", "parse-names" : false, "suffix" : "" }, { "dropping-particle" : "", "family" : "Cox", "given" : "T C", "non-dropping-particle" : "", "parse-names" : false, "suffix" : "" }, { "dropping-particle" : "", "family" : "Connelly", "given" : "A", "non-dropping-particle" : "", "parse-names" : false, "suffix" : "" } ], "container-title" : "Annals of neurology", "id" : "ITEM-1", "issue" : "4", "issued" : { "date-parts" : [ [ "2001", "4" ] ] }, "page" : "477-85", "title" : "Perfusion magnetic resonance abnormalities in patients with sickle cell disease.", "type" : "article-journal", "volume" : "49" }, "uris" : [ "http://www.mendeley.com/documents/?uuid=3279617c-fdcf-490a-84c5-1555293f3bdf" ] } ], "mendeley" : { "formattedCitation" : "[29]", "plainTextFormattedCitation" : "[29]", "previouslyFormattedCitation" : "[29]" }, "properties" : { "noteIndex" : 0 }, "schema" : "https://github.com/citation-style-language/schema/raw/master/csl-citation.json" }</w:instrText>
      </w:r>
      <w:r w:rsidRPr="000417FF">
        <w:fldChar w:fldCharType="separate"/>
      </w:r>
      <w:r w:rsidRPr="008B63B1">
        <w:rPr>
          <w:noProof/>
          <w:lang w:val="fr-FR"/>
        </w:rPr>
        <w:t>[29]</w:t>
      </w:r>
      <w:r w:rsidRPr="000417FF">
        <w:fldChar w:fldCharType="end"/>
      </w:r>
      <w:r w:rsidRPr="008B63B1">
        <w:rPr>
          <w:lang w:val="fr-FR"/>
        </w:rPr>
        <w:t xml:space="preserve"> found perfusion/diffusion mismatch in areas seen as normal on T2-weighted images, suggesting CBF was reduced but not enough for cytotoxic oedema and tissue death. Similarly, a combined perfusion/diffusion study </w:t>
      </w:r>
      <w:r w:rsidRPr="000417FF">
        <w:fldChar w:fldCharType="begin" w:fldLock="1"/>
      </w:r>
      <w:r w:rsidR="008B63B1">
        <w:rPr>
          <w:lang w:val="fr-FR"/>
        </w:rPr>
        <w:instrText>ADDIN CSL_CITATION { "citationItems" : [ { "id" : "ITEM-1", "itemData" : { "DOI" : "10.1002/pbc", "author" : [ { "dropping-particle" : "", "family" : "Helton", "given" : "Kathleen J", "non-dropping-particle" : "", "parse-names" : false, "suffix" : "" }, { "dropping-particle" : "", "family" : "Paydar", "given" : "Amir", "non-dropping-particle" : "", "parse-names" : false, "suffix" : "" }, { "dropping-particle" : "", "family" : "Glass", "given" : "John", "non-dropping-particle" : "", "parse-names" : false, "suffix" : "" }, { "dropping-particle" : "", "family" : "Weirich", "given" : "Eric M", "non-dropping-particle" : "", "parse-names" : false, "suffix" : "" }, { "dropping-particle" : "", "family" : "Hankins", "given" : "Jane", "non-dropping-particle" : "", "parse-names" : false, "suffix" : "" }, { "dropping-particle" : "", "family" : "Li", "given" : "Chin-shang", "non-dropping-particle" : "", "parse-names" : false, "suffix" : "" }, { "dropping-particle" : "", "family" : "Smeltzer", "given" : "Matthew P", "non-dropping-particle" : "", "parse-names" : false, "suffix" : "" }, { "dropping-particle" : "", "family" : "Wang", "given" : "Winfred C", "non-dropping-particle" : "", "parse-names" : false, "suffix" : "" }, { "dropping-particle" : "", "family" : "Ware", "given" : "Russell E", "non-dropping-particle" : "", "parse-names" : false, "suffix" : "" }, { "dropping-particle" : "", "family" : "Ogg", "given" : "Robert J", "non-dropping-particle" : "", "parse-names" : false, "suffix" : "" } ], "container-title" : "Pediatric Blood and Cancer", "id" : "ITEM-1", "issued" : { "date-parts" : [ [ "2009" ] ] }, "page" : "85-91", "title" : "Arterial Spin-Labeled Perfusion Combined With Segmentation Techniques to Evaluate Cerebral Blood Flow in White and Gray Matter of Children With Sickle Cell Anemia", "type" : "article-journal", "volume" : "52" }, "uris" : [ "http://www.mendeley.com/documents/?uuid=c63a34a5-1475-46fb-aa6b-adbeefa58522" ] } ], "mendeley" : { "formattedCitation" : "[102]", "plainTextFormattedCitation" : "[102]", "previouslyFormattedCitation" : "[102]" }, "properties" : { "noteIndex" : 0 }, "schema" : "https://github.com/citation-style-language/schema/raw/master/csl-citation.json" }</w:instrText>
      </w:r>
      <w:r w:rsidRPr="000417FF">
        <w:fldChar w:fldCharType="separate"/>
      </w:r>
      <w:r w:rsidR="008B63B1" w:rsidRPr="008B63B1">
        <w:rPr>
          <w:noProof/>
        </w:rPr>
        <w:t>[102]</w:t>
      </w:r>
      <w:r w:rsidRPr="000417FF">
        <w:fldChar w:fldCharType="end"/>
      </w:r>
      <w:r w:rsidRPr="000417FF">
        <w:t xml:space="preserve"> found abnormal appearing white matter, d</w:t>
      </w:r>
      <w:r>
        <w:t>escribed as</w:t>
      </w:r>
      <w:r w:rsidRPr="000417FF">
        <w:t xml:space="preserve"> leukoencephalopathy a</w:t>
      </w:r>
      <w:r>
        <w:t>s well as</w:t>
      </w:r>
      <w:r w:rsidRPr="000417FF">
        <w:t xml:space="preserve"> SCI, had decreased CBF and also decreased FA.</w:t>
      </w:r>
    </w:p>
    <w:p w14:paraId="162D4250" w14:textId="77777777" w:rsidR="009C3FEC" w:rsidRDefault="009C3FEC" w:rsidP="009C3FEC">
      <w:pPr>
        <w:pStyle w:val="H1"/>
      </w:pPr>
      <w:r>
        <w:t xml:space="preserve">Cognitive outcome and relationship to brain imaging findings </w:t>
      </w:r>
    </w:p>
    <w:p w14:paraId="6155BE8B" w14:textId="03DFC2FF" w:rsidR="009C3FEC" w:rsidRDefault="009C3FEC" w:rsidP="009C3FEC">
      <w:pPr>
        <w:pStyle w:val="paragraph"/>
      </w:pPr>
      <w:r>
        <w:t>Chronic disease (</w:t>
      </w:r>
      <w:r>
        <w:rPr>
          <w:i/>
        </w:rPr>
        <w:t>e.g.</w:t>
      </w:r>
      <w:r>
        <w:t xml:space="preserve"> conditions secondary to anaemia such as diminished pulmonary function and chronic hypoxic damage resulting in brain damage), potentially accumulating over time </w:t>
      </w:r>
      <w:r w:rsidRPr="00DC7EFE">
        <w:fldChar w:fldCharType="begin" w:fldLock="1"/>
      </w:r>
      <w:r w:rsidR="008B63B1">
        <w:instrText>ADDIN CSL_CITATION { "citationItems" : [ { "id" : "ITEM-1", "itemData" : { "ISSN" : "0031-4005", "PMID" : "5121236", "author" : [ { "dropping-particle" : "", "family" : "Logothetis", "given" : "J", "non-dropping-particle" : "", "parse-names" : false, "suffix" : "" }, { "dropping-particle" : "", "family" : "Haritos-Fatouros", "given" : "M", "non-dropping-particle" : "", "parse-names" : false, "suffix" : "" }, { "dropping-particle" : "", "family" : "Constantoulakis", "given" : "M", "non-dropping-particle" : "", "parse-names" : false, "suffix" : "" }, { "dropping-particle" : "", "family" : "Economidou", "given" : "J", "non-dropping-particle" : "", "parse-names" : false, "suffix" : "" }, { "dropping-particle" : "", "family" : "Augoustaki", "given" : "O", "non-dropping-particle" : "", "parse-names" : false, "suffix" : "" }, { "dropping-particle" : "", "family" : "Loewenson", "given" : "R B", "non-dropping-particle" : "", "parse-names" : false, "suffix" : "" } ], "container-title" : "Pediatrics", "id" : "ITEM-1", "issue" : "5", "issued" : { "date-parts" : [ [ "1971", "11" ] ] }, "page" : "740-4", "title" : "Intelligence and behavioral patterns in patients with Cooley's anemia (homozygous beta-thalassemia); a study based on 138 consecutive cases.", "type" : "article-journal", "volume" : "48" }, "uris" : [ "http://www.mendeley.com/documents/?uuid=de497f99-7ec3-4ad8-b884-d256b106f71c" ] } ], "mendeley" : { "formattedCitation" : "[107]", "plainTextFormattedCitation" : "[107]", "previouslyFormattedCitation" : "[107]" }, "properties" : { "noteIndex" : 0 }, "schema" : "https://github.com/citation-style-language/schema/raw/master/csl-citation.json" }</w:instrText>
      </w:r>
      <w:r w:rsidRPr="00DC7EFE">
        <w:fldChar w:fldCharType="separate"/>
      </w:r>
      <w:r w:rsidR="008B63B1" w:rsidRPr="008B63B1">
        <w:rPr>
          <w:noProof/>
        </w:rPr>
        <w:t>[107]</w:t>
      </w:r>
      <w:r w:rsidRPr="00DC7EFE">
        <w:fldChar w:fldCharType="end"/>
      </w:r>
      <w:r>
        <w:t xml:space="preserve">, could explain compromised cognitive functioning in children with SCD </w:t>
      </w:r>
      <w:r>
        <w:fldChar w:fldCharType="begin" w:fldLock="1"/>
      </w:r>
      <w:r>
        <w:instrText>ADDIN CSL_CITATION { "citationItems" : [ { "id" : "ITEM-1", "itemData" : { "DOI" : "10.1177/002221949302600104", "ISSN" : "0022-2194", "author" : [ { "dropping-particle" : "", "family" : "Brown", "given" : "R. T.", "non-dropping-particle" : "", "parse-names" : false, "suffix" : "" }, { "dropping-particle" : "", "family" : "Armstrong", "given" : "F. D.", "non-dropping-particle" : "", "parse-names" : false, "suffix" : "" }, { "dropping-particle" : "", "family" : "Eckman", "given" : "J. R.", "non-dropping-particle" : "", "parse-names" : false, "suffix" : "" } ], "container-title" : "Journal of Learning Disabilities", "id" : "ITEM-1", "issue" : "1", "issued" : { "date-parts" : [ [ "1993", "1", "1" ] ] }, "page" : "33-45", "title" : "Neurocognitive Aspects of Pediatric Sickle Cell Disease", "type" : "article-journal", "volume" : "26" }, "uris" : [ "http://www.mendeley.com/documents/?uuid=4828c0e3-85f3-47ca-907f-ffd265633aa1" ] } ], "mendeley" : { "formattedCitation" : "[41]", "plainTextFormattedCitation" : "[41]", "previouslyFormattedCitation" : "[41]" }, "properties" : { "noteIndex" : 0 }, "schema" : "https://github.com/citation-style-language/schema/raw/master/csl-citation.json" }</w:instrText>
      </w:r>
      <w:r>
        <w:fldChar w:fldCharType="separate"/>
      </w:r>
      <w:r w:rsidRPr="00226FCF">
        <w:rPr>
          <w:noProof/>
        </w:rPr>
        <w:t>[41]</w:t>
      </w:r>
      <w:r>
        <w:fldChar w:fldCharType="end"/>
      </w:r>
      <w:r>
        <w:t>.</w:t>
      </w:r>
      <w:r w:rsidRPr="009768FB">
        <w:t xml:space="preserve"> </w:t>
      </w:r>
      <w:r w:rsidRPr="00DC7EFE">
        <w:t>Recurrent micro-infarctions of the central nervous system, possibly undetected by screening measures, may affect general functioning</w:t>
      </w:r>
      <w:r>
        <w:t xml:space="preserve"> </w:t>
      </w:r>
      <w:r w:rsidRPr="00DC7EFE">
        <w:fldChar w:fldCharType="begin" w:fldLock="1"/>
      </w:r>
      <w:r w:rsidR="008B63B1">
        <w:instrText>ADDIN CSL_CITATION { "citationItems" : [ { "id" : "ITEM-1", "itemData" : { "ISSN" : "0196-206X", "PMID" : "3216002", "author" : [ { "dropping-particle" : "", "family" : "Chapar", "given" : "G N", "non-dropping-particle" : "", "parse-names" : false, "suffix" : "" } ], "container-title" : "Journal of developmental and behavioral pediatrics : JDBP", "id" : "ITEM-1", "issue" : "4", "issued" : { "date-parts" : [ [ "1988", "8" ] ] }, "page" : "221-2", "title" : "Chronic diseases of children and neuropsychologic dysfunction.", "type" : "article-journal", "volume" : "9" }, "uris" : [ "http://www.mendeley.com/documents/?uuid=093eb243-b997-4acb-8086-135b67f35ffb" ] } ], "mendeley" : { "formattedCitation" : "[108]", "plainTextFormattedCitation" : "[108]", "previouslyFormattedCitation" : "[108]" }, "properties" : { "noteIndex" : 0 }, "schema" : "https://github.com/citation-style-language/schema/raw/master/csl-citation.json" }</w:instrText>
      </w:r>
      <w:r w:rsidRPr="00DC7EFE">
        <w:fldChar w:fldCharType="separate"/>
      </w:r>
      <w:r w:rsidR="008B63B1" w:rsidRPr="008B63B1">
        <w:rPr>
          <w:noProof/>
        </w:rPr>
        <w:t>[108]</w:t>
      </w:r>
      <w:r w:rsidRPr="00DC7EFE">
        <w:fldChar w:fldCharType="end"/>
      </w:r>
      <w:r w:rsidRPr="00DC7EFE">
        <w:t>.</w:t>
      </w:r>
      <w:r>
        <w:t xml:space="preserve"> </w:t>
      </w:r>
    </w:p>
    <w:p w14:paraId="317BBF47" w14:textId="77777777" w:rsidR="009C3FEC" w:rsidRPr="00DC7EFE" w:rsidRDefault="009C3FEC" w:rsidP="009C3FEC">
      <w:pPr>
        <w:pStyle w:val="H2"/>
      </w:pPr>
      <w:bookmarkStart w:id="1" w:name="_Toc286393634"/>
      <w:r w:rsidRPr="00DC7EFE">
        <w:t>General Intelligence</w:t>
      </w:r>
      <w:bookmarkEnd w:id="1"/>
    </w:p>
    <w:p w14:paraId="7365C608" w14:textId="7F2DCA45" w:rsidR="009C3FEC" w:rsidRPr="009C3FEC" w:rsidRDefault="009C3FEC" w:rsidP="009C3FEC">
      <w:pPr>
        <w:pStyle w:val="paragraph"/>
      </w:pPr>
      <w:r w:rsidRPr="009C3FEC">
        <w:t xml:space="preserve">Full-scale intelligence quotient (IQ) is the most commonly reported and widely studied standardised measure of general cognitive ability in SCD. Chodokoff &amp; Whitten (1963) published the first study investigating IQ between patients with SCD and controls – finding no differences; however from the 1980s/early 1990s there were many studies suggesting that patients have lowered global intelligence scores than matched controls, even when excluding those with history of stroke or abnormal neurological examination </w:t>
      </w:r>
      <w:r w:rsidRPr="009C3FEC">
        <w:fldChar w:fldCharType="begin" w:fldLock="1"/>
      </w:r>
      <w:r w:rsidR="008B63B1">
        <w:instrText>ADDIN CSL_CITATION { "citationItems" : [ { "id" : "ITEM-1", "itemData" : { "ISSN" : "0031-4005", "PMID" : "2587138", "abstract" : "In this study, the neuropsychologic functioning of 21 children with sickle cell anemia and 21 sibling controls, age range 7 through 16 years, with no history of neurologic disease, was examined. Outcome measures included tests of intelligence, constructional praxis, memory, and academic learning. On the Wechsler Intelligence Scale for Children--Revised, the sickle cell group had a mean Full Scale IQ of 77.7 (SD 12.4) compared with 94.3 (SD 11.0) for the control group. The profile of test scores was similar for the two groups, with the sickle cell group scoring significantly lower than the control group on almost all cognitive measures. Both groups showed academic achievement to be commensurate with their measured intellectual ability. These results suggest that subtle but significant and widespread neuropsychologic deficits are associated with sickle cell anemia even in the absence of neurologic complications. When and by what process this neuropsychologic impairment is caused needs to be determined.", "author" : [ { "dropping-particle" : "V", "family" : "Swift", "given" : "A", "non-dropping-particle" : "", "parse-names" : false, "suffix" : "" }, { "dropping-particle" : "", "family" : "Cohen", "given" : "M J", "non-dropping-particle" : "", "parse-names" : false, "suffix" : "" }, { "dropping-particle" : "", "family" : "Hynd", "given" : "G W", "non-dropping-particle" : "", "parse-names" : false, "suffix" : "" }, { "dropping-particle" : "", "family" : "Wisenbaker", "given" : "J M", "non-dropping-particle" : "", "parse-names" : false, "suffix" : "" }, { "dropping-particle" : "", "family" : "McKie", "given" : "K M", "non-dropping-particle" : "", "parse-names" : false, "suffix" : "" }, { "dropping-particle" : "", "family" : "Makari", "given" : "G", "non-dropping-particle" : "", "parse-names" : false, "suffix" : "" }, { "dropping-particle" : "", "family" : "McKie", "given" : "V C", "non-dropping-particle" : "", "parse-names" : false, "suffix" : "" } ], "container-title" : "Pediatrics", "id" : "ITEM-1", "issue" : "6", "issued" : { "date-parts" : [ [ "1989", "12" ] ] }, "page" : "1077-85", "title" : "Neuropsychologic impairment in children with sickle cell anemia.", "type" : "article-journal", "volume" : "84" }, "uris" : [ "http://www.mendeley.com/documents/?uuid=0d841728-dc0c-4a07-b564-29bc9a1bafe6" ] }, { "id" : "ITEM-2", "itemData" : { "ISSN" : "0003-9993", "PMID" : "2059123", "abstract" : "The nature and degree of functional recovery after stroke in children with sickle-cell disease (SCD) has not been extensively investigated. The purpose of this study was to evaluate retrospectively the functional status of 14 SCD children who had had strokes and to compare them with age-matched and gender-matched SCD children who had not had strokes. By doing so, we would be able to quantify the eventual physical and cognitive functional outcomes of survivors of stroke secondary to SCD and assess the impact of stroke on these patients. These children (five boys and nine girls) with SCD and stroke(s) were 11.6 +/- 4.3 years of age (range five to 18 years). They experienced one to three strokes at a mean age of 6.1 +/- 5.2 years (range one to 17 years). A series of tests were administered to these subjects to evaluate physical and psychosocial functions. These tests were performed at least one year after the latest stroke. This study showed that all of the SCD-stroke children were physically independent. Only a few had impairments of hand functions and mild difficulties in self-care activities. However, most of these children demonstrated intellectual deficits ranging from borderline to moderate mental retardation, reduced language functions ranging from low normal to retarded range, and problems in adjustment. Intelligence quotient of the children with SCD-stroke(s) was significantly lower than those of age-matched and gender-matched nonstroke SCD children, suggesting that stroke caused an adverse effect on the cognitive functioning of these children. The results indicate that in the SCD-stroke children psychosocial deficits outweighed physical disabilities.(ABSTRACT TRUNCATED AT 250 WORDS)", "author" : [ { "dropping-particle" : "", "family" : "Hariman", "given" : "L M", "non-dropping-particle" : "", "parse-names" : false, "suffix" : "" }, { "dropping-particle" : "", "family" : "Griffith", "given" : "E R", "non-dropping-particle" : "", "parse-names" : false, "suffix" : "" }, { "dropping-particle" : "", "family" : "Hurtig", "given" : "A L", "non-dropping-particle" : "", "parse-names" : false, "suffix" : "" }, { "dropping-particle" : "", "family" : "Keehn", "given" : "M T", "non-dropping-particle" : "", "parse-names" : false, "suffix" : "" } ], "container-title" : "Archives of physical medicine and rehabilitation", "id" : "ITEM-2", "issue" : "7", "issued" : { "date-parts" : [ [ "1991", "6" ] ] }, "page" : "498-502", "title" : "Functional outcomes of children with sickle-cell disease affected by stroke.", "type" : "article-journal", "volume" : "72" }, "uris" : [ "http://www.mendeley.com/documents/?uuid=bd739e09-65e2-4b39-9101-24d9d4c1462b" ] }, { "id" : "ITEM-3", "itemData" : { "PMID" : "2029072", "abstract" : "Forty-three children and adolescents (8-16 years old) with sickle cell disease (SCD) and no overt neurologic dysfunction were evaluated with the Wechsler Intelligence Scale for Children-Revised (WISC-R), the Wide Range Achievement Test (WRAT), and an age-appropriate version of the Luria-Nebraska Neuropsychological Battery (LNNB). Thirty similar-aged siblings were controls. WISC-R performance and full-scale IQs were lower (p less than 0.05) for patients than sibling controls. No significant differences were seen on the WRAT. Patients with SCD missed more school days than controls (p less than 0.001) but did not differ from controls in academic performance or the proportion in special education. On the LNNB, scores for patients and controls 13 years and older did not differ. However, young patients had significantly elevated (abnormal) scores compared with controls on the following scales: expressive speech, writing, reading, arithmetic, memory, and pathognomonic. The possibility that subtle neuropsychological deficits in younger patients with SCD reflect either subclinical strokes or a predisposition for strokes merits further investigation in a large multi-institution study.", "author" : [ { "dropping-particle" : "", "family" : "Wasserman", "given" : "A.L. L", "non-dropping-particle" : "", "parse-names" : false, "suffix" : "" }, { "dropping-particle" : "", "family" : "Wilimas", "given" : "J.A. A", "non-dropping-particle" : "", "parse-names" : false, "suffix" : "" }, { "dropping-particle" : "", "family" : "Fairclough", "given" : "D.L. L", "non-dropping-particle" : "", "parse-names" : false, "suffix" : "" }, { "dropping-particle" : "", "family" : "Mulhern", "given" : "R.K. K", "non-dropping-particle" : "", "parse-names" : false, "suffix" : "" }, { "dropping-particle" : "", "family" : "Wang", "given" : "W.", "non-dropping-particle" : "", "parse-names" : false, "suffix" : "" } ], "container-title" : "The American journal of pediatric hematology/oncology", "id" : "ITEM-3", "issue" : "1", "issued" : { "date-parts" : [ [ "1991" ] ] }, "page" : "14-20", "title" : "Subtle neuropsychological deficits in children with sickle cell disease.", "type" : "article-journal", "volume" : "13" }, "uris" : [ "http://www.mendeley.com/documents/?uuid=27712bca-6c56-481e-b2d9-7bcb3e58bc0f" ] }, { "id" : "ITEM-4", "itemData" : { "author" : [ { "dropping-particle" : "", "family" : "Knight", "given" : "Susan", "non-dropping-particle" : "", "parse-names" : false, "suffix" : "" }, { "dropping-particle" : "", "family" : "Singhal", "given" : "Atul", "non-dropping-particle" : "", "parse-names" : false, "suffix" : "" }, { "dropping-particle" : "", "family" : "Thomas", "given" : "Peter", "non-dropping-particle" : "", "parse-names" : false, "suffix" : "" }, { "dropping-particle" : "", "family" : "Serjeant", "given" : "Graham", "non-dropping-particle" : "", "parse-names" : false, "suffix" : "" } ], "container-title" : "Archives of Disease in Childhood", "id" : "ITEM-4", "issue" : "4", "issued" : { "date-parts" : [ [ "1995" ] ] }, "page" : "316-320", "title" : "Factors associated with lowered intelligence in homozygous sickle cell disease", "type" : "article-journal", "volume" : "73" }, "uris" : [ "http://www.mendeley.com/documents/?uuid=0a95f1d5-8d8f-4ee3-8465-335b736541f9" ] }, { "id" : "ITEM-5", "itemData" : { "ISSN" : "0146-8693", "PMID" : "11181883", "abstract" : "To compare the neuropsychological functioning of children with sickle cell disease (SCD) with no evidence of overt clinical stroke to that of classmates without a chronic illness matched on gender, race, and age. We examined both overall level of performance and patterns of performance utilizing empirically derived construct scores of key domains of neurocognitive functioning.", "author" : [ { "dropping-particle" : "", "family" : "Noll", "given" : "R B", "non-dropping-particle" : "", "parse-names" : false, "suffix" : "" }, { "dropping-particle" : "", "family" : "Stith", "given" : "L", "non-dropping-particle" : "", "parse-names" : false, "suffix" : "" }, { "dropping-particle" : "", "family" : "Gartstein", "given" : "M a", "non-dropping-particle" : "", "parse-names" : false, "suffix" : "" }, { "dropping-particle" : "", "family" : "Ris", "given" : "M D", "non-dropping-particle" : "", "parse-names" : false, "suffix" : "" }, { "dropping-particle" : "", "family" : "Grueneich", "given" : "R", "non-dropping-particle" : "", "parse-names" : false, "suffix" : "" }, { "dropping-particle" : "", "family" : "Vannatta", "given" : "K", "non-dropping-particle" : "", "parse-names" : false, "suffix" : "" }, { "dropping-particle" : "", "family" : "Kalinyak", "given" : "K", "non-dropping-particle" : "", "parse-names" : false, "suffix" : "" } ], "container-title" : "Journal of pediatric psychology", "id" : "ITEM-5", "issue" : "2", "issued" : { "date-parts" : [ [ "2001", "3" ] ] }, "page" : "69-78", "title" : "Neuropsychological functioning of youths with sickle cell disease: comparison with non-chronically ill peers.", "type" : "article-journal", "volume" : "26" }, "uris" : [ "http://www.mendeley.com/documents/?uuid=d9ae3691-ba73-4919-8787-94e457e615b0" ] }, { "id" : "ITEM-6", "itemData" : { "DOI" : "10.1002/pbc.22879", "ISSN" : "1545-5017", "PMID" : "21370411", "abstract" : "BACKGROUND: Sickle cell disease (SCD) can lead to profound cerebral damage, associated with neurocognitive deficits. The aim of the current study was to evaluate a broad range of neurocognitive functions in children with SCD compared to a SES-matched control group, in order to gain more insight into the specific deficits of these patients.\n\nMETHODS: Forty-one children with homozygous SCD (HbSS or HbS-\u03b20-thalassemia) and 38 controls were assessed on a comprehensive set of well-defined and validated measures of neurocognitive functioning. Besides general intelligence, we evaluated executive functioning extensively (including response inhibition, sustained attention, planning, visuo-spatial working memory, and verbal working memory) as well as visuo-motor functioning.\n\nRESULTS: SCD was clearly associated with lower IQ scores. More than one in three children with SCD had a Full-scale IQ below 75. Furthermore, children with SCD showed deficits in visuo-motor functioning. Some evidence was found for executive dysfunction: Children with SCD displayed poor visuo-spatial working memory, as well as subtle deficits in sustained attention and planning. No significant differences were found between children with SCD and controls in terms of response inhibition and verbal working memory.\n\nCONCLUSIONS: Children with SCD are at increased risk of lower intelligence, visuo-motor impairments, and executive dysfunction. These neurocognitive deficits may underlie high rates of scholastic impairments in these children. The present findings further illuminate the importance of regular neurocognitive evaluations and future neurocognitive rehabilitation programs for children with SCD.", "author" : [ { "dropping-particle" : "", "family" : "Hijmans", "given" : "Channa T", "non-dropping-particle" : "", "parse-names" : false, "suffix" : "" }, { "dropping-particle" : "", "family" : "Fijnvandraat", "given" : "Karin", "non-dropping-particle" : "", "parse-names" : false, "suffix" : "" }, { "dropping-particle" : "", "family" : "Grootenhuis", "given" : "Martha A", "non-dropping-particle" : "", "parse-names" : false, "suffix" : "" }, { "dropping-particle" : "", "family" : "Geloven", "given" : "Nan", "non-dropping-particle" : "van", "parse-names" : false, "suffix" : "" }, { "dropping-particle" : "", "family" : "Heijboer", "given" : "Harri\u00ebt", "non-dropping-particle" : "", "parse-names" : false, "suffix" : "" }, { "dropping-particle" : "", "family" : "Peters", "given" : "Marjolein", "non-dropping-particle" : "", "parse-names" : false, "suffix" : "" }, { "dropping-particle" : "", "family" : "Oosterlaan", "given" : "Jaap", "non-dropping-particle" : "", "parse-names" : false, "suffix" : "" } ], "container-title" : "Pediatric blood &amp; cancer", "id" : "ITEM-6", "issue" : "5", "issued" : { "date-parts" : [ [ "2011", "5" ] ] }, "page" : "783-8", "title" : "Neurocognitive deficits in children with sickle cell disease: a comprehensive profile.", "type" : "article-journal", "volume" : "56" }, "uris" : [ "http://www.mendeley.com/documents/?uuid=6d79d46f-9e1f-499e-b250-6b622f6608ce" ] } ], "mendeley" : { "formattedCitation" : "[109\u2013114]", "plainTextFormattedCitation" : "[109\u2013114]", "previouslyFormattedCitation" : "[109\u2013114]" }, "properties" : { "noteIndex" : 0 }, "schema" : "https://github.com/citation-style-language/schema/raw/master/csl-citation.json" }</w:instrText>
      </w:r>
      <w:r w:rsidRPr="009C3FEC">
        <w:fldChar w:fldCharType="separate"/>
      </w:r>
      <w:r w:rsidR="008B63B1" w:rsidRPr="008B63B1">
        <w:rPr>
          <w:noProof/>
        </w:rPr>
        <w:t>[109–114]</w:t>
      </w:r>
      <w:r w:rsidRPr="009C3FEC">
        <w:fldChar w:fldCharType="end"/>
      </w:r>
      <w:r w:rsidRPr="009C3FEC">
        <w:t xml:space="preserve">. Results from studies at that time were mixed; some reported no differences in full-scale IQ (FSIQ) between patients and controls </w:t>
      </w:r>
      <w:r w:rsidRPr="009C3FEC">
        <w:fldChar w:fldCharType="begin" w:fldLock="1"/>
      </w:r>
      <w:r w:rsidR="008B63B1">
        <w:instrText>ADDIN CSL_CITATION { "citationItems" : [ { "id" : "ITEM-1", "itemData" : { "author" : [ { "dropping-particle" : "", "family" : "Fowler", "given" : "MG", "non-dropping-particle" : "", "parse-names" : false, "suffix" : "" }, { "dropping-particle" : "", "family" : "Whitt", "given" : "JK", "non-dropping-particle" : "", "parse-names" : false, "suffix" : "" }, { "dropping-particle" : "", "family" : "Lallinger", "given" : "RR", "non-dropping-particle" : "", "parse-names" : false, "suffix" : "" }, { "dropping-particle" : "", "family" : "Nash", "given" : "KB", "non-dropping-particle" : "", "parse-names" : false, "suffix" : "" }, { "dropping-particle" : "", "family" : "Atkinson", "given" : "SS", "non-dropping-particle" : "", "parse-names" : false, "suffix" : "" }, { "dropping-particle" : "", "family" : "Wells", "given" : "RJ", "non-dropping-particle" : "", "parse-names" : false, "suffix" : "" }, { "dropping-particle" : "", "family" : "McMillan", "given" : "C", "non-dropping-particle" : "", "parse-names" : false, "suffix" : "" } ], "container-title" : "Developmental and Behavioral Pediatrics", "id" : "ITEM-1", "issue" : "4", "issued" : { "date-parts" : [ [ "1988" ] ] }, "page" : "213-20", "title" : "Neuropsychologic and Academic Functioning of Children with Sickle Cell Anemia", "type" : "article-journal", "volume" : "9" }, "uris" : [ "http://www.mendeley.com/documents/?uuid=9778c837-e634-4fe0-8918-97973f15148e" ] }, { "id" : "ITEM-2", "itemData" : { "ISBN" : "0887617719", "ISSN" : "0887-6177", "PMID" : "14589515", "abstract" : "Comparing sustained attention and inhibitory control among youth with sickle cell syndrome (SCS) and nondiseased sibling controls, this study found significant differences in multiple components of attention and inhibitory control as a function of chronological age. Older SCS youth were found to have increased attention and reflectivity. Although it has been argued that SCS youth without overt neurological impairments might evidence microvascular infarction, the present study, which employed commonly utilized neurocognitive and behavioral measures, does not lend support to the notion of generalized deficits in the absence of specific laboratory findings. Disease parameters including hemoglobin levels, days hospitalized, and emergency room visits were not significantly correlated with performance on any of the measures. Within the limitations of this particular study, results were interpreted to refute the notion of disease-related neurocognitive impairments for SCS youth. Further, the development of attentional skills for SCS youth is suggested to proceed similarly to that of normally developing youth.", "author" : [ { "dropping-particle" : "", "family" : "Goonan", "given" : "B T", "non-dropping-particle" : "", "parse-names" : false, "suffix" : "" }, { "dropping-particle" : "", "family" : "Goonan", "given" : "L J", "non-dropping-particle" : "", "parse-names" : false, "suffix" : "" }, { "dropping-particle" : "", "family" : "Brown", "given" : "R T", "non-dropping-particle" : "", "parse-names" : false, "suffix" : "" }, { "dropping-particle" : "", "family" : "Buchanan", "given" : "I", "non-dropping-particle" : "", "parse-names" : false, "suffix" : "" }, { "dropping-particle" : "", "family" : "Eckman", "given" : "J R", "non-dropping-particle" : "", "parse-names" : false, "suffix" : "" } ], "container-title" : "Archives of clinical neuropsychology : the official journal of the National Academy of Neuropsychologists", "id" : "ITEM-2", "issue" : "1", "issued" : { "date-parts" : [ [ "1994", "1" ] ] }, "page" : "89-104", "title" : "Sustained attention and inhibitory control in children with sickle cell syndrome.", "type" : "article-journal", "volume" : "9" }, "uris" : [ "http://www.mendeley.com/documents/?uuid=b730727c-4d15-4f25-a4cb-1b1bd9722367" ] }, { "id" : "ITEM-3", "itemData" : { "ISSN" : "0144-6657", "PMID" : "8889085", "abstract" : "Sickle cell disease (SCD) is a family of inherited blood disorders of variable severity which have in common haemolytic anaemia, recurrent painful crises, end-organ failure and the risk of reduced life expectancy. In Britain, the condition predominantly occurs among families of African or Afro-Caribbean origin. This study examines the effects of the condition on the psychological adjustment and family functioning of 39 children with SCD and 24 control children. Participants were assessed on measures of behaviour, depression, self-esteem, IQ and reading skills, family relationships and maternal mental health. Assessment on the Family Environment Scale showed that SCD children came from families who reported more cohesion and less conflict than did the families of controls. Maternal mental health showed no significant differences between the SCD group and controls. Children with SCD showed an IQ deficit of five points, a difference that was not statistically significant. However, a meta-analysis of six studies in the literature, including this one, did show a highly significantly decreased intellectual ability. SCD children did not show significant differences from controls on measures of depression and self-esteem. However, differences in behavioural problems were found between the three groups, with the SC group showing more behavioural problems. Results of regression analyses suggest that maternal mental health is associated with children's behavioural problems.", "author" : [ { "dropping-particle" : "", "family" : "Midence", "given" : "K", "non-dropping-particle" : "", "parse-names" : false, "suffix" : "" }, { "dropping-particle" : "", "family" : "McManus", "given" : "C", "non-dropping-particle" : "", "parse-names" : false, "suffix" : "" }, { "dropping-particle" : "", "family" : "Fuggle", "given" : "P", "non-dropping-particle" : "", "parse-names" : false, "suffix" : "" }, { "dropping-particle" : "", "family" : "Davies", "given" : "S", "non-dropping-particle" : "", "parse-names" : false, "suffix" : "" } ], "container-title" : "The British journal of clinical psychology / the British Psychological Society", "id" : "ITEM-3", "issued" : { "date-parts" : [ [ "1996", "9" ] ] }, "page" : "439-50", "title" : "Psychological adjustment and family functioning in a group of British children with sickle cell disease: preliminary empirical findings and a meta-analysis.", "type" : "article-journal", "volume" : "35" }, "uris" : [ "http://www.mendeley.com/documents/?uuid=35af1da4-73e3-4186-a381-872cd3394468" ] } ], "mendeley" : { "formattedCitation" : "[115\u2013117]", "plainTextFormattedCitation" : "[115\u2013117]", "previouslyFormattedCitation" : "[115\u2013117]" }, "properties" : { "noteIndex" : 0 }, "schema" : "https://github.com/citation-style-language/schema/raw/master/csl-citation.json" }</w:instrText>
      </w:r>
      <w:r w:rsidRPr="009C3FEC">
        <w:fldChar w:fldCharType="separate"/>
      </w:r>
      <w:r w:rsidR="008B63B1" w:rsidRPr="008B63B1">
        <w:rPr>
          <w:noProof/>
        </w:rPr>
        <w:t>[115–117]</w:t>
      </w:r>
      <w:r w:rsidRPr="009C3FEC">
        <w:fldChar w:fldCharType="end"/>
      </w:r>
      <w:r w:rsidRPr="009C3FEC">
        <w:t xml:space="preserve">, others found patients had lowered intelligence scores than matched controls </w:t>
      </w:r>
      <w:r w:rsidRPr="009C3FEC">
        <w:fldChar w:fldCharType="begin" w:fldLock="1"/>
      </w:r>
      <w:r w:rsidR="008B63B1">
        <w:instrText>ADDIN CSL_CITATION { "citationItems" : [ { "id" : "ITEM-1", "itemData" : { "ISSN" : "0031-4005", "PMID" : "2587138", "abstract" : "In this study, the neuropsychologic functioning of 21 children with sickle cell anemia and 21 sibling controls, age range 7 through 16 years, with no history of neurologic disease, was examined. Outcome measures included tests of intelligence, constructional praxis, memory, and academic learning. On the Wechsler Intelligence Scale for Children--Revised, the sickle cell group had a mean Full Scale IQ of 77.7 (SD 12.4) compared with 94.3 (SD 11.0) for the control group. The profile of test scores was similar for the two groups, with the sickle cell group scoring significantly lower than the control group on almost all cognitive measures. Both groups showed academic achievement to be commensurate with their measured intellectual ability. These results suggest that subtle but significant and widespread neuropsychologic deficits are associated with sickle cell anemia even in the absence of neurologic complications. When and by what process this neuropsychologic impairment is caused needs to be determined.", "author" : [ { "dropping-particle" : "V", "family" : "Swift", "given" : "A", "non-dropping-particle" : "", "parse-names" : false, "suffix" : "" }, { "dropping-particle" : "", "family" : "Cohen", "given" : "M J", "non-dropping-particle" : "", "parse-names" : false, "suffix" : "" }, { "dropping-particle" : "", "family" : "Hynd", "given" : "G W", "non-dropping-particle" : "", "parse-names" : false, "suffix" : "" }, { "dropping-particle" : "", "family" : "Wisenbaker", "given" : "J M", "non-dropping-particle" : "", "parse-names" : false, "suffix" : "" }, { "dropping-particle" : "", "family" : "McKie", "given" : "K M", "non-dropping-particle" : "", "parse-names" : false, "suffix" : "" }, { "dropping-particle" : "", "family" : "Makari", "given" : "G", "non-dropping-particle" : "", "parse-names" : false, "suffix" : "" }, { "dropping-particle" : "", "family" : "McKie", "given" : "V C", "non-dropping-particle" : "", "parse-names" : false, "suffix" : "" } ], "container-title" : "Pediatrics", "id" : "ITEM-1", "issue" : "6", "issued" : { "date-parts" : [ [ "1989", "12" ] ] }, "page" : "1077-85", "title" : "Neuropsychologic impairment in children with sickle cell anemia.", "type" : "article-journal", "volume" : "84" }, "uris" : [ "http://www.mendeley.com/documents/?uuid=0d841728-dc0c-4a07-b564-29bc9a1bafe6" ] }, { "id" : "ITEM-2", "itemData" : { "ISSN" : "0003-9993", "PMID" : "2059123", "abstract" : "The nature and degree of functional recovery after stroke in children with sickle-cell disease (SCD) has not been extensively investigated. The purpose of this study was to evaluate retrospectively the functional status of 14 SCD children who had had strokes and to compare them with age-matched and gender-matched SCD children who had not had strokes. By doing so, we would be able to quantify the eventual physical and cognitive functional outcomes of survivors of stroke secondary to SCD and assess the impact of stroke on these patients. These children (five boys and nine girls) with SCD and stroke(s) were 11.6 +/- 4.3 years of age (range five to 18 years). They experienced one to three strokes at a mean age of 6.1 +/- 5.2 years (range one to 17 years). A series of tests were administered to these subjects to evaluate physical and psychosocial functions. These tests were performed at least one year after the latest stroke. This study showed that all of the SCD-stroke children were physically independent. Only a few had impairments of hand functions and mild difficulties in self-care activities. However, most of these children demonstrated intellectual deficits ranging from borderline to moderate mental retardation, reduced language functions ranging from low normal to retarded range, and problems in adjustment. Intelligence quotient of the children with SCD-stroke(s) was significantly lower than those of age-matched and gender-matched nonstroke SCD children, suggesting that stroke caused an adverse effect on the cognitive functioning of these children. The results indicate that in the SCD-stroke children psychosocial deficits outweighed physical disabilities.(ABSTRACT TRUNCATED AT 250 WORDS)", "author" : [ { "dropping-particle" : "", "family" : "Hariman", "given" : "L M", "non-dropping-particle" : "", "parse-names" : false, "suffix" : "" }, { "dropping-particle" : "", "family" : "Griffith", "given" : "E R", "non-dropping-particle" : "", "parse-names" : false, "suffix" : "" }, { "dropping-particle" : "", "family" : "Hurtig", "given" : "A L", "non-dropping-particle" : "", "parse-names" : false, "suffix" : "" }, { "dropping-particle" : "", "family" : "Keehn", "given" : "M T", "non-dropping-particle" : "", "parse-names" : false, "suffix" : "" } ], "container-title" : "Archives of physical medicine and rehabilitation", "id" : "ITEM-2", "issue" : "7", "issued" : { "date-parts" : [ [ "1991", "6" ] ] }, "page" : "498-502", "title" : "Functional outcomes of children with sickle-cell disease affected by stroke.", "type" : "article-journal", "volume" : "72" }, "uris" : [ "http://www.mendeley.com/documents/?uuid=bd739e09-65e2-4b39-9101-24d9d4c1462b" ] }, { "id" : "ITEM-3", "itemData" : { "PMID" : "2029072", "abstract" : "Forty-three children and adolescents (8-16 years old) with sickle cell disease (SCD) and no overt neurologic dysfunction were evaluated with the Wechsler Intelligence Scale for Children-Revised (WISC-R), the Wide Range Achievement Test (WRAT), and an age-appropriate version of the Luria-Nebraska Neuropsychological Battery (LNNB). Thirty similar-aged siblings were controls. WISC-R performance and full-scale IQs were lower (p less than 0.05) for patients than sibling controls. No significant differences were seen on the WRAT. Patients with SCD missed more school days than controls (p less than 0.001) but did not differ from controls in academic performance or the proportion in special education. On the LNNB, scores for patients and controls 13 years and older did not differ. However, young patients had significantly elevated (abnormal) scores compared with controls on the following scales: expressive speech, writing, reading, arithmetic, memory, and pathognomonic. The possibility that subtle neuropsychological deficits in younger patients with SCD reflect either subclinical strokes or a predisposition for strokes merits further investigation in a large multi-institution study.", "author" : [ { "dropping-particle" : "", "family" : "Wasserman", "given" : "A.L. L", "non-dropping-particle" : "", "parse-names" : false, "suffix" : "" }, { "dropping-particle" : "", "family" : "Wilimas", "given" : "J.A. A", "non-dropping-particle" : "", "parse-names" : false, "suffix" : "" }, { "dropping-particle" : "", "family" : "Fairclough", "given" : "D.L. L", "non-dropping-particle" : "", "parse-names" : false, "suffix" : "" }, { "dropping-particle" : "", "family" : "Mulhern", "given" : "R.K. K", "non-dropping-particle" : "", "parse-names" : false, "suffix" : "" }, { "dropping-particle" : "", "family" : "Wang", "given" : "W.", "non-dropping-particle" : "", "parse-names" : false, "suffix" : "" } ], "container-title" : "The American journal of pediatric hematology/oncology", "id" : "ITEM-3", "issue" : "1", "issued" : { "date-parts" : [ [ "1991" ] ] }, "page" : "14-20", "title" : "Subtle neuropsychological deficits in children with sickle cell disease.", "type" : "article-journal", "volume" : "13" }, "uris" : [ "http://www.mendeley.com/documents/?uuid=27712bca-6c56-481e-b2d9-7bcb3e58bc0f" ] }, { "id" : "ITEM-4", "itemData" : { "author" : [ { "dropping-particle" : "", "family" : "Knight", "given" : "Susan", "non-dropping-particle" : "", "parse-names" : false, "suffix" : "" }, { "dropping-particle" : "", "family" : "Singhal", "given" : "Atul", "non-dropping-particle" : "", "parse-names" : false, "suffix" : "" }, { "dropping-particle" : "", "family" : "Thomas", "given" : "Peter", "non-dropping-particle" : "", "parse-names" : false, "suffix" : "" }, { "dropping-particle" : "", "family" : "Serjeant", "given" : "Graham", "non-dropping-particle" : "", "parse-names" : false, "suffix" : "" } ], "container-title" : "Archives of Disease in Childhood", "id" : "ITEM-4", "issue" : "4", "issued" : { "date-parts" : [ [ "1995" ] ] }, "page" : "316-320", "title" : "Factors associated with lowered intelligence in homozygous sickle cell disease", "type" : "article-journal", "volume" : "73" }, "uris" : [ "http://www.mendeley.com/documents/?uuid=0a95f1d5-8d8f-4ee3-8465-335b736541f9" ] } ], "mendeley" : { "formattedCitation" : "[109\u2013112]", "plainTextFormattedCitation" : "[109\u2013112]", "previouslyFormattedCitation" : "[109\u2013112]" }, "properties" : { "noteIndex" : 0 }, "schema" : "https://github.com/citation-style-language/schema/raw/master/csl-citation.json" }</w:instrText>
      </w:r>
      <w:r w:rsidRPr="009C3FEC">
        <w:fldChar w:fldCharType="separate"/>
      </w:r>
      <w:r w:rsidR="008B63B1" w:rsidRPr="008B63B1">
        <w:rPr>
          <w:noProof/>
        </w:rPr>
        <w:t>[109–112]</w:t>
      </w:r>
      <w:r w:rsidRPr="009C3FEC">
        <w:fldChar w:fldCharType="end"/>
      </w:r>
      <w:r w:rsidRPr="009C3FEC">
        <w:t xml:space="preserve">. </w:t>
      </w:r>
    </w:p>
    <w:p w14:paraId="14634297" w14:textId="24B894B6" w:rsidR="009C3FEC" w:rsidRDefault="009C3FEC" w:rsidP="009C3FEC">
      <w:pPr>
        <w:pStyle w:val="paragraph"/>
      </w:pPr>
      <w:r w:rsidRPr="009C3FEC">
        <w:t xml:space="preserve">With the routine use of MRI added in the mid-1990s, patients were classed into groups based on history of stroke and presence or absence of SCI </w:t>
      </w:r>
      <w:r w:rsidRPr="009C3FEC">
        <w:fldChar w:fldCharType="begin" w:fldLock="1"/>
      </w:r>
      <w:r w:rsidRPr="009C3FEC">
        <w:instrText>ADDIN CSL_CITATION { "citationItems" : [ { "id" : "ITEM-1", "itemData" : { "author" : [ { "dropping-particle" : "", "family" : "Armstrong", "given" : "F Daniel", "non-dropping-particle" : "", "parse-names" : false, "suffix" : "" }, { "dropping-particle" : "", "family" : "Thompson", "given" : "Robert J", "non-dropping-particle" : "", "parse-names" : false, "suffix" : "" }, { "dropping-particle" : "", "family" : "Wang", "given" : "Winfred", "non-dropping-particle" : "", "parse-names" : false, "suffix" : "" }, { "dropping-particle" : "", "family" : "Zimmerman", "given" : "Robert", "non-dropping-particle" : "", "parse-names" : false, "suffix" : "" }, { "dropping-particle" : "", "family" : "Pegelow", "given" : "H", "non-dropping-particle" : "", "parse-names" : false, "suffix" : "" }, { "dropping-particle" : "", "family" : "Miller", "given" : "S", "non-dropping-particle" : "", "parse-names" : false, "suffix" : "" }, { "dropping-particle" : "", "family" : "Moser", "given" : "F", "non-dropping-particle" : "", "parse-names" : false, "suffix" : "" }, { "dropping-particle" : "", "family" : "Bello", "given" : "J", "non-dropping-particle" : "", "parse-names" : false, "suffix" : "" }, { "dropping-particle" : "", "family" : "Hurtig", "given" : "A", "non-dropping-particle" : "", "parse-names" : false, "suffix" : "" }, { "dropping-particle" : "", "family" : "Vass", "given" : "K", "non-dropping-particle" : "", "parse-names" : false, "suffix" : "" } ], "container-title" : "Pediatrics", "id" : "ITEM-1", "issue" : "6", "issued" : { "date-parts" : [ [ "1996" ] ] }, "page" : "864-870", "title" : "Cognitive Functioning and Brain Magnetic Resonance Imaging in Children With Sickle Cell Disease.", "type" : "article-journal", "volume" : "97" }, "uris" : [ "http://www.mendeley.com/documents/?uuid=23590948-838a-4611-88c5-af8f7b6cff94" ] } ], "mendeley" : { "formattedCitation" : "[42]", "plainTextFormattedCitation" : "[42]", "previouslyFormattedCitation" : "[42]" }, "properties" : { "noteIndex" : 0 }, "schema" : "https://github.com/citation-style-language/schema/raw/master/csl-citation.json" }</w:instrText>
      </w:r>
      <w:r w:rsidRPr="009C3FEC">
        <w:fldChar w:fldCharType="separate"/>
      </w:r>
      <w:r w:rsidRPr="009C3FEC">
        <w:rPr>
          <w:noProof/>
        </w:rPr>
        <w:t>[42]</w:t>
      </w:r>
      <w:r w:rsidRPr="009C3FEC">
        <w:fldChar w:fldCharType="end"/>
      </w:r>
      <w:r w:rsidRPr="009C3FEC">
        <w:t xml:space="preserve">; since then, several studies have confirmed that children with SCI generally have lower IQ scores than those without evidence of SCI </w:t>
      </w:r>
      <w:r w:rsidRPr="009C3FEC">
        <w:fldChar w:fldCharType="begin" w:fldLock="1"/>
      </w:r>
      <w:r w:rsidR="008B63B1">
        <w:instrText>ADDIN CSL_CITATION { "citationItems" : [ { "id" : "ITEM-1", "itemData" : { "ISSN" : "1053-1807", "PMID" : "9626865", "abstract" : "Conventional MRI (cMRI) has shown that brain abnormalities without clinical stroke can manifest in patients with sickle cell disease (SCD). We used quantitative MRI (qMRI) and psychometric testing to determine whether brain abnormalities can also be present in patients with SCD who appear normal on cMRI. Patients 4 years of age and older with no clinical evidence of stroke were stratified by cMRI as normal (n = 17) or abnormal (n = 13). Spin-lattice relaxation time (T1) of gray and white matter structures was measured by the precise and accurate inversion recovery (PAIR) qMRI method. Patient cognitive ability was assessed with a standard psychometric instrument (WISC-III or WISC-R). In all 30 patients with SCD, qMRI T1 was lower than in 24 age- and race-matched controls, in cortical gray matter (P &lt; .0006) and caudate (P &lt; .0009), as well as in the ratio of gray-to-white matter T1 (P &lt; .008). In the 17 patients who were shown to be normal by cMRI, qMRI T1 was still lower than in controls, in both cortical gray matter (P &lt; .02) and caudate (P &lt; .004). Histograms of voxel T1 show that the proportion of voxels with T1 values intermediate between gray and white matter (ie, consistent with encephalomalacia) was 9% higher than controls in patients shown to be normal by cMRI (P &lt; .05) and 15% higher than controls in patients shown to be abnormal by cMRI (P &lt; .0005). The full scale intelligence quotient (FSIQ) of all patients with SCD was 75, compared to the FSIQ of 88 in a historical control group of patient siblings (P &lt; .001). The FSIQ of patients shown to be normal by cMRI was 79, significantly lower than the FSIQ of patient siblings (P &lt; .04). The FSIQ of 71 in patients shown to be abnormal by cMRI was significantly lower than both the patient siblings (P &lt; .005) and the patients shown to be normal by cMRI (P &lt; .04). Patients shown to be abnormal by cMRI scored lower than patients shown to be normal by cMRI, specifically on the subtests of vocabulary (P = .003) and information (P = .03). Cognitive impairment is thus significant, even in patients with SCD who were shown to be normal by cMRI, suggesting that cMRI may be insensitive to subtle neurologic damage that can be detected by qMRI. Because cognitive impairment can occur in children normal by cMRI, our findings imply that prophylactic therapy may be needed earlier in the course of SCD to mitigate neurologic damage.", "author" : [ { "dropping-particle" : "", "family" : "Steen", "given" : "R G", "non-dropping-particle" : "", "parse-names" : false, "suffix" : "" }, { "dropping-particle" : "", "family" : "Reddick", "given" : "W E", "non-dropping-particle" : "", "parse-names" : false, "suffix" : "" }, { "dropping-particle" : "", "family" : "Mulhern", "given" : "R K", "non-dropping-particle" : "", "parse-names" : false, "suffix" : "" }, { "dropping-particle" : "", "family" : "Langston", "given" : "J W", "non-dropping-particle" : "", "parse-names" : false, "suffix" : "" }, { "dropping-particle" : "", "family" : "Ogg", "given" : "R J", "non-dropping-particle" : "", "parse-names" : false, "suffix" : "" }, { "dropping-particle" : "", "family" : "Bieberich", "given" : "A A", "non-dropping-particle" : "", "parse-names" : false, "suffix" : "" }, { "dropping-particle" : "", "family" : "Kingsley", "given" : "P B", "non-dropping-particle" : "", "parse-names" : false, "suffix" : "" }, { "dropping-particle" : "", "family" : "Wang", "given" : "W C", "non-dropping-particle" : "", "parse-names" : false, "suffix" : "" } ], "container-title" : "Journal of magnetic resonance imaging : JMRI", "id" : "ITEM-1", "issue" : "3", "issued" : { "date-parts" : [ [ "1998" ] ] }, "page" : "535-43", "title" : "Quantitative MRI of the brain in children with sickle cell disease reveals abnormalities unseen by conventional MRI.", "type" : "article-journal", "volume" : "8" }, "uris" : [ "http://www.mendeley.com/documents/?uuid=c305b6ff-e5e2-441c-9de8-e7f103248182" ] }, { "id" : "ITEM-2", "itemData" : { "DOI" : "10.1177/088307380001500510", "ISSN" : "0883-0738", "author" : [ { "dropping-particle" : "", "family" : "Bernaudin", "given" : "F.", "non-dropping-particle" : "", "parse-names" : false, "suffix" : "" }, { "dropping-particle" : "", "family" : "Verlhac", "given" : "S.", "non-dropping-particle" : "", "parse-names" : false, "suffix" : "" }, { "dropping-particle" : "", "family" : "Freard", "given" : "F.", "non-dropping-particle" : "", "parse-names" : false, "suffix" : "" }, { "dropping-particle" : "", "family" : "Roudot-Thoraval", "given" : "F.", "non-dropping-particle" : "", "parse-names" : false, "suffix" : "" }, { "dropping-particle" : "", "family" : "Benkerrou", "given" : "M.", "non-dropping-particle" : "", "parse-names" : false, "suffix" : "" }, { "dropping-particle" : "", "family" : "Thuret", "given" : "I.", "non-dropping-particle" : "", "parse-names" : false, "suffix" : "" }, { "dropping-particle" : "", "family" : "Mardini", "given" : "R.", "non-dropping-particle" : "", "parse-names" : false, "suffix" : "" }, { "dropping-particle" : "", "family" : "Vannier", "given" : "J.P.", "non-dropping-particle" : "", "parse-names" : false, "suffix" : "" }, { "dropping-particle" : "", "family" : "Ploix", "given" : "E.", "non-dropping-particle" : "", "parse-names" : false, "suffix" : "" }, { "dropping-particle" : "", "family" : "Romero", "given" : "M.", "non-dropping-particle" : "", "parse-names" : false, "suffix" : "" }, { "dropping-particle" : "", "family" : "Casse-Perrot", "given" : "C.", "non-dropping-particle" : "", "parse-names" : false, "suffix" : "" }, { "dropping-particle" : "", "family" : "Helly", "given" : "M.", "non-dropping-particle" : "", "parse-names" : false, "suffix" : "" }, { "dropping-particle" : "", "family" : "Gillard", "given" : "E.", "non-dropping-particle" : "", "parse-names" : false, "suffix" : "" }, { "dropping-particle" : "", "family" : "Sebag", "given" : "G.", "non-dropping-particle" : "", "parse-names" : false, "suffix" : "" }, { "dropping-particle" : "", "family" : "Kchouk", "given" : "H.", "non-dropping-particle" : "", "parse-names" : false, "suffix" : "" }, { "dropping-particle" : "", "family" : "Pracros", "given" : "J.P.", "non-dropping-particle" : "", "parse-names" : false, "suffix" : "" }, { "dropping-particle" : "", "family" : "Finck", "given" : "B.", "non-dropping-particle" : "", "parse-names" : false, "suffix" : "" }, { "dropping-particle" : "", "family" : "Dacher", "given" : "J.N.", "non-dropping-particle" : "", "parse-names" : false, "suffix" : "" }, { "dropping-particle" : "", "family" : "Ickowicz", "given" : "V.", "non-dropping-particle" : "", "parse-names" : false, "suffix" : "" }, { "dropping-particle" : "", "family" : "Raybaud", "given" : "C.", "non-dropping-particle" : "", "parse-names" : false, "suffix" : "" }, { "dropping-particle" : "", "family" : "Poncet", "given" : "M.", "non-dropping-particle" : "", "parse-names" : false, "suffix" : "" }, { "dropping-particle" : "", "family" : "Lesprit", "given" : "E.", "non-dropping-particle" : "", "parse-names" : false, "suffix" : "" }, { "dropping-particle" : "", "family" : "Reinert", "given" : "P.H.", "non-dropping-particle" : "", "parse-names" : false, "suffix" : "" }, { "dropping-particle" : "", "family" : "Brugieres", "given" : "P.", "non-dropping-particle" : "", "parse-names" : false, "suffix" : "" } ], "container-title" : "Journal of Child Neurology", "id" : "ITEM-2", "issue" : "5", "issued" : { "date-parts" : [ [ "2000", "5", "1" ] ] }, "page" : "333-343", "title" : "Multicenter Prospective Study of Children With Sickle Cell Disease: Radiographic and Psychometric Correlation", "type" : "article-journal", "volume" : "15" }, "uris" : [ "http://www.mendeley.com/documents/?uuid=50023969-4ff5-421f-bcc7-96a9792e4e71" ] }, { "id" : "ITEM-3", "itemData" : { "DOI" : "10.1067/mpd.2001.116935", "ISSN" : "0022-3476", "PMID" : "11562619", "abstract" : "To compare the results of serial neuropsychologic testing in children with sickle cell disease with the results of serial magnetic resonance imaging (MRI) examinations, particularly to evaluate neuropsychologic function in the absence of overt stroke.", "author" : [ { "dropping-particle" : "", "family" : "Wang", "given" : "W", "non-dropping-particle" : "", "parse-names" : false, "suffix" : "" }, { "dropping-particle" : "", "family" : "Enos", "given" : "L", "non-dropping-particle" : "", "parse-names" : false, "suffix" : "" }, { "dropping-particle" : "", "family" : "Gallagher", "given" : "D", "non-dropping-particle" : "", "parse-names" : false, "suffix" : "" }, { "dropping-particle" : "", "family" : "Thompson", "given" : "R", "non-dropping-particle" : "", "parse-names" : false, "suffix" : "" }, { "dropping-particle" : "", "family" : "Guarini", "given" : "L", "non-dropping-particle" : "", "parse-names" : false, "suffix" : "" }, { "dropping-particle" : "", "family" : "Vichinsky", "given" : "E", "non-dropping-particle" : "", "parse-names" : false, "suffix" : "" }, { "dropping-particle" : "", "family" : "Wright", "given" : "E", "non-dropping-particle" : "", "parse-names" : false, "suffix" : "" }, { "dropping-particle" : "", "family" : "Zimmerman", "given" : "R", "non-dropping-particle" : "", "parse-names" : false, "suffix" : "" }, { "dropping-particle" : "", "family" : "Armstrong", "given" : "F D", "non-dropping-particle" : "", "parse-names" : false, "suffix" : "" } ], "container-title" : "The Journal of Pediatrics", "id" : "ITEM-3", "issue" : "3", "issued" : { "date-parts" : [ [ "2001", "9" ] ] }, "page" : "391-7", "title" : "Neuropsychologic performance in school-aged children with sickle cell disease: a report from the Cooperative Study of Sickle Cell Disease.", "type" : "article-journal", "volume" : "139" }, "uris" : [ "http://www.mendeley.com/documents/?uuid=1f1298f1-1c28-42b9-8d58-fd3efb4aeb5f" ] }, { "id" : "ITEM-4", "itemData" : { "ISSN" : "0195-6108", "PMID" : "12637286", "abstract" : "BACKGROUND AND PURPOSE: Children with hemoglobin SS sickle cell disease are known to suffer cognitive impairment if they have silent infarct, but recent evidence suggests that patients with hemoglobin SS sickle cell disease may be impaired even if they are free of infarction. We test a hypothesis that cognitive impairment in children with hemoglobin SS sickle cell disease is associated with low hematocrit and MR imaging abnormalities. METHODS: A cohort of 49 patients was examined, all of whom had hemoglobin SS sickle cell disease but no history of clinical stroke. The Wechsler scales, which are standardized and age-adjusted, were used to assess cognitive function. Patients also underwent MR imaging examination of the brain, and hematocrit was measured in a subset of 45 patients. MR images were evaluated by at least two readers, and abnormal imaging findings were evaluated by at least three readers. Any lesion was sufficient to be classified as abnormal, with lesions defined to include lacunar infarction, encephalomalacia, or leukoencephalopathy. Hematocrit data were used if obtained within 3 months of psychometric testing and if there were no confounding events in the patients' charts. Wechsler test scores were then evaluated in relation to imaging findings and hematocrit values. RESULTS: Patients with imaging abnormalities had more cognitive impairment than did patients with normal imaging findings in verbal intelligence quotient (P &lt;.02) and verbal comprehension (P &lt;.01). Patients with low hematocrit had cognitive impairment shown by many performance measures, including full-scale intelligence quotient (P &lt;.006), verbal comprehension (P &lt;.006), and freedom from distractibility (P &lt;.02). Multivariate analysis showed that MR imaging and hematocrit were independent predictors of full-scale intelligence quotient. CONCLUSION: Focal brain injury, revealed by MR imaging, is associated with cognitive impairment, but our data suggest that diffuse brain injury may also contribute to impairment. These findings show that impairment is multifactorial and suggest that chronic brain hypoxia is part of the pathophysiology of sickle cell disease.", "author" : [ { "dropping-particle" : "", "family" : "Steen", "given" : "R Grant", "non-dropping-particle" : "", "parse-names" : false, "suffix" : "" }, { "dropping-particle" : "", "family" : "Miles", "given" : "Mark a", "non-dropping-particle" : "", "parse-names" : false, "suffix" : "" }, { "dropping-particle" : "", "family" : "Helton", "given" : "Kathleen J", "non-dropping-particle" : "", "parse-names" : false, "suffix" : "" }, { "dropping-particle" : "", "family" : "Strawn", "given" : "Susan", "non-dropping-particle" : "", "parse-names" : false, "suffix" : "" }, { "dropping-particle" : "", "family" : "Wang", "given" : "Winfred", "non-dropping-particle" : "", "parse-names" : false, "suffix" : "" }, { "dropping-particle" : "", "family" : "Xiong", "given" : "Xiaoping", "non-dropping-particle" : "", "parse-names" : false, "suffix" : "" }, { "dropping-particle" : "", "family" : "Mulhern", "given" : "Raymond K", "non-dropping-particle" : "", "parse-names" : false, "suffix" : "" } ], "container-title" : "AJNR. American journal of neuroradiology", "id" : "ITEM-4", "issue" : "3", "issued" : { "date-parts" : [ [ "2003", "3" ] ] }, "page" : "382-9", "title" : "Cognitive impairment in children with hemoglobin SS sickle cell disease: relationship to MR imaging findings and hematocrit.", "type" : "article-journal", "volume" : "24" }, "uris" : [ "http://www.mendeley.com/documents/?uuid=b2cdb89b-897d-4ac6-b3c2-02428841f07f" ] }, { "id" : "ITEM-5", "itemData" : { "DOI" : "10.1002/ana.20790", "ISSN" : "0364-5134", "PMID" : "16450382", "abstract" : "Sickle cell disease (SCD) is associated with cerebrovascular disease, cerebral infarction, and cognitive dysfunction. This study aimed to detect the presence and extent of white matter abnormalities in individuals with SCD using voxel-based morphometry (VBM).", "author" : [ { "dropping-particle" : "", "family" : "Baldeweg", "given" : "Torsten", "non-dropping-particle" : "", "parse-names" : false, "suffix" : "" }, { "dropping-particle" : "", "family" : "Hogan", "given" : "Alexandra M", "non-dropping-particle" : "", "parse-names" : false, "suffix" : "" }, { "dropping-particle" : "", "family" : "Saunders", "given" : "Dawn E", "non-dropping-particle" : "", "parse-names" : false, "suffix" : "" }, { "dropping-particle" : "", "family" : "Telfer", "given" : "Paul", "non-dropping-particle" : "", "parse-names" : false, "suffix" : "" }, { "dropping-particle" : "", "family" : "Gadian", "given" : "David G", "non-dropping-particle" : "", "parse-names" : false, "suffix" : "" }, { "dropping-particle" : "", "family" : "Vargha-Khadem", "given" : "Faraneh", "non-dropping-particle" : "", "parse-names" : false, "suffix" : "" }, { "dropping-particle" : "", "family" : "Kirkham", "given" : "Fenella J", "non-dropping-particle" : "", "parse-names" : false, "suffix" : "" } ], "container-title" : "Annals of Neurology", "id" : "ITEM-5", "issue" : "4", "issued" : { "date-parts" : [ [ "2006", "4" ] ] }, "page" : "662-72", "title" : "Detecting white matter injury in sickle cell disease using voxel-based morphometry.", "type" : "article-journal", "volume" : "59" }, "uris" : [ "http://www.mendeley.com/documents/?uuid=e932da47-920f-44d8-90a4-74607747949f" ] }, { "id" : "ITEM-6", "itemData" : { "DOI" : "10.1097/MPH.0b013e3182036f33", "ISSN" : "1536-3678", "PMID" : "21325970", "abstract" : "Children diagnosed with sickle cell disease (SCD) have an increased risk of stroke, often associated with white matter damage and neurocognitive morbidity. Growing evidence suggests that subtle changes in white matter integrity, which do not pass the threshold to be visible on a clinical magnetic resonance image and classified as stroke, may contribute to decreased cognitive performance. We used archived diffusion-weighted imaging and neurocognitive assessment data to identify associations between microstructural changes in normal-appearing white matter and cognitive performance in children with SCD. Study participants included 10 healthy children and 15 pediatric SCD patients (5 with identified lesions and 10 without lesion). After excluding lesioned tissue from analyses, we detected significant increases in apparent diffusion coefficient across the brains of patients in comparison with control children, suggesting compromise to the structure of normal-appearing white matter. Deficits in working memory and processing speed were also apparent in patients. Increased apparent diffusion coefficient and deficiencies in processing speed were again detected in a subanalysis including only the patients without lesion. Correlation analyses evidenced associations between the microstructure of the right frontal lobe and cerebellum, and processing speed. This outcome suggests a relationship between tissue integrity and cognitive morbidity in SCD patients.", "author" : [ { "dropping-particle" : "", "family" : "Scantlebury", "given" : "Nadia", "non-dropping-particle" : "", "parse-names" : false, "suffix" : "" }, { "dropping-particle" : "", "family" : "Mabbott", "given" : "Donald", "non-dropping-particle" : "", "parse-names" : false, "suffix" : "" }, { "dropping-particle" : "", "family" : "Janzen", "given" : "Laura", "non-dropping-particle" : "", "parse-names" : false, "suffix" : "" }, { "dropping-particle" : "", "family" : "Rockel", "given" : "Conrad", "non-dropping-particle" : "", "parse-names" : false, "suffix" : "" }, { "dropping-particle" : "", "family" : "Widjaja", "given" : "Elysa", "non-dropping-particle" : "", "parse-names" : false, "suffix" : "" }, { "dropping-particle" : "", "family" : "Jones", "given" : "Garland", "non-dropping-particle" : "", "parse-names" : false, "suffix" : "" }, { "dropping-particle" : "", "family" : "Kirby", "given" : "Melanie", "non-dropping-particle" : "", "parse-names" : false, "suffix" : "" }, { "dropping-particle" : "", "family" : "Odame", "given" : "Isaac", "non-dropping-particle" : "", "parse-names" : false, "suffix" : "" } ], "container-title" : "Journal of Pediatric Hematology/Oncology", "id" : "ITEM-6", "issue" : "3", "issued" : { "date-parts" : [ [ "2011", "4" ] ] }, "page" : "163-71", "title" : "White matter integrity and core cognitive function in children diagnosed with sickle cell disease.", "type" : "article-journal", "volume" : "33" }, "uris" : [ "http://www.mendeley.com/documents/?uuid=ab30e179-bdc9-4b51-84db-497ff1e60073" ] } ], "mendeley" : { "formattedCitation" : "[86,92,118\u2013121]", "plainTextFormattedCitation" : "[86,92,118\u2013121]", "previouslyFormattedCitation" : "[86,92,118\u2013121]" }, "properties" : { "noteIndex" : 0 }, "schema" : "https://github.com/citation-style-language/schema/raw/master/csl-citation.json" }</w:instrText>
      </w:r>
      <w:r w:rsidRPr="009C3FEC">
        <w:fldChar w:fldCharType="separate"/>
      </w:r>
      <w:r w:rsidR="008B63B1" w:rsidRPr="008B63B1">
        <w:rPr>
          <w:noProof/>
        </w:rPr>
        <w:t>[86,92,118–121]</w:t>
      </w:r>
      <w:r w:rsidRPr="009C3FEC">
        <w:fldChar w:fldCharType="end"/>
      </w:r>
      <w:r w:rsidRPr="009C3FEC">
        <w:t xml:space="preserve">. Recent meta-analyses have found children with history of stroke perform significantly worse than those with SCI by 10 IQ points, children with SCI perform significantly worse than children with normal MRI by 5-6 IQ points </w:t>
      </w:r>
      <w:r w:rsidRPr="009C3FEC">
        <w:fldChar w:fldCharType="begin" w:fldLock="1"/>
      </w:r>
      <w:r w:rsidR="008B63B1">
        <w:instrText>ADDIN CSL_CITATION { "citationItems" : [ { "id" : "ITEM-1", "itemData" : { "DOI" : "10.1002/ajh.23604", "ISSN" : "1096-8652", "PMID" : "24123128", "abstract" : "Children with sickle cell anemia have a high prevalence of silent cerebral infarcts (SCIs) that are associated with decreased full-scale intelligence quotient (FSIQ). While the educational attainment of parents is a known strong predictor of the cognitive development of children in general, the role of parental education in sickle cell anemia along with other factors that adversely affect cognitive function (anemia, cerebral infarcts) is not known. We tested the hypothesis that both the presence of SCI and parental education would impact FSIQ in children with sickle cell anemia. A multicenter, cross-sectional study was conducted in 19 US sites of the Silent Infarct Transfusion Trial among children with sickle cell anemia, age 5-15 years. All were screened for SCIs. Participants with and without SCI were administered the Wechsler Abbreviated Scale of Intelligence. A total of 150 participants (107 with and 43 without SCIs) were included in the analysis. In a multivariable linear regression model for FSIQ, the absence of college education for the head of household was associated with a decrease of 6.2 points (P = 0.005); presence of SCI with a 5.2 point decrease (P = 0.017); each $1000 of family income per capita with a 0.33 point increase (P = 0.023); each increase of 1 year in age with a 0.96 point decrease (P = 0.023); and each 1% (absolute) decrease in hemoglobin oxygen saturation with 0.75 point decrease (P = 0.030). In conclusion, FSIQ in children with sickle cell anemia is best accounted for by a multivariate model that includes both biologic and socioenvironmental factors. Am. J. Hematol. 89:162-167, 2014. \u00a9 2013 Wiley Periodicals, Inc.", "author" : [ { "dropping-particle" : "", "family" : "King", "given" : "Allison A", "non-dropping-particle" : "", "parse-names" : false, "suffix" : "" }, { "dropping-particle" : "", "family" : "Strouse", "given" : "John J", "non-dropping-particle" : "", "parse-names" : false, "suffix" : "" }, { "dropping-particle" : "", "family" : "Rodeghier", "given" : "Mark J", "non-dropping-particle" : "", "parse-names" : false, "suffix" : "" }, { "dropping-particle" : "", "family" : "Compas", "given" : "Bruce E", "non-dropping-particle" : "", "parse-names" : false, "suffix" : "" }, { "dropping-particle" : "", "family" : "Casella", "given" : "James F", "non-dropping-particle" : "", "parse-names" : false, "suffix" : "" }, { "dropping-particle" : "", "family" : "McKinstry", "given" : "Robert C", "non-dropping-particle" : "", "parse-names" : false, "suffix" : "" }, { "dropping-particle" : "", "family" : "Noetzel", "given" : "Michael J", "non-dropping-particle" : "", "parse-names" : false, "suffix" : "" }, { "dropping-particle" : "", "family" : "Quinn", "given" : "Charles T", "non-dropping-particle" : "", "parse-names" : false, "suffix" : "" }, { "dropping-particle" : "", "family" : "Ichord", "given" : "Rebecca", "non-dropping-particle" : "", "parse-names" : false, "suffix" : "" }, { "dropping-particle" : "", "family" : "Dowling", "given" : "Michael M", "non-dropping-particle" : "", "parse-names" : false, "suffix" : "" }, { "dropping-particle" : "", "family" : "Miller", "given" : "J Philip", "non-dropping-particle" : "", "parse-names" : false, "suffix" : "" }, { "dropping-particle" : "", "family" : "Debaun", "given" : "Michael R", "non-dropping-particle" : "", "parse-names" : false, "suffix" : "" } ], "container-title" : "American journal of hematology", "id" : "ITEM-1", "issue" : "2", "issued" : { "date-parts" : [ [ "2014", "2" ] ] }, "page" : "162-7", "title" : "Parent education and biologic factors influence on cognition in sickle cell anemia.", "type" : "article-journal", "volume" : "89" }, "uris" : [ "http://www.mendeley.com/documents/?uuid=747a78a4-73f3-40b3-a6f2-7b47da1b6630" ] } ], "mendeley" : { "formattedCitation" : "[122]", "plainTextFormattedCitation" : "[122]", "previouslyFormattedCitation" : "[122]" }, "properties" : { "noteIndex" : 0 }, "schema" : "https://github.com/citation-style-language/schema/raw/master/csl-citation.json" }</w:instrText>
      </w:r>
      <w:r w:rsidRPr="009C3FEC">
        <w:fldChar w:fldCharType="separate"/>
      </w:r>
      <w:r w:rsidR="008B63B1" w:rsidRPr="008B63B1">
        <w:rPr>
          <w:noProof/>
        </w:rPr>
        <w:t>[122]</w:t>
      </w:r>
      <w:r w:rsidRPr="009C3FEC">
        <w:fldChar w:fldCharType="end"/>
      </w:r>
      <w:r w:rsidRPr="009C3FEC">
        <w:t xml:space="preserve"> and children with normal MRI perform significantly worse than healthy controls by approximately 7 IQ points </w:t>
      </w:r>
      <w:r w:rsidRPr="009C3FEC">
        <w:fldChar w:fldCharType="begin" w:fldLock="1"/>
      </w:r>
      <w:r w:rsidRPr="009C3FEC">
        <w:instrText>ADDIN CSL_CITATION { "citationItems" : [ { "id" : "ITEM-1", "itemData" : { "author" : [ { "dropping-particle" : "", "family" : "Kawadler", "given" : "J M", "non-dropping-particle" : "", "parse-names" : false, "suffix" : "" }, { "dropping-particle" : "", "family" : "Clayden", "given" : "J D", "non-dropping-particle" : "", "parse-names" : false, "suffix" : "" }, { "dropping-particle" : "", "family" : "Clark", "given" : "C A", "non-dropping-particle" : "", "parse-names" : false, "suffix" : "" }, { "dropping-particle" : "", "family" : "Kirkham", "given" : "F J", "non-dropping-particle" : "", "parse-names" : false, "suffix" : "" } ], "container-title" : "Developmental Medicine and Child Neurology", "id" : "ITEM-1", "issued" : { "date-parts" : [ [ "2016" ] ] }, "title" : "Intelligence Quotient in Paediatric Sickle Cell Disease: a Systematic Review and Meta-Analysis", "type" : "article-journal" }, "uris" : [ "http://www.mendeley.com/documents/?uuid=b28e56aa-3b2e-4383-89eb-d6431783db36" ] } ], "mendeley" : { "formattedCitation" : "[8]", "plainTextFormattedCitation" : "[8]", "previouslyFormattedCitation" : "[8]" }, "properties" : { "noteIndex" : 0 }, "schema" : "https://github.com/citation-style-language/schema/raw/master/csl-citation.json" }</w:instrText>
      </w:r>
      <w:r w:rsidRPr="009C3FEC">
        <w:fldChar w:fldCharType="separate"/>
      </w:r>
      <w:r w:rsidRPr="009C3FEC">
        <w:rPr>
          <w:noProof/>
        </w:rPr>
        <w:t>[8]</w:t>
      </w:r>
      <w:r w:rsidRPr="009C3FEC">
        <w:fldChar w:fldCharType="end"/>
      </w:r>
      <w:r w:rsidRPr="009C3FEC">
        <w:t xml:space="preserve"> (Figure 8).</w:t>
      </w:r>
    </w:p>
    <w:p w14:paraId="265DA301" w14:textId="71432B23" w:rsidR="009C3FEC" w:rsidRDefault="009C3FEC" w:rsidP="009C3FEC">
      <w:pPr>
        <w:pStyle w:val="figcaption"/>
      </w:pPr>
      <w:r w:rsidRPr="003A3F84">
        <w:t>Forest plots of mean differences between SCD patients categorized by MRI status: stroke, silent cerebral infarct (SCI+), no evidence of SCI (SCI-) and healthy controls (HC). Mean differences (estimates) were significant between patients with history of stroke vs SCI+ (left panel), SCI+ vs SCI- (middle panel), and SCI- vs HC (right panel). CI=confidence interval.</w:t>
      </w:r>
    </w:p>
    <w:p w14:paraId="49747C7C" w14:textId="77777777" w:rsidR="009C3FEC" w:rsidRPr="00AD03D9" w:rsidRDefault="009C3FEC" w:rsidP="009C3FEC">
      <w:pPr>
        <w:pStyle w:val="H3"/>
      </w:pPr>
      <w:r>
        <w:t>SCI and IQ</w:t>
      </w:r>
    </w:p>
    <w:p w14:paraId="470943A2" w14:textId="0D3419FB" w:rsidR="009C3FEC" w:rsidRDefault="009C3FEC" w:rsidP="009C3FEC">
      <w:pPr>
        <w:pStyle w:val="paragraph"/>
      </w:pPr>
      <w:r>
        <w:lastRenderedPageBreak/>
        <w:t>Although children with normal MRI have lowered IQ than healthy controls, t</w:t>
      </w:r>
      <w:r w:rsidRPr="00AD03D9">
        <w:t xml:space="preserve">hese findings </w:t>
      </w:r>
      <w:r>
        <w:t xml:space="preserve">may link </w:t>
      </w:r>
      <w:r w:rsidRPr="00AD03D9">
        <w:t xml:space="preserve">presence of </w:t>
      </w:r>
      <w:r>
        <w:t>SCI</w:t>
      </w:r>
      <w:r w:rsidRPr="00AD03D9">
        <w:t xml:space="preserve"> and size</w:t>
      </w:r>
      <w:r>
        <w:t xml:space="preserve"> of SCI</w:t>
      </w:r>
      <w:r w:rsidRPr="00AD03D9">
        <w:t xml:space="preserve"> </w:t>
      </w:r>
      <w:r>
        <w:t xml:space="preserve">with IQ. Differences in T2-weighted/FLAIR protocols and lesion quantification methods have varied, and difficult to interpret. Results are mixed; where </w:t>
      </w:r>
      <w:r w:rsidRPr="00AD03D9">
        <w:t>one study did not provide any correlation result with IQ</w:t>
      </w:r>
      <w:r>
        <w:t xml:space="preserve"> </w:t>
      </w:r>
      <w:r w:rsidRPr="00AD03D9">
        <w:fldChar w:fldCharType="begin" w:fldLock="1"/>
      </w:r>
      <w:r w:rsidR="008B63B1">
        <w:instrText>ADDIN CSL_CITATION { "citationItems" : [ { "id" : "ITEM-1", "itemData" : { "DOI" : "10.1002/ana.20790", "ISSN" : "0364-5134", "PMID" : "16450382", "abstract" : "Sickle cell disease (SCD) is associated with cerebrovascular disease, cerebral infarction, and cognitive dysfunction. This study aimed to detect the presence and extent of white matter abnormalities in individuals with SCD using voxel-based morphometry (VBM).", "author" : [ { "dropping-particle" : "", "family" : "Baldeweg", "given" : "Torsten", "non-dropping-particle" : "", "parse-names" : false, "suffix" : "" }, { "dropping-particle" : "", "family" : "Hogan", "given" : "Alexandra M", "non-dropping-particle" : "", "parse-names" : false, "suffix" : "" }, { "dropping-particle" : "", "family" : "Saunders", "given" : "Dawn E", "non-dropping-particle" : "", "parse-names" : false, "suffix" : "" }, { "dropping-particle" : "", "family" : "Telfer", "given" : "Paul", "non-dropping-particle" : "", "parse-names" : false, "suffix" : "" }, { "dropping-particle" : "", "family" : "Gadian", "given" : "David G", "non-dropping-particle" : "", "parse-names" : false, "suffix" : "" }, { "dropping-particle" : "", "family" : "Vargha-Khadem", "given" : "Faraneh", "non-dropping-particle" : "", "parse-names" : false, "suffix" : "" }, { "dropping-particle" : "", "family" : "Kirkham", "given" : "Fenella J", "non-dropping-particle" : "", "parse-names" : false, "suffix" : "" } ], "container-title" : "Annals of Neurology", "id" : "ITEM-1", "issue" : "4", "issued" : { "date-parts" : [ [ "2006", "4" ] ] }, "page" : "662-72", "title" : "Detecting white matter injury in sickle cell disease using voxel-based morphometry.", "type" : "article-journal", "volume" : "59" }, "uris" : [ "http://www.mendeley.com/documents/?uuid=e932da47-920f-44d8-90a4-74607747949f" ] } ], "mendeley" : { "formattedCitation" : "[86]", "plainTextFormattedCitation" : "[86]", "previouslyFormattedCitation" : "[86]" }, "properties" : { "noteIndex" : 0 }, "schema" : "https://github.com/citation-style-language/schema/raw/master/csl-citation.json" }</w:instrText>
      </w:r>
      <w:r w:rsidRPr="00AD03D9">
        <w:fldChar w:fldCharType="separate"/>
      </w:r>
      <w:r w:rsidR="008B63B1" w:rsidRPr="008B63B1">
        <w:rPr>
          <w:noProof/>
        </w:rPr>
        <w:t>[86]</w:t>
      </w:r>
      <w:r w:rsidRPr="00AD03D9">
        <w:fldChar w:fldCharType="end"/>
      </w:r>
      <w:r w:rsidRPr="00AD03D9">
        <w:t>, two studies found volume of SCI to be a significant predictor of IQ</w:t>
      </w:r>
      <w:r>
        <w:t xml:space="preserve"> </w:t>
      </w:r>
      <w:r w:rsidRPr="00AD03D9">
        <w:fldChar w:fldCharType="begin" w:fldLock="1"/>
      </w:r>
      <w:r w:rsidR="008B63B1">
        <w:instrText>ADDIN CSL_CITATION { "citationItems" : [ { "id" : "ITEM-1", "itemData" : { "DOI" : "10.1017/S1355617706060085", "ISBN" : "1355-6177 (Print)\\n1355-6177 (Linking)", "ISSN" : "1355-6177", "PMID" : "16433941", "abstract" : "We assessed midsagittal corpus callosum size in sickle cell disease (SCD) and its relationship to lesion volume, lesion location, and cognitive functioning. Twenty-eight children with SCD and 16 demographic controls completed magnetic resonance imaging (MRI) and neuropsychological testing. Corpus callosum (CC) size was smaller for children with silent infarcts (n = 8) or overt stroke (n = 8) than for those without visible infarcts (n = 12) or control participants. Lesion volume was a robust predictor of IQ and other cognitive scores; total CC size did not typically add explanatory power for these measures. The size of the rostral body of the CC, however, independently predicted measures of distractibility, speeded production, and working memory. Posterior CC size was also decreased among many of the children with SCD, even in the absence of visible infarcts in this region. Brain morphology appears to provide additional information about SCD-related effects on the brain above and beyond visible infarcts.", "author" : [ { "dropping-particle" : "", "family" : "Schatz", "given" : "Jeffrey", "non-dropping-particle" : "", "parse-names" : false, "suffix" : "" }, { "dropping-particle" : "", "family" : "Buzan", "given" : "Robert", "non-dropping-particle" : "", "parse-names" : false, "suffix" : "" } ], "container-title" : "Journal of the International Neuropsychological Society : JINS", "id" : "ITEM-1", "issue" : "1", "issued" : { "date-parts" : [ [ "2006", "1" ] ] }, "page" : "24-33", "title" : "Decreased corpus callosum size in sickle cell disease: relationship with cerebral infarcts and cognitive functioning.", "type" : "article-journal", "volume" : "12" }, "uris" : [ "http://www.mendeley.com/documents/?uuid=abd6b957-d1c3-4cc6-922c-a5ff5a8f23c0" ] }, { "id" : "ITEM-2", "itemData" : { "DOI" : "10.1111/bjh.13179", "ISSN" : "1365-2141", "PMID" : "25303108", "abstract" : "Sickle cell disease can be complicated by cerebral white matter hyperintensities (WMHs), which are associated with diminished neurocognitive functioning. The influence of the total volume of WMHs on the degree of neurocognitive dysfunction has not yet been characterized. In our study of 38 patients (mean age 12\u00b75 years) we demonstrated that a higher volume of WMHs was associated with lower full-scale intelligence quotient (IQ), verbal IQ, Processing Speed Index and more fatigue. Our results suggest that volume of WMHs is an additional parameter to take into account when planning individual diagnostic and treatment options.", "author" : [ { "dropping-particle" : "", "family" : "Land", "given" : "Veronica", "non-dropping-particle" : "van der", "parse-names" : false, "suffix" : "" }, { "dropping-particle" : "", "family" : "Hijmans", "given" : "Channa T", "non-dropping-particle" : "", "parse-names" : false, "suffix" : "" }, { "dropping-particle" : "", "family" : "Ruiter", "given" : "Marieke", "non-dropping-particle" : "de", "parse-names" : false, "suffix" : "" }, { "dropping-particle" : "", "family" : "Mutsaerts", "given" : "Henri J M M", "non-dropping-particle" : "", "parse-names" : false, "suffix" : "" }, { "dropping-particle" : "", "family" : "Cnossen", "given" : "Marjon H", "non-dropping-particle" : "", "parse-names" : false, "suffix" : "" }, { "dropping-particle" : "", "family" : "Engelen", "given" : "Marc", "non-dropping-particle" : "", "parse-names" : false, "suffix" : "" }, { "dropping-particle" : "", "family" : "Majoie", "given" : "Charles B L M", "non-dropping-particle" : "", "parse-names" : false, "suffix" : "" }, { "dropping-particle" : "", "family" : "Nederveen", "given" : "Aart J", "non-dropping-particle" : "", "parse-names" : false, "suffix" : "" }, { "dropping-particle" : "", "family" : "Grootenhuis", "given" : "Martha a", "non-dropping-particle" : "", "parse-names" : false, "suffix" : "" }, { "dropping-particle" : "", "family" : "Fijnvandraat", "given" : "Karin", "non-dropping-particle" : "", "parse-names" : false, "suffix" : "" } ], "container-title" : "British journal of haematology", "id" : "ITEM-2", "issued" : { "date-parts" : [ [ "2015", "10", "10" ] ] }, "page" : "553-556", "title" : "Volume of white matter hyperintensities is an independent predictor of intelligence quotient and processing speed in children with sickle cell disease.", "type" : "article-journal", "volume" : "168" }, "uris" : [ "http://www.mendeley.com/documents/?uuid=58c975b1-5583-4828-a364-def60b5d5310" ] } ], "mendeley" : { "formattedCitation" : "[123,124]", "plainTextFormattedCitation" : "[123,124]", "previouslyFormattedCitation" : "[123,124]" }, "properties" : { "noteIndex" : 0 }, "schema" : "https://github.com/citation-style-language/schema/raw/master/csl-citation.json" }</w:instrText>
      </w:r>
      <w:r w:rsidRPr="00AD03D9">
        <w:fldChar w:fldCharType="separate"/>
      </w:r>
      <w:r w:rsidR="008B63B1" w:rsidRPr="008B63B1">
        <w:rPr>
          <w:noProof/>
        </w:rPr>
        <w:t>[123,124]</w:t>
      </w:r>
      <w:r w:rsidRPr="00AD03D9">
        <w:fldChar w:fldCharType="end"/>
      </w:r>
      <w:r w:rsidRPr="00AD03D9">
        <w:t xml:space="preserve"> and one study found only patients with larger lesions had lower IQ</w:t>
      </w:r>
      <w:r>
        <w:t xml:space="preserve"> </w:t>
      </w:r>
      <w:r w:rsidRPr="00AD03D9">
        <w:fldChar w:fldCharType="begin" w:fldLock="1"/>
      </w:r>
      <w:r w:rsidR="008B63B1">
        <w:instrText>ADDIN CSL_CITATION { "citationItems" : [ { "id" : "ITEM-1", "itemData" : { "DOI" : "10.1177/08830738020170122401", "ISBN" : "0883-0738 (Print)\\r0883-0738 (Linking)", "ISSN" : "0883-0738", "PMID" : "12593461", "abstract" : "The effect of increased tissue injury in children with sickle cell disease and silent cerebral infarcts is not known. We determined the relationship between the extent of injury and IQ scores in children with silent cerebral infarcts. Participants were 27 children with sickle cell disease who had received magnetic resonance imaging (MRI). Children were divided into three groups: group 1, small lesion volume (n = 9, &lt; 6.8 cm3); group 2, large lesion volume (n = 9; &gt; 6.8 cm3); and group 3, no cerebral infarcts (n = 9). The Wechsler Full-Scale IQ was significantly lower for group 2 (mean = 76.1) when compared with group 1 (mean = 87.7) or group 3 (mean = 89.9). In children with silent cerebral infarcts, large tissue loss is associated with lower Wechsler Full-Scale IQ and small tissue loss is associated with no apparent change in IQ compared with children with no cerebral infarcts. The progressive accumulation of silent infarcts may lead to poorer intellectual functioning.", "author" : [ { "dropping-particle" : "", "family" : "Schatz", "given" : "Jeffrey", "non-dropping-particle" : "", "parse-names" : false, "suffix" : "" }, { "dropping-particle" : "", "family" : "White", "given" : "Desiree A", "non-dropping-particle" : "", "parse-names" : false, "suffix" : "" }, { "dropping-particle" : "", "family" : "Moinuddin", "given" : "Asif", "non-dropping-particle" : "", "parse-names" : false, "suffix" : "" }, { "dropping-particle" : "", "family" : "Armstrong", "given" : "Melissa", "non-dropping-particle" : "", "parse-names" : false, "suffix" : "" }, { "dropping-particle" : "", "family" : "DeBaun", "given" : "Michael R", "non-dropping-particle" : "", "parse-names" : false, "suffix" : "" } ], "container-title" : "Journal of Child Neurology", "id" : "ITEM-1", "issue" : "12", "issued" : { "date-parts" : [ [ "2002", "12" ] ] }, "page" : "891-5", "title" : "Lesion burden and cognitive morbidity in children with sickle cell disease.", "type" : "article-journal", "volume" : "17" }, "uris" : [ "http://www.mendeley.com/documents/?uuid=0489f8fa-2d19-4a66-8e8d-30b3db5eed69" ] } ], "mendeley" : { "formattedCitation" : "[125]", "plainTextFormattedCitation" : "[125]", "previouslyFormattedCitation" : "[125]" }, "properties" : { "noteIndex" : 0 }, "schema" : "https://github.com/citation-style-language/schema/raw/master/csl-citation.json" }</w:instrText>
      </w:r>
      <w:r w:rsidRPr="00AD03D9">
        <w:fldChar w:fldCharType="separate"/>
      </w:r>
      <w:r w:rsidR="008B63B1" w:rsidRPr="008B63B1">
        <w:rPr>
          <w:noProof/>
        </w:rPr>
        <w:t>[125]</w:t>
      </w:r>
      <w:r w:rsidRPr="00AD03D9">
        <w:fldChar w:fldCharType="end"/>
      </w:r>
      <w:r w:rsidRPr="00AD03D9">
        <w:t>.</w:t>
      </w:r>
    </w:p>
    <w:p w14:paraId="6FF3A5D3" w14:textId="77777777" w:rsidR="009C3FEC" w:rsidRPr="00DC7EFE" w:rsidRDefault="009C3FEC" w:rsidP="009C3FEC">
      <w:pPr>
        <w:pStyle w:val="H2"/>
      </w:pPr>
      <w:bookmarkStart w:id="2" w:name="_Toc286393635"/>
      <w:r w:rsidRPr="00DC7EFE">
        <w:t>Executive Functioning</w:t>
      </w:r>
      <w:bookmarkEnd w:id="2"/>
    </w:p>
    <w:p w14:paraId="712D874F" w14:textId="638ED3FB" w:rsidR="009C3FEC" w:rsidRPr="00DC7EFE" w:rsidRDefault="009C3FEC" w:rsidP="009C3FEC">
      <w:pPr>
        <w:pStyle w:val="paragraph"/>
      </w:pPr>
      <w:r>
        <w:t>Due to the localization of SCI primarily in the frontal lobe white matter, much work has focused on</w:t>
      </w:r>
      <w:r w:rsidRPr="00DC7EFE">
        <w:t xml:space="preserve"> deficits in executive functioning, an umbrella term for frontal lobe functions such as inhibition, planning, organisation, processing, decision-making, mental flexibility and working memory. </w:t>
      </w:r>
      <w:r>
        <w:t xml:space="preserve">A comprehensive </w:t>
      </w:r>
      <w:r w:rsidRPr="00DC7EFE">
        <w:t xml:space="preserve">systematic review </w:t>
      </w:r>
      <w:r>
        <w:t xml:space="preserve">published in </w:t>
      </w:r>
      <w:r w:rsidRPr="00DC7EFE">
        <w:t>2007</w:t>
      </w:r>
      <w:r>
        <w:t xml:space="preserve"> </w:t>
      </w:r>
      <w:r w:rsidRPr="00DC7EFE">
        <w:fldChar w:fldCharType="begin" w:fldLock="1"/>
      </w:r>
      <w:r w:rsidR="008B63B1">
        <w:instrText>ADDIN CSL_CITATION { "citationItems" : [ { "id" : "ITEM-1", "itemData" : { "DOI" : "10.1080/09297040600800956", "ISSN" : "0929-7049", "PMID" : "17364569", "abstract" : "This literature review summarizes all studies relating neuropsychological performance to neuroimaging findings in pediatric sickle cell disease (N=28; published 1991-2005). Although inconsistencies exist within and across domains, deficits in intelligence (IQ), attention and executive functions, memory, language, visuomotor abilities, and academic achievement have been identified. Overall neurocognitive compromise was revealed to be related to the level of neurological injury and the location of silent infarct. Attentional and executive dysfunction is prevalent and related to frontal lobe abnormalities.", "author" : [ { "dropping-particle" : "", "family" : "Berkelhammer", "given" : "Leslie D", "non-dropping-particle" : "", "parse-names" : false, "suffix" : "" }, { "dropping-particle" : "", "family" : "Williamson", "given" : "Adrienne L", "non-dropping-particle" : "", "parse-names" : false, "suffix" : "" }, { "dropping-particle" : "", "family" : "Sanford", "given" : "Stacy D", "non-dropping-particle" : "", "parse-names" : false, "suffix" : "" }, { "dropping-particle" : "", "family" : "Dirksen", "given" : "Courtney L", "non-dropping-particle" : "", "parse-names" : false, "suffix" : "" }, { "dropping-particle" : "", "family" : "Sharp", "given" : "William G", "non-dropping-particle" : "", "parse-names" : false, "suffix" : "" }, { "dropping-particle" : "", "family" : "Margulies", "given" : "Allison S", "non-dropping-particle" : "", "parse-names" : false, "suffix" : "" }, { "dropping-particle" : "", "family" : "Prengler", "given" : "Rebecca a", "non-dropping-particle" : "", "parse-names" : false, "suffix" : "" } ], "container-title" : "Child Neuropsychology", "id" : "ITEM-1", "issue" : "2", "issued" : { "date-parts" : [ [ "2007", "3" ] ] }, "page" : "120-31", "title" : "Neurocognitive sequelae of pediatric sickle cell disease: a review of the literature.", "type" : "article-journal", "volume" : "13" }, "uris" : [ "http://www.mendeley.com/documents/?uuid=6d430f84-dfab-406d-a57b-195960319f85" ] } ], "mendeley" : { "formattedCitation" : "[126]", "plainTextFormattedCitation" : "[126]", "previouslyFormattedCitation" : "[126]" }, "properties" : { "noteIndex" : 0 }, "schema" : "https://github.com/citation-style-language/schema/raw/master/csl-citation.json" }</w:instrText>
      </w:r>
      <w:r w:rsidRPr="00DC7EFE">
        <w:fldChar w:fldCharType="separate"/>
      </w:r>
      <w:r w:rsidR="008B63B1" w:rsidRPr="008B63B1">
        <w:rPr>
          <w:noProof/>
        </w:rPr>
        <w:t>[126]</w:t>
      </w:r>
      <w:r w:rsidRPr="00DC7EFE">
        <w:fldChar w:fldCharType="end"/>
      </w:r>
      <w:r>
        <w:t xml:space="preserve"> </w:t>
      </w:r>
      <w:r w:rsidRPr="00DC7EFE">
        <w:t>found</w:t>
      </w:r>
      <w:r>
        <w:t xml:space="preserve"> that</w:t>
      </w:r>
      <w:r w:rsidRPr="00DC7EFE">
        <w:t xml:space="preserve"> 11 out of 13 studies </w:t>
      </w:r>
      <w:r>
        <w:t>showed</w:t>
      </w:r>
      <w:r w:rsidRPr="00DC7EFE">
        <w:t xml:space="preserve"> executive function and attention were impaired in children with SCD</w:t>
      </w:r>
      <w:r>
        <w:t xml:space="preserve">, in domains such as </w:t>
      </w:r>
      <w:r w:rsidRPr="00DC7EFE">
        <w:t>sustained attention</w:t>
      </w:r>
      <w:r>
        <w:t xml:space="preserve"> </w:t>
      </w:r>
      <w:r w:rsidRPr="00DC7EFE">
        <w:fldChar w:fldCharType="begin" w:fldLock="1"/>
      </w:r>
      <w:r w:rsidR="008B63B1">
        <w:instrText>ADDIN CSL_CITATION { "citationItems" : [ { "id" : "ITEM-1", "itemData" : { "ISSN" : "0022-3476", "PMID" : "8229478", "abstract" : "We examined the nature and extent of neuropsychologic impairment in children with sickle cell anemia (SCA) with or without stroke. Twenty-nine children with SCA received cranial magnetic resonance imaging. Strokes were classified into three groups: diffuse cortical stroke (n = 11), anterior stroke (n = 6), or none (n = 12). Children with SCA and 20 age-matched sibling control subjects then received a neurologic examination and a neuropsychologic battery of tests that included motor, verbal, spatial, attentional, and memory measures. Tests of spatial function showed that children with diffuse cortical strokes were impaired, whereas children with anterior lesions had intrusions of irrelevant material during list recall. There were no significant differences between children with stroke and sibling control subjects on motor, verbal, or memory measures. Six children had evidence of stroke on magnetic resonance imaging without any history of a damaging neurologic event. These children had impaired neuropsychologic performance relative to that of sibling control subjects in a pattern similar to that of children with overt stroke. Children with SCA without stroke did not differ from sibling control subjects on any measure. Our results indicate that overt and silent strokes result in lesion-specific neuropsychologic deficits in children with SCA.", "author" : [ { "dropping-particle" : "", "family" : "Craft", "given" : "S", "non-dropping-particle" : "", "parse-names" : false, "suffix" : "" }, { "dropping-particle" : "", "family" : "Schatz", "given" : "J", "non-dropping-particle" : "", "parse-names" : false, "suffix" : "" }, { "dropping-particle" : "", "family" : "Glauser", "given" : "T a", "non-dropping-particle" : "", "parse-names" : false, "suffix" : "" }, { "dropping-particle" : "", "family" : "Lee", "given" : "B", "non-dropping-particle" : "", "parse-names" : false, "suffix" : "" }, { "dropping-particle" : "", "family" : "DeBaun", "given" : "M R", "non-dropping-particle" : "", "parse-names" : false, "suffix" : "" } ], "container-title" : "The Journal of Pediatrics", "id" : "ITEM-1", "issue" : "5", "issued" : { "date-parts" : [ [ "1993", "11" ] ] }, "page" : "712-7", "title" : "Neuropsychologic effects of stroke in children with sickle cell anemia.", "type" : "article-journal", "volume" : "123" }, "uris" : [ "http://www.mendeley.com/documents/?uuid=704299c5-25de-4e77-ad1d-53d27f7c1088" ] }, { "id" : "ITEM-2", "itemData" : { "ISSN" : "0146-8693", "PMID" : "11007807", "abstract" : "To examine neurocognitive functioning in children classified with overt cerebral vascular accidents (CVAs), silent infarcts, or without central nervous system (CNS) pathology on magnetic resonance imaging.", "author" : [ { "dropping-particle" : "", "family" : "Brown", "given" : "R T", "non-dropping-particle" : "", "parse-names" : false, "suffix" : "" }, { "dropping-particle" : "", "family" : "Davis", "given" : "P C", "non-dropping-particle" : "", "parse-names" : false, "suffix" : "" }, { "dropping-particle" : "", "family" : "Lambert", "given" : "R", "non-dropping-particle" : "", "parse-names" : false, "suffix" : "" }, { "dropping-particle" : "", "family" : "Hsu", "given" : "L", "non-dropping-particle" : "", "parse-names" : false, "suffix" : "" }, { "dropping-particle" : "", "family" : "Hopkins", "given" : "K", "non-dropping-particle" : "", "parse-names" : false, "suffix" : "" }, { "dropping-particle" : "", "family" : "Eckman", "given" : "J", "non-dropping-particle" : "", "parse-names" : false, "suffix" : "" } ], "container-title" : "Journal of Pediatric Psychology", "id" : "ITEM-2", "issue" : "7", "issued" : { "date-parts" : [ [ "2000" ] ] }, "page" : "503-13", "title" : "Neurocognitive functioning and magnetic resonance imaging in children with sickle cell disease.", "type" : "article-journal", "volume" : "25" }, "uris" : [ "http://www.mendeley.com/documents/?uuid=06cb2d40-12a6-486c-9c51-71a661a6ae4d" ] }, { "id" : "ITEM-3", "itemData" : { "author" : [ { "dropping-particle" : "", "family" : "Schatz", "given" : "J", "non-dropping-particle" : "", "parse-names" : false, "suffix" : "" }, { "dropping-particle" : "", "family" : "Brown", "given" : "R T", "non-dropping-particle" : "", "parse-names" : false, "suffix" : "" }, { "dropping-particle" : "", "family" : "Pascual", "given" : "J M", "non-dropping-particle" : "", "parse-names" : false, "suffix" : "" }, { "dropping-particle" : "", "family" : "Hsu", "given" : "L", "non-dropping-particle" : "", "parse-names" : false, "suffix" : "" }, { "dropping-particle" : "", "family" : "Debaun", "given" : "M R", "non-dropping-particle" : "", "parse-names" : false, "suffix" : "" } ], "container-title" : "Neurology", "id" : "ITEM-3", "issued" : { "date-parts" : [ [ "2001" ] ] }, "page" : "1109-1111", "title" : "Poor school performance and cognitive functioning with silent cerebral infarcts and sickle cell disease", "type" : "article-journal", "volume" : "56" }, "uris" : [ "http://www.mendeley.com/documents/?uuid=b1a98673-f412-4bc3-be17-4ab5968a6bb2" ] } ], "mendeley" : { "formattedCitation" : "[127\u2013129]", "plainTextFormattedCitation" : "[127\u2013129]", "previouslyFormattedCitation" : "[127\u2013129]" }, "properties" : { "noteIndex" : 0 }, "schema" : "https://github.com/citation-style-language/schema/raw/master/csl-citation.json" }</w:instrText>
      </w:r>
      <w:r w:rsidRPr="00DC7EFE">
        <w:fldChar w:fldCharType="separate"/>
      </w:r>
      <w:r w:rsidR="008B63B1" w:rsidRPr="008B63B1">
        <w:rPr>
          <w:noProof/>
        </w:rPr>
        <w:t>[127–129]</w:t>
      </w:r>
      <w:r w:rsidRPr="00DC7EFE">
        <w:fldChar w:fldCharType="end"/>
      </w:r>
      <w:r>
        <w:t>,</w:t>
      </w:r>
      <w:r w:rsidRPr="00DC7EFE">
        <w:t xml:space="preserve"> cognitive flexibility</w:t>
      </w:r>
      <w:r>
        <w:t xml:space="preserve"> </w:t>
      </w:r>
      <w:r w:rsidRPr="00DC7EFE">
        <w:fldChar w:fldCharType="begin" w:fldLock="1"/>
      </w:r>
      <w:r w:rsidR="008B63B1">
        <w:instrText>ADDIN CSL_CITATION { "citationItems" : [ { "id" : "ITEM-1", "itemData" : { "ISSN" : "0012-1622", "PMID" : "9746006", "abstract" : "This study examined the cognitive manifestations of frontal-lobe infarction in a population of children with sickle cell disease (SCD). Forty-one patients with SCD underwent MRI. Five patients with stroke symptoms had large infarcts encroaching on the tissue of the frontal lobes. Four patients without symptoms had smaller frontal-lobe infarcts. The patients with stroke were significantly impaired on measures of intelligence, memory, and frontal-lobe function (Wisconsin Card Sorting Test, WCST) compared with both the patients with normal MRI scans (N=30) and a group of sibling controls (N=15), who did not differ from each other. Patients with covert infarction obtained scores on the intelligence tests and the WCST that fell in between those of the stroke patients and the other two groups. This trend toward impairment suggests that patients with covert infarction are at similar risk for cognitive deficits to those with stroke.", "author" : [ { "dropping-particle" : "", "family" : "Watkins", "given" : "K E", "non-dropping-particle" : "", "parse-names" : false, "suffix" : "" }, { "dropping-particle" : "", "family" : "Hewes", "given" : "D K", "non-dropping-particle" : "", "parse-names" : false, "suffix" : "" }, { "dropping-particle" : "", "family" : "Connelly", "given" : "A", "non-dropping-particle" : "", "parse-names" : false, "suffix" : "" }, { "dropping-particle" : "", "family" : "Kendall", "given" : "B E", "non-dropping-particle" : "", "parse-names" : false, "suffix" : "" }, { "dropping-particle" : "", "family" : "Kingsley", "given" : "D P", "non-dropping-particle" : "", "parse-names" : false, "suffix" : "" }, { "dropping-particle" : "", "family" : "Evans", "given" : "J E", "non-dropping-particle" : "", "parse-names" : false, "suffix" : "" }, { "dropping-particle" : "", "family" : "Gadian", "given" : "D G", "non-dropping-particle" : "", "parse-names" : false, "suffix" : "" }, { "dropping-particle" : "", "family" : "Vargha-Khadem", "given" : "F", "non-dropping-particle" : "", "parse-names" : false, "suffix" : "" }, { "dropping-particle" : "", "family" : "Kirkham", "given" : "F J", "non-dropping-particle" : "", "parse-names" : false, "suffix" : "" } ], "container-title" : "Developmental Medicine and Child Neurology", "id" : "ITEM-1", "issue" : "8", "issued" : { "date-parts" : [ [ "1998", "8" ] ] }, "page" : "536-43", "title" : "Cognitive deficits associated with frontal-lobe infarction in children with sickle cell disease.", "type" : "article-journal", "volume" : "40" }, "uris" : [ "http://www.mendeley.com/documents/?uuid=4250f20f-b97e-4a01-a81b-58d41a9490bf" ] }, { "id" : "ITEM-2", "itemData" : { "DOI" : "10.1080/09297049.2011.613813", "ISSN" : "0929-7049", "PMID" : "21961955", "abstract" : "Objective: The aim of this study was to compare executive function abilities of 8- to 12-year-old children with sickle cell disease (SCD) with a matched control sample. The measures included the parent and teacher Behavior Rating Inventory of Executive Function (BRIEF); the Delis-Kaplan Executive Function System (D-KEFS), Free Sorting Test and Color Word Interference Test; and the Children's Kitchen Task Assessment (CKTA), a new performance measure. Methods: Twenty-two children with SCD were recruited from one hematology clinic and 22 community children, matched on characteristics of age, gender, and race, were selected from a larger sample of controls for comparison. Parents and teachers completed rating scales. Results:As hypothesized, children with SCD scored significantly lower than matched controls on Digit Span Forward; on 5 of the 9 D-KFES Color Word Interference and Sorting tasks; on CKTA organization, initiation, and task completion; and on the BRIEF's parent and teacher Metacognitive Index (MI) and Global Executive Composite (GEC) scores. Conclusion:Cognitive and performance evaluations indicate lower executive function among children with SCD. Results substantiate the need for evaluative triangulation for children with SCD: Neurocognitive testing supported by performance testing, and adult reflection of a child's daily performance compared to other children. These elements will provide rich data to create educational support for children with SCD who have frequent hospitalizations, school absences, and the potential presence of cerebral vascular accident symptomology.", "author" : [ { "dropping-particle" : "", "family" : "Berg", "given" : "Christine", "non-dropping-particle" : "", "parse-names" : false, "suffix" : "" }, { "dropping-particle" : "", "family" : "Edwards", "given" : "Dorothy Farrar", "non-dropping-particle" : "", "parse-names" : false, "suffix" : "" }, { "dropping-particle" : "", "family" : "King", "given" : "Allison", "non-dropping-particle" : "", "parse-names" : false, "suffix" : "" } ], "container-title" : "Child Neuropsychology", "id" : "ITEM-2", "issue" : "5", "issued" : { "date-parts" : [ [ "2012", "9", "3" ] ] }, "page" : "432-448", "title" : "Executive function performance on the children's kitchen task assessment with children with sickle cell disease and matched controls", "type" : "article-journal", "volume" : "18" }, "uris" : [ "http://www.mendeley.com/documents/?uuid=c80684b9-bf56-4350-bbd4-28e54eea63f3" ] } ], "mendeley" : { "formattedCitation" : "[68,130]", "plainTextFormattedCitation" : "[68,130]", "previouslyFormattedCitation" : "[68,130]" }, "properties" : { "noteIndex" : 0 }, "schema" : "https://github.com/citation-style-language/schema/raw/master/csl-citation.json" }</w:instrText>
      </w:r>
      <w:r w:rsidRPr="00DC7EFE">
        <w:fldChar w:fldCharType="separate"/>
      </w:r>
      <w:r w:rsidR="008B63B1" w:rsidRPr="008B63B1">
        <w:rPr>
          <w:noProof/>
        </w:rPr>
        <w:t>[68,130]</w:t>
      </w:r>
      <w:r w:rsidRPr="00DC7EFE">
        <w:fldChar w:fldCharType="end"/>
      </w:r>
      <w:r w:rsidRPr="00DC7EFE">
        <w:t xml:space="preserve"> </w:t>
      </w:r>
      <w:r>
        <w:t>and</w:t>
      </w:r>
      <w:r w:rsidRPr="00DC7EFE">
        <w:t xml:space="preserve"> working memory</w:t>
      </w:r>
      <w:r>
        <w:t xml:space="preserve"> </w:t>
      </w:r>
      <w:r w:rsidRPr="00DC7EFE">
        <w:fldChar w:fldCharType="begin" w:fldLock="1"/>
      </w:r>
      <w:r w:rsidR="008B63B1">
        <w:instrText>ADDIN CSL_CITATION { "citationItems" : [ { "id" : "ITEM-1", "itemData" : { "ISSN" : "0022-3476", "PMID" : "8229478", "abstract" : "We examined the nature and extent of neuropsychologic impairment in children with sickle cell anemia (SCA) with or without stroke. Twenty-nine children with SCA received cranial magnetic resonance imaging. Strokes were classified into three groups: diffuse cortical stroke (n = 11), anterior stroke (n = 6), or none (n = 12). Children with SCA and 20 age-matched sibling control subjects then received a neurologic examination and a neuropsychologic battery of tests that included motor, verbal, spatial, attentional, and memory measures. Tests of spatial function showed that children with diffuse cortical strokes were impaired, whereas children with anterior lesions had intrusions of irrelevant material during list recall. There were no significant differences between children with stroke and sibling control subjects on motor, verbal, or memory measures. Six children had evidence of stroke on magnetic resonance imaging without any history of a damaging neurologic event. These children had impaired neuropsychologic performance relative to that of sibling control subjects in a pattern similar to that of children with overt stroke. Children with SCA without stroke did not differ from sibling control subjects on any measure. Our results indicate that overt and silent strokes result in lesion-specific neuropsychologic deficits in children with SCA.", "author" : [ { "dropping-particle" : "", "family" : "Craft", "given" : "S", "non-dropping-particle" : "", "parse-names" : false, "suffix" : "" }, { "dropping-particle" : "", "family" : "Schatz", "given" : "J", "non-dropping-particle" : "", "parse-names" : false, "suffix" : "" }, { "dropping-particle" : "", "family" : "Glauser", "given" : "T a", "non-dropping-particle" : "", "parse-names" : false, "suffix" : "" }, { "dropping-particle" : "", "family" : "Lee", "given" : "B", "non-dropping-particle" : "", "parse-names" : false, "suffix" : "" }, { "dropping-particle" : "", "family" : "DeBaun", "given" : "M R", "non-dropping-particle" : "", "parse-names" : false, "suffix" : "" } ], "container-title" : "The Journal of Pediatrics", "id" : "ITEM-1", "issue" : "5", "issued" : { "date-parts" : [ [ "1993", "11" ] ] }, "page" : "712-7", "title" : "Neuropsychologic effects of stroke in children with sickle cell anemia.", "type" : "article-journal", "volume" : "123" }, "uris" : [ "http://www.mendeley.com/documents/?uuid=704299c5-25de-4e77-ad1d-53d27f7c1088" ] }, { "id" : "ITEM-2", "itemData" : { "ISSN" : "0012-1622", "PMID" : "9746006", "abstract" : "This study examined the cognitive manifestations of frontal-lobe infarction in a population of children with sickle cell disease (SCD). Forty-one patients with SCD underwent MRI. Five patients with stroke symptoms had large infarcts encroaching on the tissue of the frontal lobes. Four patients without symptoms had smaller frontal-lobe infarcts. The patients with stroke were significantly impaired on measures of intelligence, memory, and frontal-lobe function (Wisconsin Card Sorting Test, WCST) compared with both the patients with normal MRI scans (N=30) and a group of sibling controls (N=15), who did not differ from each other. Patients with covert infarction obtained scores on the intelligence tests and the WCST that fell in between those of the stroke patients and the other two groups. This trend toward impairment suggests that patients with covert infarction are at similar risk for cognitive deficits to those with stroke.", "author" : [ { "dropping-particle" : "", "family" : "Watkins", "given" : "K E", "non-dropping-particle" : "", "parse-names" : false, "suffix" : "" }, { "dropping-particle" : "", "family" : "Hewes", "given" : "D K", "non-dropping-particle" : "", "parse-names" : false, "suffix" : "" }, { "dropping-particle" : "", "family" : "Connelly", "given" : "A", "non-dropping-particle" : "", "parse-names" : false, "suffix" : "" }, { "dropping-particle" : "", "family" : "Kendall", "given" : "B E", "non-dropping-particle" : "", "parse-names" : false, "suffix" : "" }, { "dropping-particle" : "", "family" : "Kingsley", "given" : "D P", "non-dropping-particle" : "", "parse-names" : false, "suffix" : "" }, { "dropping-particle" : "", "family" : "Evans", "given" : "J E", "non-dropping-particle" : "", "parse-names" : false, "suffix" : "" }, { "dropping-particle" : "", "family" : "Gadian", "given" : "D G", "non-dropping-particle" : "", "parse-names" : false, "suffix" : "" }, { "dropping-particle" : "", "family" : "Vargha-Khadem", "given" : "F", "non-dropping-particle" : "", "parse-names" : false, "suffix" : "" }, { "dropping-particle" : "", "family" : "Kirkham", "given" : "F J", "non-dropping-particle" : "", "parse-names" : false, "suffix" : "" } ], "container-title" : "Developmental Medicine and Child Neurology", "id" : "ITEM-2", "issue" : "8", "issued" : { "date-parts" : [ [ "1998", "8" ] ] }, "page" : "536-43", "title" : "Cognitive deficits associated with frontal-lobe infarction in children with sickle cell disease.", "type" : "article-journal", "volume" : "40" }, "uris" : [ "http://www.mendeley.com/documents/?uuid=4250f20f-b97e-4a01-a81b-58d41a9490bf" ] }, { "id" : "ITEM-3", "itemData" : { "author" : [ { "dropping-particle" : "", "family" : "White", "given" : "Desir\u00e9e A", "non-dropping-particle" : "", "parse-names" : false, "suffix" : "" }, { "dropping-particle" : "", "family" : "Salorio", "given" : "Cynthia F", "non-dropping-particle" : "", "parse-names" : false, "suffix" : "" }, { "dropping-particle" : "", "family" : "Schatz", "given" : "Jeffery", "non-dropping-particle" : "", "parse-names" : false, "suffix" : "" }, { "dropping-particle" : "", "family" : "Debaun", "given" : "Michael", "non-dropping-particle" : "", "parse-names" : false, "suffix" : "" } ], "container-title" : "Journal of Clinical and Experimental Neuropsychology", "id" : "ITEM-3", "issue" : "2", "issued" : { "date-parts" : [ [ "2000" ] ] }, "page" : "257-264", "title" : "Preliminary Study of Working Memory in Children with Stroke Related to Sickle Cell Disease", "type" : "article-journal", "volume" : "22" }, "uris" : [ "http://www.mendeley.com/documents/?uuid=a7a2cc66-e070-4939-a403-61fb87b26ce8" ] }, { "id" : "ITEM-4", "itemData" : { "author" : [ { "dropping-particle" : "", "family" : "Brandling-Bennett", "given" : "Erica M", "non-dropping-particle" : "", "parse-names" : false, "suffix" : "" }, { "dropping-particle" : "", "family" : "White", "given" : "Desir\u00e9e A", "non-dropping-particle" : "", "parse-names" : false, "suffix" : "" }, { "dropping-particle" : "", "family" : "Armstrong", "given" : "Melissa M", "non-dropping-particle" : "", "parse-names" : false, "suffix" : "" }, { "dropping-particle" : "", "family" : "Christ", "given" : "Shawn E", "non-dropping-particle" : "", "parse-names" : false, "suffix" : "" } ], "container-title" : "Developmental Neuropsychology", "id" : "ITEM-4", "issue" : "1", "issued" : { "date-parts" : [ [ "2003" ] ] }, "page" : "423-434", "title" : "Developmental Neuropsychology Patterns of Verbal Long- Term and Working Memory Performance Reveal Deficits in Strategic Processing in Children With Frontal Infarcts Related to Sickle Cell Disease", "type" : "article-journal", "volume" : "24" }, "uris" : [ "http://www.mendeley.com/documents/?uuid=67460fa8-44b5-4427-8d56-6f100cfb8fbb" ] }, { "id" : "ITEM-5", "itemData" : { "DOI" : "10.2310/7010.2006.00008", "ISBN" : "0883-0738 (Print)\\n0883-0738 (Linking)", "ISSN" : "0883-0738", "PMID" : "16551451", "abstract" : "We compared magnetic resonance imaging (MRI), magnetic resonance angiography, and transcranial Doppler ultrasonography as predictors of specific neurocognitive functions in children with sickle cell disease. Participants were 27 children with sickle cell anemia (hemoglobin SS) who were participants in the Stroke Prevention Trial in Sickle Cell Anemia (STOP) and had no documented history of stroke. Children's MRIs were classified as normal or silent infarct, and their magnetic resonance angiograms were classified as normal or abnormal. The highest time-averaged mean flow velocity on transcranial Doppler ultrasonographic examination of the major cerebral arteries was analyzed. Age and hematocrit also were analyzed as predictor variables. The battery of neurocognitive tests included measures of intellectual functioning, academic achievement, attention, memory, visual-motor integration, and executive functions. MRI, magnetic resonance angiography, transcranial Doppler ultrasonography, age, and hematocrit were analyzed as predictors of participants' performance on the various measures of neurocognitive functioning. Age and hematocrit were robust predictors of a number of global and specific neurocognitive functions. When age and hematocrit were controlled, transcranial Doppler ultrasonography was a significantly unique predictor of verbal memory. We found an association between low hemoglobin and neurocognitive impairment. We also found that abnormalities on transcranial Doppler ultrasonography can herald subtle neurocognitive deficits. (J Child Neurol 2006;21:37-44).", "author" : [ { "dropping-particle" : "", "family" : "Kral", "given" : "Mary C", "non-dropping-particle" : "", "parse-names" : false, "suffix" : "" }, { "dropping-particle" : "", "family" : "Brown", "given" : "Ronald T", "non-dropping-particle" : "", "parse-names" : false, "suffix" : "" }, { "dropping-particle" : "", "family" : "Connelly", "given" : "Mark", "non-dropping-particle" : "", "parse-names" : false, "suffix" : "" }, { "dropping-particle" : "", "family" : "Cur\u00e9", "given" : "Joel K", "non-dropping-particle" : "", "parse-names" : false, "suffix" : "" }, { "dropping-particle" : "", "family" : "Besenski", "given" : "Nada", "non-dropping-particle" : "", "parse-names" : false, "suffix" : "" }, { "dropping-particle" : "", "family" : "Jackson", "given" : "Sherron M", "non-dropping-particle" : "", "parse-names" : false, "suffix" : "" }, { "dropping-particle" : "", "family" : "Abboud", "given" : "Miguel R", "non-dropping-particle" : "", "parse-names" : false, "suffix" : "" }, { "dropping-particle" : "", "family" : "Connelly", "given" : "Mark", "non-dropping-particle" : "", "parse-names" : false, "suffix" : "" } ], "container-title" : "Journal of Child Neurology", "id" : "ITEM-5", "issue" : "1", "issued" : { "date-parts" : [ [ "2006" ] ] }, "page" : "37-44", "title" : "Radiographic Predictors of Neurocognitive Functioning in Pediatric Sickle Cell Disease", "type" : "article-journal", "volume" : "21" }, "uris" : [ "http://www.mendeley.com/documents/?uuid=1af03b31-5717-4767-8886-b030bf1a3610" ] }, { "id" : "ITEM-6", "itemData" : { "DOI" : "10.1017/S1355617706060085", "ISBN" : "1355-6177 (Print)\\n1355-6177 (Linking)", "ISSN" : "1355-6177", "PMID" : "16433941", "abstract" : "We assessed midsagittal corpus callosum size in sickle cell disease (SCD) and its relationship to lesion volume, lesion location, and cognitive functioning. Twenty-eight children with SCD and 16 demographic controls completed magnetic resonance imaging (MRI) and neuropsychological testing. Corpus callosum (CC) size was smaller for children with silent infarcts (n = 8) or overt stroke (n = 8) than for those without visible infarcts (n = 12) or control participants. Lesion volume was a robust predictor of IQ and other cognitive scores; total CC size did not typically add explanatory power for these measures. The size of the rostral body of the CC, however, independently predicted measures of distractibility, speeded production, and working memory. Posterior CC size was also decreased among many of the children with SCD, even in the absence of visible infarcts in this region. Brain morphology appears to provide additional information about SCD-related effects on the brain above and beyond visible infarcts.", "author" : [ { "dropping-particle" : "", "family" : "Schatz", "given" : "Jeffrey", "non-dropping-particle" : "", "parse-names" : false, "suffix" : "" }, { "dropping-particle" : "", "family" : "Buzan", "given" : "Robert", "non-dropping-particle" : "", "parse-names" : false, "suffix" : "" } ], "container-title" : "Journal of the International Neuropsychological Society : JINS", "id" : "ITEM-6", "issue" : "1", "issued" : { "date-parts" : [ [ "2006", "1" ] ] }, "page" : "24-33", "title" : "Decreased corpus callosum size in sickle cell disease: relationship with cerebral infarcts and cognitive functioning.", "type" : "article-journal", "volume" : "12" }, "uris" : [ "http://www.mendeley.com/documents/?uuid=abd6b957-d1c3-4cc6-922c-a5ff5a8f23c0" ] }, { "id" : "ITEM-7", "itemData" : { "DOI" : "10.1002/pbc", "author" : [ { "dropping-particle" : "", "family" : "Hijmans", "given" : "Channa T", "non-dropping-particle" : "", "parse-names" : false, "suffix" : "" }, { "dropping-particle" : "", "family" : "Grootenhuis", "given" : "Martha A", "non-dropping-particle" : "", "parse-names" : false, "suffix" : "" }, { "dropping-particle" : "", "family" : "Oosterlaan", "given" : "Jaap", "non-dropping-particle" : "", "parse-names" : false, "suffix" : "" }, { "dropping-particle" : "", "family" : "Peters", "given" : "Marjolein", "non-dropping-particle" : "", "parse-names" : false, "suffix" : "" }, { "dropping-particle" : "", "family" : "Fijnvandraat", "given" : "Karin", "non-dropping-particle" : "", "parse-names" : false, "suffix" : "" } ], "container-title" : "Pediatric Blood and Cancer", "id" : "ITEM-7", "issue" : "July 2010", "issued" : { "date-parts" : [ [ "2011" ] ] }, "page" : "297-302", "title" : "Neurocognitive Deficits in Children With Sickle Cell Disease Are Associated With the Severity of Anemia", "type" : "article-journal" }, "uris" : [ "http://www.mendeley.com/documents/?uuid=8a5b5e81-6e7b-49dd-8b90-48f4f36c460e" ] } ], "mendeley" : { "formattedCitation" : "[64,68,123,127,131\u2013133]", "plainTextFormattedCitation" : "[64,68,123,127,131\u2013133]", "previouslyFormattedCitation" : "[64,68,123,127,131\u2013133]" }, "properties" : { "noteIndex" : 0 }, "schema" : "https://github.com/citation-style-language/schema/raw/master/csl-citation.json" }</w:instrText>
      </w:r>
      <w:r w:rsidRPr="00DC7EFE">
        <w:fldChar w:fldCharType="separate"/>
      </w:r>
      <w:r w:rsidR="008B63B1" w:rsidRPr="008B63B1">
        <w:rPr>
          <w:noProof/>
        </w:rPr>
        <w:t>[64,68,123,127,131–133]</w:t>
      </w:r>
      <w:r w:rsidRPr="00DC7EFE">
        <w:fldChar w:fldCharType="end"/>
      </w:r>
      <w:r w:rsidRPr="00DC7EFE">
        <w:t>.</w:t>
      </w:r>
      <w:r>
        <w:t xml:space="preserve"> Some</w:t>
      </w:r>
      <w:r w:rsidRPr="00DC7EFE">
        <w:t xml:space="preserve"> executive function deficits </w:t>
      </w:r>
      <w:r>
        <w:t xml:space="preserve">have been linked specifically </w:t>
      </w:r>
      <w:r w:rsidRPr="00DC7EFE">
        <w:t>to presence of frontal lobe lesions</w:t>
      </w:r>
      <w:r>
        <w:t xml:space="preserve"> </w:t>
      </w:r>
      <w:r w:rsidRPr="00DC7EFE">
        <w:fldChar w:fldCharType="begin" w:fldLock="1"/>
      </w:r>
      <w:r w:rsidR="008B63B1">
        <w:instrText>ADDIN CSL_CITATION { "citationItems" : [ { "id" : "ITEM-1", "itemData" : { "ISSN" : "0022-3476", "PMID" : "8229478", "abstract" : "We examined the nature and extent of neuropsychologic impairment in children with sickle cell anemia (SCA) with or without stroke. Twenty-nine children with SCA received cranial magnetic resonance imaging. Strokes were classified into three groups: diffuse cortical stroke (n = 11), anterior stroke (n = 6), or none (n = 12). Children with SCA and 20 age-matched sibling control subjects then received a neurologic examination and a neuropsychologic battery of tests that included motor, verbal, spatial, attentional, and memory measures. Tests of spatial function showed that children with diffuse cortical strokes were impaired, whereas children with anterior lesions had intrusions of irrelevant material during list recall. There were no significant differences between children with stroke and sibling control subjects on motor, verbal, or memory measures. Six children had evidence of stroke on magnetic resonance imaging without any history of a damaging neurologic event. These children had impaired neuropsychologic performance relative to that of sibling control subjects in a pattern similar to that of children with overt stroke. Children with SCA without stroke did not differ from sibling control subjects on any measure. Our results indicate that overt and silent strokes result in lesion-specific neuropsychologic deficits in children with SCA.", "author" : [ { "dropping-particle" : "", "family" : "Craft", "given" : "S", "non-dropping-particle" : "", "parse-names" : false, "suffix" : "" }, { "dropping-particle" : "", "family" : "Schatz", "given" : "J", "non-dropping-particle" : "", "parse-names" : false, "suffix" : "" }, { "dropping-particle" : "", "family" : "Glauser", "given" : "T a", "non-dropping-particle" : "", "parse-names" : false, "suffix" : "" }, { "dropping-particle" : "", "family" : "Lee", "given" : "B", "non-dropping-particle" : "", "parse-names" : false, "suffix" : "" }, { "dropping-particle" : "", "family" : "DeBaun", "given" : "M R", "non-dropping-particle" : "", "parse-names" : false, "suffix" : "" } ], "container-title" : "The Journal of Pediatrics", "id" : "ITEM-1", "issue" : "5", "issued" : { "date-parts" : [ [ "1993", "11" ] ] }, "page" : "712-7", "title" : "Neuropsychologic effects of stroke in children with sickle cell anemia.", "type" : "article-journal", "volume" : "123" }, "uris" : [ "http://www.mendeley.com/documents/?uuid=704299c5-25de-4e77-ad1d-53d27f7c1088" ] }, { "id" : "ITEM-2", "itemData" : { "DOI" : "10.1080/09297040500346563", "ISBN" : "0929-7049 (Print)\\r0929-7049 (Linking)", "ISSN" : "0929-7049", "PMID" : "17364570", "abstract" : "Evidence from past studies indicates that children with traumatic brain injury experience difficulties with inhibitory control. Less is known about inhibitory control in children with frontal brain injury related to cerebral infarction. We compared the inhibitory performance of children with frontal infarcts related to sickle cell disease with that of a control group of children with sickle cell disease but no history of cerebral infarction. On a stimulus-response reversal task, children with frontal infarcts made significantly more accuracy errors in the inhibitory condition than controls. Findings from this study and from previous research suggest that impairments in inhibitory control are common following frontal injury in a range of pediatric populations.", "author" : [ { "dropping-particle" : "", "family" : "Christ", "given" : "Shawn E", "non-dropping-particle" : "", "parse-names" : false, "suffix" : "" }, { "dropping-particle" : "", "family" : "Moinuddin", "given" : "Asif", "non-dropping-particle" : "", "parse-names" : false, "suffix" : "" }, { "dropping-particle" : "", "family" : "McKinstry", "given" : "Robert C", "non-dropping-particle" : "", "parse-names" : false, "suffix" : "" }, { "dropping-particle" : "", "family" : "DeBaun", "given" : "Michael", "non-dropping-particle" : "", "parse-names" : false, "suffix" : "" }, { "dropping-particle" : "", "family" : "White", "given" : "Desir\u00e9e A", "non-dropping-particle" : "", "parse-names" : false, "suffix" : "" } ], "container-title" : "Child neuropsychology : a journal on normal and abnormal development in childhood and adolescence", "id" : "ITEM-2", "issue" : "2", "issued" : { "date-parts" : [ [ "2007", "3" ] ] }, "page" : "132-41", "title" : "Inhibitory control in children with frontal infarcts related to sickle cell disease.", "type" : "article-journal", "volume" : "13" }, "uris" : [ "http://www.mendeley.com/documents/?uuid=d2532a47-2707-42d8-a2d5-28966839c5d0" ] }, { "id" : "ITEM-3", "itemData" : { "author" : [ { "dropping-particle" : "", "family" : "Schatz", "given" : "J", "non-dropping-particle" : "", "parse-names" : false, "suffix" : "" }, { "dropping-particle" : "", "family" : "Brown", "given" : "R T", "non-dropping-particle" : "", "parse-names" : false, "suffix" : "" }, { "dropping-particle" : "", "family" : "Pascual", "given" : "J M", "non-dropping-particle" : "", "parse-names" : false, "suffix" : "" }, { "dropping-particle" : "", "family" : "Hsu", "given" : "L", "non-dropping-particle" : "", "parse-names" : false, "suffix" : "" }, { "dropping-particle" : "", "family" : "Debaun", "given" : "M R", "non-dropping-particle" : "", "parse-names" : false, "suffix" : "" } ], "container-title" : "Neurology", "id" : "ITEM-3", "issued" : { "date-parts" : [ [ "2001" ] ] }, "page" : "1109-1111", "title" : "Poor school performance and cognitive functioning with silent cerebral infarcts and sickle cell disease", "type" : "article-journal", "volume" : "56" }, "uris" : [ "http://www.mendeley.com/documents/?uuid=b1a98673-f412-4bc3-be17-4ab5968a6bb2" ] } ], "mendeley" : { "formattedCitation" : "[127,129,134]", "plainTextFormattedCitation" : "[127,129,134]", "previouslyFormattedCitation" : "[127,129,134]" }, "properties" : { "noteIndex" : 0 }, "schema" : "https://github.com/citation-style-language/schema/raw/master/csl-citation.json" }</w:instrText>
      </w:r>
      <w:r w:rsidRPr="00DC7EFE">
        <w:fldChar w:fldCharType="separate"/>
      </w:r>
      <w:r w:rsidR="008B63B1" w:rsidRPr="008B63B1">
        <w:rPr>
          <w:noProof/>
        </w:rPr>
        <w:t>[127,129,134]</w:t>
      </w:r>
      <w:r w:rsidRPr="00DC7EFE">
        <w:fldChar w:fldCharType="end"/>
      </w:r>
      <w:r w:rsidRPr="00DC7EFE">
        <w:t xml:space="preserve">, </w:t>
      </w:r>
      <w:r>
        <w:t xml:space="preserve">including one </w:t>
      </w:r>
      <w:r w:rsidRPr="00DC7EFE">
        <w:t xml:space="preserve">cognitive screening </w:t>
      </w:r>
      <w:r>
        <w:t xml:space="preserve">study </w:t>
      </w:r>
      <w:r w:rsidRPr="00DC7EFE">
        <w:t>f</w:t>
      </w:r>
      <w:r>
        <w:t>inding</w:t>
      </w:r>
      <w:r w:rsidRPr="00DC7EFE">
        <w:t xml:space="preserve"> the Test of Variables of Attention task was sensitive and specific </w:t>
      </w:r>
      <w:r>
        <w:t xml:space="preserve">in </w:t>
      </w:r>
      <w:r w:rsidRPr="00DC7EFE">
        <w:t>identify</w:t>
      </w:r>
      <w:r>
        <w:t>ing</w:t>
      </w:r>
      <w:r w:rsidRPr="00DC7EFE">
        <w:t xml:space="preserve"> 86% of children with SCI</w:t>
      </w:r>
      <w:r>
        <w:t xml:space="preserve"> </w:t>
      </w:r>
      <w:r w:rsidRPr="00DC7EFE">
        <w:fldChar w:fldCharType="begin" w:fldLock="1"/>
      </w:r>
      <w:r w:rsidR="008B63B1">
        <w:instrText>ADDIN CSL_CITATION { "citationItems" : [ { "id" : "ITEM-1", "itemData" : { "ISSN" : "0028-3878", "PMID" : "9633710", "abstract" : "In children with sickle cell disease (SCD), silent cerebral infarcts are the most frequent cause of neurologic injury. We determined the sensitivity and specificity of selective neurocognitive measures when separating children with silent cerebral infarcts and SCD from sibling controls. Additionally, we tested the validity of the same cognitive measures to identify patients with overt strokes.", "author" : [ { "dropping-particle" : "", "family" : "DeBaun", "given" : "M R", "non-dropping-particle" : "", "parse-names" : false, "suffix" : "" }, { "dropping-particle" : "", "family" : "Schatz", "given" : "J", "non-dropping-particle" : "", "parse-names" : false, "suffix" : "" }, { "dropping-particle" : "", "family" : "Siegel", "given" : "M J", "non-dropping-particle" : "", "parse-names" : false, "suffix" : "" }, { "dropping-particle" : "", "family" : "Koby", "given" : "M", "non-dropping-particle" : "", "parse-names" : false, "suffix" : "" }, { "dropping-particle" : "", "family" : "Craft", "given" : "S", "non-dropping-particle" : "", "parse-names" : false, "suffix" : "" }, { "dropping-particle" : "", "family" : "Resar", "given" : "L", "non-dropping-particle" : "", "parse-names" : false, "suffix" : "" }, { "dropping-particle" : "", "family" : "Chu", "given" : "J Y", "non-dropping-particle" : "", "parse-names" : false, "suffix" : "" }, { "dropping-particle" : "", "family" : "Launius", "given" : "G", "non-dropping-particle" : "", "parse-names" : false, "suffix" : "" }, { "dropping-particle" : "", "family" : "Dadash-Zadeh", "given" : "M", "non-dropping-particle" : "", "parse-names" : false, "suffix" : "" }, { "dropping-particle" : "", "family" : "Lee", "given" : "R B", "non-dropping-particle" : "", "parse-names" : false, "suffix" : "" }, { "dropping-particle" : "", "family" : "Noetzel", "given" : "M", "non-dropping-particle" : "", "parse-names" : false, "suffix" : "" } ], "container-title" : "Neurology", "id" : "ITEM-1", "issue" : "6", "issued" : { "date-parts" : [ [ "1998", "6" ] ] }, "page" : "1678-82", "title" : "Cognitive screening examinations for silent cerebral infarcts in sickle cell disease.", "type" : "article-journal", "volume" : "50" }, "uris" : [ "http://www.mendeley.com/documents/?uuid=72091e01-adc3-4687-ac66-f226013a4e75" ] } ], "mendeley" : { "formattedCitation" : "[135]", "plainTextFormattedCitation" : "[135]", "previouslyFormattedCitation" : "[135]" }, "properties" : { "noteIndex" : 0 }, "schema" : "https://github.com/citation-style-language/schema/raw/master/csl-citation.json" }</w:instrText>
      </w:r>
      <w:r w:rsidRPr="00DC7EFE">
        <w:fldChar w:fldCharType="separate"/>
      </w:r>
      <w:r w:rsidR="008B63B1" w:rsidRPr="008B63B1">
        <w:rPr>
          <w:noProof/>
        </w:rPr>
        <w:t>[135]</w:t>
      </w:r>
      <w:r w:rsidRPr="00DC7EFE">
        <w:fldChar w:fldCharType="end"/>
      </w:r>
      <w:r w:rsidRPr="00DC7EFE">
        <w:t xml:space="preserve">. Patients with </w:t>
      </w:r>
      <w:r>
        <w:t>no evidence of SCI</w:t>
      </w:r>
      <w:r w:rsidRPr="00DC7EFE">
        <w:t xml:space="preserve"> were found to have deficits in visuomotor functions compared to siblings</w:t>
      </w:r>
      <w:r>
        <w:t xml:space="preserve"> </w:t>
      </w:r>
      <w:r w:rsidRPr="00DC7EFE">
        <w:fldChar w:fldCharType="begin" w:fldLock="1"/>
      </w:r>
      <w:r w:rsidR="008B63B1">
        <w:instrText>ADDIN CSL_CITATION { "citationItems" : [ { "id" : "ITEM-1", "itemData" : { "ISSN" : "0022-3476", "PMID" : "8229478", "abstract" : "We examined the nature and extent of neuropsychologic impairment in children with sickle cell anemia (SCA) with or without stroke. Twenty-nine children with SCA received cranial magnetic resonance imaging. Strokes were classified into three groups: diffuse cortical stroke (n = 11), anterior stroke (n = 6), or none (n = 12). Children with SCA and 20 age-matched sibling control subjects then received a neurologic examination and a neuropsychologic battery of tests that included motor, verbal, spatial, attentional, and memory measures. Tests of spatial function showed that children with diffuse cortical strokes were impaired, whereas children with anterior lesions had intrusions of irrelevant material during list recall. There were no significant differences between children with stroke and sibling control subjects on motor, verbal, or memory measures. Six children had evidence of stroke on magnetic resonance imaging without any history of a damaging neurologic event. These children had impaired neuropsychologic performance relative to that of sibling control subjects in a pattern similar to that of children with overt stroke. Children with SCA without stroke did not differ from sibling control subjects on any measure. Our results indicate that overt and silent strokes result in lesion-specific neuropsychologic deficits in children with SCA.", "author" : [ { "dropping-particle" : "", "family" : "Craft", "given" : "S", "non-dropping-particle" : "", "parse-names" : false, "suffix" : "" }, { "dropping-particle" : "", "family" : "Schatz", "given" : "J", "non-dropping-particle" : "", "parse-names" : false, "suffix" : "" }, { "dropping-particle" : "", "family" : "Glauser", "given" : "T a", "non-dropping-particle" : "", "parse-names" : false, "suffix" : "" }, { "dropping-particle" : "", "family" : "Lee", "given" : "B", "non-dropping-particle" : "", "parse-names" : false, "suffix" : "" }, { "dropping-particle" : "", "family" : "DeBaun", "given" : "M R", "non-dropping-particle" : "", "parse-names" : false, "suffix" : "" } ], "container-title" : "The Journal of Pediatrics", "id" : "ITEM-1", "issue" : "5", "issued" : { "date-parts" : [ [ "1993", "11" ] ] }, "page" : "712-7", "title" : "Neuropsychologic effects of stroke in children with sickle cell anemia.", "type" : "article-journal", "volume" : "123" }, "uris" : [ "http://www.mendeley.com/documents/?uuid=704299c5-25de-4e77-ad1d-53d27f7c1088" ] }, { "id" : "ITEM-2", "itemData" : { "author" : [ { "dropping-particle" : "", "family" : "Schatz", "given" : "J", "non-dropping-particle" : "", "parse-names" : false, "suffix" : "" }, { "dropping-particle" : "", "family" : "Brown", "given" : "R T", "non-dropping-particle" : "", "parse-names" : false, "suffix" : "" }, { "dropping-particle" : "", "family" : "Pascual", "given" : "J M", "non-dropping-particle" : "", "parse-names" : false, "suffix" : "" }, { "dropping-particle" : "", "family" : "Hsu", "given" : "L", "non-dropping-particle" : "", "parse-names" : false, "suffix" : "" }, { "dropping-particle" : "", "family" : "Debaun", "given" : "M R", "non-dropping-particle" : "", "parse-names" : false, "suffix" : "" } ], "container-title" : "Neurology", "id" : "ITEM-2", "issued" : { "date-parts" : [ [ "2001" ] ] }, "page" : "1109-1111", "title" : "Poor school performance and cognitive functioning with silent cerebral infarcts and sickle cell disease", "type" : "article-journal", "volume" : "56" }, "uris" : [ "http://www.mendeley.com/documents/?uuid=b1a98673-f412-4bc3-be17-4ab5968a6bb2" ] } ], "mendeley" : { "formattedCitation" : "[127,129]", "plainTextFormattedCitation" : "[127,129]", "previouslyFormattedCitation" : "[127,129]" }, "properties" : { "noteIndex" : 0 }, "schema" : "https://github.com/citation-style-language/schema/raw/master/csl-citation.json" }</w:instrText>
      </w:r>
      <w:r w:rsidRPr="00DC7EFE">
        <w:fldChar w:fldCharType="separate"/>
      </w:r>
      <w:r w:rsidR="008B63B1" w:rsidRPr="008B63B1">
        <w:rPr>
          <w:noProof/>
        </w:rPr>
        <w:t>[127,129]</w:t>
      </w:r>
      <w:r w:rsidRPr="00DC7EFE">
        <w:fldChar w:fldCharType="end"/>
      </w:r>
      <w:r w:rsidRPr="00DC7EFE">
        <w:t>, while other studies found no differences in sustained visual attention</w:t>
      </w:r>
      <w:r>
        <w:t xml:space="preserve"> </w:t>
      </w:r>
      <w:r w:rsidRPr="00DC7EFE">
        <w:fldChar w:fldCharType="begin" w:fldLock="1"/>
      </w:r>
      <w:r w:rsidR="008B63B1">
        <w:instrText>ADDIN CSL_CITATION { "citationItems" : [ { "id" : "ITEM-1", "itemData" : { "DOI" : "10.1097/MPH.0b013e3182036f33", "ISSN" : "1536-3678", "PMID" : "21325970", "abstract" : "Children diagnosed with sickle cell disease (SCD) have an increased risk of stroke, often associated with white matter damage and neurocognitive morbidity. Growing evidence suggests that subtle changes in white matter integrity, which do not pass the threshold to be visible on a clinical magnetic resonance image and classified as stroke, may contribute to decreased cognitive performance. We used archived diffusion-weighted imaging and neurocognitive assessment data to identify associations between microstructural changes in normal-appearing white matter and cognitive performance in children with SCD. Study participants included 10 healthy children and 15 pediatric SCD patients (5 with identified lesions and 10 without lesion). After excluding lesioned tissue from analyses, we detected significant increases in apparent diffusion coefficient across the brains of patients in comparison with control children, suggesting compromise to the structure of normal-appearing white matter. Deficits in working memory and processing speed were also apparent in patients. Increased apparent diffusion coefficient and deficiencies in processing speed were again detected in a subanalysis including only the patients without lesion. Correlation analyses evidenced associations between the microstructure of the right frontal lobe and cerebellum, and processing speed. This outcome suggests a relationship between tissue integrity and cognitive morbidity in SCD patients.", "author" : [ { "dropping-particle" : "", "family" : "Scantlebury", "given" : "Nadia", "non-dropping-particle" : "", "parse-names" : false, "suffix" : "" }, { "dropping-particle" : "", "family" : "Mabbott", "given" : "Donald", "non-dropping-particle" : "", "parse-names" : false, "suffix" : "" }, { "dropping-particle" : "", "family" : "Janzen", "given" : "Laura", "non-dropping-particle" : "", "parse-names" : false, "suffix" : "" }, { "dropping-particle" : "", "family" : "Rockel", "given" : "Conrad", "non-dropping-particle" : "", "parse-names" : false, "suffix" : "" }, { "dropping-particle" : "", "family" : "Widjaja", "given" : "Elysa", "non-dropping-particle" : "", "parse-names" : false, "suffix" : "" }, { "dropping-particle" : "", "family" : "Jones", "given" : "Garland", "non-dropping-particle" : "", "parse-names" : false, "suffix" : "" }, { "dropping-particle" : "", "family" : "Kirby", "given" : "Melanie", "non-dropping-particle" : "", "parse-names" : false, "suffix" : "" }, { "dropping-particle" : "", "family" : "Odame", "given" : "Isaac", "non-dropping-particle" : "", "parse-names" : false, "suffix" : "" } ], "container-title" : "Journal of Pediatric Hematology/Oncology", "id" : "ITEM-1", "issue" : "3", "issued" : { "date-parts" : [ [ "2011", "4" ] ] }, "page" : "163-71", "title" : "White matter integrity and core cognitive function in children diagnosed with sickle cell disease.", "type" : "article-journal", "volume" : "33" }, "uris" : [ "http://www.mendeley.com/documents/?uuid=ab30e179-bdc9-4b51-84db-497ff1e60073" ] } ], "mendeley" : { "formattedCitation" : "[92]", "plainTextFormattedCitation" : "[92]", "previouslyFormattedCitation" : "[92]" }, "properties" : { "noteIndex" : 0 }, "schema" : "https://github.com/citation-style-language/schema/raw/master/csl-citation.json" }</w:instrText>
      </w:r>
      <w:r w:rsidRPr="00DC7EFE">
        <w:fldChar w:fldCharType="separate"/>
      </w:r>
      <w:r w:rsidR="008B63B1" w:rsidRPr="008B63B1">
        <w:rPr>
          <w:noProof/>
        </w:rPr>
        <w:t>[92]</w:t>
      </w:r>
      <w:r w:rsidRPr="00DC7EFE">
        <w:fldChar w:fldCharType="end"/>
      </w:r>
      <w:r w:rsidRPr="00DC7EFE">
        <w:t>, working memory</w:t>
      </w:r>
      <w:r>
        <w:t xml:space="preserve"> </w:t>
      </w:r>
      <w:r w:rsidRPr="00DC7EFE">
        <w:fldChar w:fldCharType="begin" w:fldLock="1"/>
      </w:r>
      <w:r w:rsidR="008B63B1">
        <w:instrText>ADDIN CSL_CITATION { "citationItems" : [ { "id" : "ITEM-1", "itemData" : { "DOI" : "10.1017/S1355617706060085", "ISBN" : "1355-6177 (Print)\\n1355-6177 (Linking)", "ISSN" : "1355-6177", "PMID" : "16433941", "abstract" : "We assessed midsagittal corpus callosum size in sickle cell disease (SCD) and its relationship to lesion volume, lesion location, and cognitive functioning. Twenty-eight children with SCD and 16 demographic controls completed magnetic resonance imaging (MRI) and neuropsychological testing. Corpus callosum (CC) size was smaller for children with silent infarcts (n = 8) or overt stroke (n = 8) than for those without visible infarcts (n = 12) or control participants. Lesion volume was a robust predictor of IQ and other cognitive scores; total CC size did not typically add explanatory power for these measures. The size of the rostral body of the CC, however, independently predicted measures of distractibility, speeded production, and working memory. Posterior CC size was also decreased among many of the children with SCD, even in the absence of visible infarcts in this region. Brain morphology appears to provide additional information about SCD-related effects on the brain above and beyond visible infarcts.", "author" : [ { "dropping-particle" : "", "family" : "Schatz", "given" : "Jeffrey", "non-dropping-particle" : "", "parse-names" : false, "suffix" : "" }, { "dropping-particle" : "", "family" : "Buzan", "given" : "Robert", "non-dropping-particle" : "", "parse-names" : false, "suffix" : "" } ], "container-title" : "Journal of the International Neuropsychological Society : JINS", "id" : "ITEM-1", "issue" : "1", "issued" : { "date-parts" : [ [ "2006", "1" ] ] }, "page" : "24-33", "title" : "Decreased corpus callosum size in sickle cell disease: relationship with cerebral infarcts and cognitive functioning.", "type" : "article-journal", "volume" : "12" }, "uris" : [ "http://www.mendeley.com/documents/?uuid=abd6b957-d1c3-4cc6-922c-a5ff5a8f23c0" ] } ], "mendeley" : { "formattedCitation" : "[123]", "plainTextFormattedCitation" : "[123]", "previouslyFormattedCitation" : "[123]" }, "properties" : { "noteIndex" : 0 }, "schema" : "https://github.com/citation-style-language/schema/raw/master/csl-citation.json" }</w:instrText>
      </w:r>
      <w:r w:rsidRPr="00DC7EFE">
        <w:fldChar w:fldCharType="separate"/>
      </w:r>
      <w:r w:rsidR="008B63B1" w:rsidRPr="008B63B1">
        <w:rPr>
          <w:noProof/>
        </w:rPr>
        <w:t>[123]</w:t>
      </w:r>
      <w:r w:rsidRPr="00DC7EFE">
        <w:fldChar w:fldCharType="end"/>
      </w:r>
      <w:r w:rsidRPr="00DC7EFE">
        <w:t xml:space="preserve"> or set-shifting</w:t>
      </w:r>
      <w:r>
        <w:t xml:space="preserve"> </w:t>
      </w:r>
      <w:r w:rsidRPr="00DC7EFE">
        <w:fldChar w:fldCharType="begin" w:fldLock="1"/>
      </w:r>
      <w:r w:rsidR="00E26427">
        <w:instrText>ADDIN CSL_CITATION { "citationItems" : [ { "id" : "ITEM-1", "itemData" : { "ISSN" : "0012-1622", "PMID" : "9746006", "abstract" : "This study examined the cognitive manifestations of frontal-lobe infarction in a population of children with sickle cell disease (SCD). Forty-one patients with SCD underwent MRI. Five patients with stroke symptoms had large infarcts encroaching on the tissue of the frontal lobes. Four patients without symptoms had smaller frontal-lobe infarcts. The patients with stroke were significantly impaired on measures of intelligence, memory, and frontal-lobe function (Wisconsin Card Sorting Test, WCST) compared with both the patients with normal MRI scans (N=30) and a group of sibling controls (N=15), who did not differ from each other. Patients with covert infarction obtained scores on the intelligence tests and the WCST that fell in between those of the stroke patients and the other two groups. This trend toward impairment suggests that patients with covert infarction are at similar risk for cognitive deficits to those with stroke.", "author" : [ { "dropping-particle" : "", "family" : "Watkins", "given" : "K E", "non-dropping-particle" : "", "parse-names" : false, "suffix" : "" }, { "dropping-particle" : "", "family" : "Hewes", "given" : "D K", "non-dropping-particle" : "", "parse-names" : false, "suffix" : "" }, { "dropping-particle" : "", "family" : "Connelly", "given" : "A", "non-dropping-particle" : "", "parse-names" : false, "suffix" : "" }, { "dropping-particle" : "", "family" : "Kendall", "given" : "B E", "non-dropping-particle" : "", "parse-names" : false, "suffix" : "" }, { "dropping-particle" : "", "family" : "Kingsley", "given" : "D P", "non-dropping-particle" : "", "parse-names" : false, "suffix" : "" }, { "dropping-particle" : "", "family" : "Evans", "given" : "J E", "non-dropping-particle" : "", "parse-names" : false, "suffix" : "" }, { "dropping-particle" : "", "family" : "Gadian", "given" : "D G", "non-dropping-particle" : "", "parse-names" : false, "suffix" : "" }, { "dropping-particle" : "", "family" : "Vargha-Khadem", "given" : "F", "non-dropping-particle" : "", "parse-names" : false, "suffix" : "" }, { "dropping-particle" : "", "family" : "Kirkham", "given" : "F J", "non-dropping-particle" : "", "parse-names" : false, "suffix" : "" } ], "container-title" : "Developmental Medicine and Child Neurology", "id" : "ITEM-1", "issue" : "8", "issued" : { "date-parts" : [ [ "1998", "8" ] ] }, "page" : "536-43", "title" : "Cognitive deficits associated with frontal-lobe infarction in children with sickle cell disease.", "type" : "article-journal", "volume" : "40" }, "uris" : [ "http://www.mendeley.com/documents/?uuid=4250f20f-b97e-4a01-a81b-58d41a9490bf" ] } ], "mendeley" : { "formattedCitation" : "[68]", "plainTextFormattedCitation" : "[68]", "previouslyFormattedCitation" : "[68]" }, "properties" : { "noteIndex" : 0 }, "schema" : "https://github.com/citation-style-language/schema/raw/master/csl-citation.json" }</w:instrText>
      </w:r>
      <w:r w:rsidRPr="00DC7EFE">
        <w:fldChar w:fldCharType="separate"/>
      </w:r>
      <w:r w:rsidR="000A4D81" w:rsidRPr="000A4D81">
        <w:rPr>
          <w:noProof/>
        </w:rPr>
        <w:t>[68]</w:t>
      </w:r>
      <w:r w:rsidRPr="00DC7EFE">
        <w:fldChar w:fldCharType="end"/>
      </w:r>
      <w:r w:rsidRPr="00DC7EFE">
        <w:t>. A study of neurologically intact adults with SCD showed deficits in processing speed, working memory and other executive functions compared to controls</w:t>
      </w:r>
      <w:r>
        <w:t xml:space="preserve"> </w:t>
      </w:r>
      <w:r w:rsidRPr="00DC7EFE">
        <w:fldChar w:fldCharType="begin" w:fldLock="1"/>
      </w:r>
      <w:r w:rsidR="008B63B1">
        <w:instrText>ADDIN CSL_CITATION { "citationItems" : [ { "id" : "ITEM-1", "itemData" : { "DOI" : "10.1001/jama.2010.562", "ISSN" : "0098-7484", "author" : [ { "dropping-particle" : "", "family" : "Vichinsky", "given" : "EP", "non-dropping-particle" : "", "parse-names" : false, "suffix" : "" }, { "dropping-particle" : "", "family" : "Neumayr", "given" : "LD", "non-dropping-particle" : "", "parse-names" : false, "suffix" : "" }, { "dropping-particle" : "", "family" : "Gold", "given" : "JI", "non-dropping-particle" : "", "parse-names" : false, "suffix" : "" } ], "container-title" : "JAMA", "id" : "ITEM-1", "issue" : "18", "issued" : { "date-parts" : [ [ "2010" ] ] }, "page" : "1823-1831", "title" : "Neuropsychological Dysfunction and Neuroimaging Abnormalities in Neurologically Intact Adults With Sickle Cell Anemia", "type" : "article-journal", "volume" : "303" }, "uris" : [ "http://www.mendeley.com/documents/?uuid=c3de632d-6568-4f7f-8d3e-b158a2610a4d" ] } ], "mendeley" : { "formattedCitation" : "[136]", "plainTextFormattedCitation" : "[136]", "previouslyFormattedCitation" : "[136]" }, "properties" : { "noteIndex" : 0 }, "schema" : "https://github.com/citation-style-language/schema/raw/master/csl-citation.json" }</w:instrText>
      </w:r>
      <w:r w:rsidRPr="00DC7EFE">
        <w:fldChar w:fldCharType="separate"/>
      </w:r>
      <w:r w:rsidR="008B63B1" w:rsidRPr="008B63B1">
        <w:rPr>
          <w:noProof/>
        </w:rPr>
        <w:t>[136]</w:t>
      </w:r>
      <w:r w:rsidRPr="00DC7EFE">
        <w:fldChar w:fldCharType="end"/>
      </w:r>
      <w:r w:rsidRPr="00DC7EFE">
        <w:t>.</w:t>
      </w:r>
    </w:p>
    <w:p w14:paraId="7AACE50C" w14:textId="77777777" w:rsidR="009C3FEC" w:rsidRPr="00DC7EFE" w:rsidRDefault="009C3FEC" w:rsidP="009C3FEC">
      <w:pPr>
        <w:pStyle w:val="H2"/>
      </w:pPr>
      <w:bookmarkStart w:id="3" w:name="_Toc286393636"/>
      <w:r>
        <w:t>Non-imaging</w:t>
      </w:r>
      <w:r w:rsidRPr="00DC7EFE">
        <w:t xml:space="preserve"> biomarkers</w:t>
      </w:r>
      <w:bookmarkEnd w:id="3"/>
      <w:r>
        <w:t xml:space="preserve"> of function</w:t>
      </w:r>
    </w:p>
    <w:p w14:paraId="55DBE73B" w14:textId="526067A5" w:rsidR="009C3FEC" w:rsidRDefault="009C3FEC" w:rsidP="009C3FEC">
      <w:pPr>
        <w:pStyle w:val="paragraph"/>
      </w:pPr>
      <w:r>
        <w:t>Anaemia is a major mediator of cognitive function i</w:t>
      </w:r>
      <w:r w:rsidRPr="00DC7EFE">
        <w:t>n neurologically intact children (</w:t>
      </w:r>
      <w:r w:rsidRPr="00DC7EFE">
        <w:rPr>
          <w:i/>
        </w:rPr>
        <w:t>i.e.</w:t>
      </w:r>
      <w:r w:rsidRPr="00DC7EFE">
        <w:t xml:space="preserve"> without cerebrovascular abnormalities)</w:t>
      </w:r>
      <w:r>
        <w:t>.</w:t>
      </w:r>
      <w:r w:rsidRPr="00DC7EFE">
        <w:t xml:space="preserve"> </w:t>
      </w:r>
      <w:r>
        <w:t>A</w:t>
      </w:r>
      <w:r w:rsidRPr="00DC7EFE">
        <w:t xml:space="preserve">naemia severity has shown moderate to large correlations with </w:t>
      </w:r>
      <w:r>
        <w:t xml:space="preserve">IQ </w:t>
      </w:r>
      <w:r w:rsidRPr="00DC7EFE">
        <w:fldChar w:fldCharType="begin" w:fldLock="1"/>
      </w:r>
      <w:r w:rsidR="008B63B1">
        <w:instrText>ADDIN CSL_CITATION { "citationItems" : [ { "id" : "ITEM-1", "itemData" : { "DOI" : "10.1177/088307380001500510", "ISSN" : "0883-0738", "author" : [ { "dropping-particle" : "", "family" : "Bernaudin", "given" : "F.", "non-dropping-particle" : "", "parse-names" : false, "suffix" : "" }, { "dropping-particle" : "", "family" : "Verlhac", "given" : "S.", "non-dropping-particle" : "", "parse-names" : false, "suffix" : "" }, { "dropping-particle" : "", "family" : "Freard", "given" : "F.", "non-dropping-particle" : "", "parse-names" : false, "suffix" : "" }, { "dropping-particle" : "", "family" : "Roudot-Thoraval", "given" : "F.", "non-dropping-particle" : "", "parse-names" : false, "suffix" : "" }, { "dropping-particle" : "", "family" : "Benkerrou", "given" : "M.", "non-dropping-particle" : "", "parse-names" : false, "suffix" : "" }, { "dropping-particle" : "", "family" : "Thuret", "given" : "I.", "non-dropping-particle" : "", "parse-names" : false, "suffix" : "" }, { "dropping-particle" : "", "family" : "Mardini", "given" : "R.", "non-dropping-particle" : "", "parse-names" : false, "suffix" : "" }, { "dropping-particle" : "", "family" : "Vannier", "given" : "J.P.", "non-dropping-particle" : "", "parse-names" : false, "suffix" : "" }, { "dropping-particle" : "", "family" : "Ploix", "given" : "E.", "non-dropping-particle" : "", "parse-names" : false, "suffix" : "" }, { "dropping-particle" : "", "family" : "Romero", "given" : "M.", "non-dropping-particle" : "", "parse-names" : false, "suffix" : "" }, { "dropping-particle" : "", "family" : "Casse-Perrot", "given" : "C.", "non-dropping-particle" : "", "parse-names" : false, "suffix" : "" }, { "dropping-particle" : "", "family" : "Helly", "given" : "M.", "non-dropping-particle" : "", "parse-names" : false, "suffix" : "" }, { "dropping-particle" : "", "family" : "Gillard", "given" : "E.", "non-dropping-particle" : "", "parse-names" : false, "suffix" : "" }, { "dropping-particle" : "", "family" : "Sebag", "given" : "G.", "non-dropping-particle" : "", "parse-names" : false, "suffix" : "" }, { "dropping-particle" : "", "family" : "Kchouk", "given" : "H.", "non-dropping-particle" : "", "parse-names" : false, "suffix" : "" }, { "dropping-particle" : "", "family" : "Pracros", "given" : "J.P.", "non-dropping-particle" : "", "parse-names" : false, "suffix" : "" }, { "dropping-particle" : "", "family" : "Finck", "given" : "B.", "non-dropping-particle" : "", "parse-names" : false, "suffix" : "" }, { "dropping-particle" : "", "family" : "Dacher", "given" : "J.N.", "non-dropping-particle" : "", "parse-names" : false, "suffix" : "" }, { "dropping-particle" : "", "family" : "Ickowicz", "given" : "V.", "non-dropping-particle" : "", "parse-names" : false, "suffix" : "" }, { "dropping-particle" : "", "family" : "Raybaud", "given" : "C.", "non-dropping-particle" : "", "parse-names" : false, "suffix" : "" }, { "dropping-particle" : "", "family" : "Poncet", "given" : "M.", "non-dropping-particle" : "", "parse-names" : false, "suffix" : "" }, { "dropping-particle" : "", "family" : "Lesprit", "given" : "E.", "non-dropping-particle" : "", "parse-names" : false, "suffix" : "" }, { "dropping-particle" : "", "family" : "Reinert", "given" : "P.H.", "non-dropping-particle" : "", "parse-names" : false, "suffix" : "" }, { "dropping-particle" : "", "family" : "Brugieres", "given" : "P.", "non-dropping-particle" : "", "parse-names" : false, "suffix" : "" } ], "container-title" : "Journal of Child Neurology", "id" : "ITEM-1", "issue" : "5", "issued" : { "date-parts" : [ [ "2000", "5", "1" ] ] }, "page" : "333-343", "title" : "Multicenter Prospective Study of Children With Sickle Cell Disease: Radiographic and Psychometric Correlation", "type" : "article-journal", "volume" : "15" }, "uris" : [ "http://www.mendeley.com/documents/?uuid=50023969-4ff5-421f-bcc7-96a9792e4e71" ] }, { "id" : "ITEM-2", "itemData" : { "ISSN" : "0146-8693", "PMID" : "11909931", "abstract" : "To determine (1) the neurocognitive development of children with sickle cell disease (SCD) from 6 months through 36 months of age, (2) the independent and combined contributions of biomedical risk and parenting risk to child neurocognitive functioning, and (3) the independent and combined contributions of biomedical risk, parent cognitive processes, and family functioning to parent adjustment.", "author" : [ { "dropping-particle" : "", "family" : "Thompson", "given" : "Robert J", "non-dropping-particle" : "", "parse-names" : false, "suffix" : "" }, { "dropping-particle" : "", "family" : "Gustafson", "given" : "Kathryn E", "non-dropping-particle" : "", "parse-names" : false, "suffix" : "" }, { "dropping-particle" : "", "family" : "Bonner", "given" : "Melanie J", "non-dropping-particle" : "", "parse-names" : false, "suffix" : "" }, { "dropping-particle" : "", "family" : "Ware", "given" : "Russell E", "non-dropping-particle" : "", "parse-names" : false, "suffix" : "" } ], "container-title" : "Journal of pediatric psychology", "id" : "ITEM-2", "issue" : "3", "issued" : { "date-parts" : [ [ "2002" ] ] }, "page" : "235-44", "title" : "Neurocognitive development of young children with sickle cell disease through three years of age.", "type" : "article-journal", "volume" : "27" }, "uris" : [ "http://www.mendeley.com/documents/?uuid=586fb37c-e243-49d1-a011-938bc78207fb" ] }, { "id" : "ITEM-3", "itemData" : { "DOI" : "10.1177/002221949302600104", "ISSN" : "0022-2194", "author" : [ { "dropping-particle" : "", "family" : "Brown", "given" : "R. T.", "non-dropping-particle" : "", "parse-names" : false, "suffix" : "" }, { "dropping-particle" : "", "family" : "Armstrong", "given" : "F. D.", "non-dropping-particle" : "", "parse-names" : false, "suffix" : "" }, { "dropping-particle" : "", "family" : "Eckman", "given" : "J. R.", "non-dropping-particle" : "", "parse-names" : false, "suffix" : "" } ], "container-title" : "Journal of Learning Disabilities", "id" : "ITEM-3", "issue" : "1", "issued" : { "date-parts" : [ [ "1993", "1", "1" ] ] }, "page" : "33-45", "title" : "Neurocognitive Aspects of Pediatric Sickle Cell Disease", "type" : "article-journal", "volume" : "26" }, "uris" : [ "http://www.mendeley.com/documents/?uuid=4828c0e3-85f3-47ca-907f-ffd265633aa1" ] }, { "id" : "ITEM-4", "itemData" : { "ISSN" : "0364-5134", "PMID" : "10072041", "abstract" : "Our objective was to test a hypothesis that subtle brain abnormality can be present in pediatric sickle cell disease (SCD) patients who are clinically free of stroke. We prospectively compared 50 patients with 52 healthy age-similar controls, using quantitative magnetic resonance imaging. A previously validated precise and accurate inversion-recovery method was used to measure T1 in a slice at the basal ganglia. We also used the Wechsler test to measure intelligence quotient (IQ) in a randomly selected subset of 27 patients. Brain T1 was significantly lower in patients in every gray matter structure evaluated but in none of the white matter structures. Regression suggests that T1 in caudate, nucleus pulvinares, and cerebral cortex was abnormal by age 4 years. Psychometric testing showed that 33% of patients were functioning in the range of mild mental deficiency (IQ, 50-70), compared with a published prevalence of 1.45% in inner-city black children. Thus, in our patients, SCD was associated with a 23-fold increase in the risk of mild mental deficiency. Full-scale IQ of SCD patients was a function of hematocrit (Hct), and when Hct was used to stratify patients, those with an Hct of less than 27% had significantly lower psychometric test scores, and significantly lower gray matter T1, than those with an Hct of 27 or more. Both cognitive deficits and subtle T1 abnormalities were associated with a low Hct, and both could be present when conventional magnetic resonance imaging findings were normal. Our findings suggest that chronic hypoxia of brain tissue can occur in SCD patients free of clinical stroke.", "author" : [ { "dropping-particle" : "", "family" : "Steen", "given" : "R G", "non-dropping-particle" : "", "parse-names" : false, "suffix" : "" }, { "dropping-particle" : "", "family" : "Xiong", "given" : "X", "non-dropping-particle" : "", "parse-names" : false, "suffix" : "" }, { "dropping-particle" : "", "family" : "Mulhern", "given" : "R K", "non-dropping-particle" : "", "parse-names" : false, "suffix" : "" }, { "dropping-particle" : "", "family" : "Langston", "given" : "J W", "non-dropping-particle" : "", "parse-names" : false, "suffix" : "" }, { "dropping-particle" : "", "family" : "Wang", "given" : "W C", "non-dropping-particle" : "", "parse-names" : false, "suffix" : "" } ], "container-title" : "Annals of neurology", "id" : "ITEM-4", "issue" : "3", "issued" : { "date-parts" : [ [ "1999", "3" ] ] }, "page" : "279-86", "title" : "Subtle brain abnormalities in children with sickle cell disease: relationship to blood hematocrit.", "type" : "article-journal", "volume" : "45" }, "uris" : [ "http://www.mendeley.com/documents/?uuid=a8085819-84aa-4141-a738-1323cb5aa83a" ] } ], "mendeley" : { "formattedCitation" : "[41,119,137,138]", "plainTextFormattedCitation" : "[41,119,137,138]", "previouslyFormattedCitation" : "[41,119,137,138]" }, "properties" : { "noteIndex" : 0 }, "schema" : "https://github.com/citation-style-language/schema/raw/master/csl-citation.json" }</w:instrText>
      </w:r>
      <w:r w:rsidRPr="00DC7EFE">
        <w:fldChar w:fldCharType="separate"/>
      </w:r>
      <w:r w:rsidR="008B63B1" w:rsidRPr="008B63B1">
        <w:rPr>
          <w:noProof/>
        </w:rPr>
        <w:t>[41,119,137,138]</w:t>
      </w:r>
      <w:r w:rsidRPr="00DC7EFE">
        <w:fldChar w:fldCharType="end"/>
      </w:r>
      <w:r>
        <w:t>.</w:t>
      </w:r>
      <w:r w:rsidRPr="00DC7EFE">
        <w:t xml:space="preserve"> </w:t>
      </w:r>
      <w:r>
        <w:t xml:space="preserve">Severely anaemic patients (i.e. haematocrit&lt;20%) have shown poorer performance on both verbal and performance aspects of IQ </w:t>
      </w:r>
      <w:r>
        <w:fldChar w:fldCharType="begin" w:fldLock="1"/>
      </w:r>
      <w:r w:rsidR="008B63B1">
        <w:instrText>ADDIN CSL_CITATION { "citationItems" : [ { "id" : "ITEM-1", "itemData" : { "DOI" : "10.1177/088307380001500510", "ISSN" : "0883-0738", "author" : [ { "dropping-particle" : "", "family" : "Bernaudin", "given" : "F.", "non-dropping-particle" : "", "parse-names" : false, "suffix" : "" }, { "dropping-particle" : "", "family" : "Verlhac", "given" : "S.", "non-dropping-particle" : "", "parse-names" : false, "suffix" : "" }, { "dropping-particle" : "", "family" : "Freard", "given" : "F.", "non-dropping-particle" : "", "parse-names" : false, "suffix" : "" }, { "dropping-particle" : "", "family" : "Roudot-Thoraval", "given" : "F.", "non-dropping-particle" : "", "parse-names" : false, "suffix" : "" }, { "dropping-particle" : "", "family" : "Benkerrou", "given" : "M.", "non-dropping-particle" : "", "parse-names" : false, "suffix" : "" }, { "dropping-particle" : "", "family" : "Thuret", "given" : "I.", "non-dropping-particle" : "", "parse-names" : false, "suffix" : "" }, { "dropping-particle" : "", "family" : "Mardini", "given" : "R.", "non-dropping-particle" : "", "parse-names" : false, "suffix" : "" }, { "dropping-particle" : "", "family" : "Vannier", "given" : "J.P.", "non-dropping-particle" : "", "parse-names" : false, "suffix" : "" }, { "dropping-particle" : "", "family" : "Ploix", "given" : "E.", "non-dropping-particle" : "", "parse-names" : false, "suffix" : "" }, { "dropping-particle" : "", "family" : "Romero", "given" : "M.", "non-dropping-particle" : "", "parse-names" : false, "suffix" : "" }, { "dropping-particle" : "", "family" : "Casse-Perrot", "given" : "C.", "non-dropping-particle" : "", "parse-names" : false, "suffix" : "" }, { "dropping-particle" : "", "family" : "Helly", "given" : "M.", "non-dropping-particle" : "", "parse-names" : false, "suffix" : "" }, { "dropping-particle" : "", "family" : "Gillard", "given" : "E.", "non-dropping-particle" : "", "parse-names" : false, "suffix" : "" }, { "dropping-particle" : "", "family" : "Sebag", "given" : "G.", "non-dropping-particle" : "", "parse-names" : false, "suffix" : "" }, { "dropping-particle" : "", "family" : "Kchouk", "given" : "H.", "non-dropping-particle" : "", "parse-names" : false, "suffix" : "" }, { "dropping-particle" : "", "family" : "Pracros", "given" : "J.P.", "non-dropping-particle" : "", "parse-names" : false, "suffix" : "" }, { "dropping-particle" : "", "family" : "Finck", "given" : "B.", "non-dropping-particle" : "", "parse-names" : false, "suffix" : "" }, { "dropping-particle" : "", "family" : "Dacher", "given" : "J.N.", "non-dropping-particle" : "", "parse-names" : false, "suffix" : "" }, { "dropping-particle" : "", "family" : "Ickowicz", "given" : "V.", "non-dropping-particle" : "", "parse-names" : false, "suffix" : "" }, { "dropping-particle" : "", "family" : "Raybaud", "given" : "C.", "non-dropping-particle" : "", "parse-names" : false, "suffix" : "" }, { "dropping-particle" : "", "family" : "Poncet", "given" : "M.", "non-dropping-particle" : "", "parse-names" : false, "suffix" : "" }, { "dropping-particle" : "", "family" : "Lesprit", "given" : "E.", "non-dropping-particle" : "", "parse-names" : false, "suffix" : "" }, { "dropping-particle" : "", "family" : "Reinert", "given" : "P.H.", "non-dropping-particle" : "", "parse-names" : false, "suffix" : "" }, { "dropping-particle" : "", "family" : "Brugieres", "given" : "P.", "non-dropping-particle" : "", "parse-names" : false, "suffix" : "" } ], "container-title" : "Journal of Child Neurology", "id" : "ITEM-1", "issue" : "5", "issued" : { "date-parts" : [ [ "2000", "5", "1" ] ] }, "page" : "333-343", "title" : "Multicenter Prospective Study of Children With Sickle Cell Disease: Radiographic and Psychometric Correlation", "type" : "article-journal", "volume" : "15" }, "uris" : [ "http://www.mendeley.com/documents/?uuid=50023969-4ff5-421f-bcc7-96a9792e4e71" ] } ], "mendeley" : { "formattedCitation" : "[119]", "plainTextFormattedCitation" : "[119]", "previouslyFormattedCitation" : "[119]" }, "properties" : { "noteIndex" : 0 }, "schema" : "https://github.com/citation-style-language/schema/raw/master/csl-citation.json" }</w:instrText>
      </w:r>
      <w:r>
        <w:fldChar w:fldCharType="separate"/>
      </w:r>
      <w:r w:rsidR="008B63B1" w:rsidRPr="008B63B1">
        <w:rPr>
          <w:noProof/>
        </w:rPr>
        <w:t>[119]</w:t>
      </w:r>
      <w:r>
        <w:fldChar w:fldCharType="end"/>
      </w:r>
      <w:r>
        <w:t xml:space="preserve">, and have accounted for a significant proportion of variance in FSIQ </w:t>
      </w:r>
      <w:r>
        <w:fldChar w:fldCharType="begin" w:fldLock="1"/>
      </w:r>
      <w:r w:rsidR="008B63B1">
        <w:instrText>ADDIN CSL_CITATION { "citationItems" : [ { "id" : "ITEM-1", "itemData" : { "ISSN" : "0364-5134", "PMID" : "10072041", "abstract" : "Our objective was to test a hypothesis that subtle brain abnormality can be present in pediatric sickle cell disease (SCD) patients who are clinically free of stroke. We prospectively compared 50 patients with 52 healthy age-similar controls, using quantitative magnetic resonance imaging. A previously validated precise and accurate inversion-recovery method was used to measure T1 in a slice at the basal ganglia. We also used the Wechsler test to measure intelligence quotient (IQ) in a randomly selected subset of 27 patients. Brain T1 was significantly lower in patients in every gray matter structure evaluated but in none of the white matter structures. Regression suggests that T1 in caudate, nucleus pulvinares, and cerebral cortex was abnormal by age 4 years. Psychometric testing showed that 33% of patients were functioning in the range of mild mental deficiency (IQ, 50-70), compared with a published prevalence of 1.45% in inner-city black children. Thus, in our patients, SCD was associated with a 23-fold increase in the risk of mild mental deficiency. Full-scale IQ of SCD patients was a function of hematocrit (Hct), and when Hct was used to stratify patients, those with an Hct of less than 27% had significantly lower psychometric test scores, and significantly lower gray matter T1, than those with an Hct of 27 or more. Both cognitive deficits and subtle T1 abnormalities were associated with a low Hct, and both could be present when conventional magnetic resonance imaging findings were normal. Our findings suggest that chronic hypoxia of brain tissue can occur in SCD patients free of clinical stroke.", "author" : [ { "dropping-particle" : "", "family" : "Steen", "given" : "R G", "non-dropping-particle" : "", "parse-names" : false, "suffix" : "" }, { "dropping-particle" : "", "family" : "Xiong", "given" : "X", "non-dropping-particle" : "", "parse-names" : false, "suffix" : "" }, { "dropping-particle" : "", "family" : "Mulhern", "given" : "R K", "non-dropping-particle" : "", "parse-names" : false, "suffix" : "" }, { "dropping-particle" : "", "family" : "Langston", "given" : "J W", "non-dropping-particle" : "", "parse-names" : false, "suffix" : "" }, { "dropping-particle" : "", "family" : "Wang", "given" : "W C", "non-dropping-particle" : "", "parse-names" : false, "suffix" : "" } ], "container-title" : "Annals of neurology", "id" : "ITEM-1", "issue" : "3", "issued" : { "date-parts" : [ [ "1999", "3" ] ] }, "page" : "279-86", "title" : "Subtle brain abnormalities in children with sickle cell disease: relationship to blood hematocrit.", "type" : "article-journal", "volume" : "45" }, "uris" : [ "http://www.mendeley.com/documents/?uuid=a8085819-84aa-4141-a738-1323cb5aa83a" ] }, { "id" : "ITEM-2", "itemData" : { "DOI" : "10.2310/7010.2006.00008", "ISBN" : "0883-0738 (Print)\\n0883-0738 (Linking)", "ISSN" : "0883-0738", "PMID" : "16551451", "abstract" : "We compared magnetic resonance imaging (MRI), magnetic resonance angiography, and transcranial Doppler ultrasonography as predictors of specific neurocognitive functions in children with sickle cell disease. Participants were 27 children with sickle cell anemia (hemoglobin SS) who were participants in the Stroke Prevention Trial in Sickle Cell Anemia (STOP) and had no documented history of stroke. Children's MRIs were classified as normal or silent infarct, and their magnetic resonance angiograms were classified as normal or abnormal. The highest time-averaged mean flow velocity on transcranial Doppler ultrasonographic examination of the major cerebral arteries was analyzed. Age and hematocrit also were analyzed as predictor variables. The battery of neurocognitive tests included measures of intellectual functioning, academic achievement, attention, memory, visual-motor integration, and executive functions. MRI, magnetic resonance angiography, transcranial Doppler ultrasonography, age, and hematocrit were analyzed as predictors of participants' performance on the various measures of neurocognitive functioning. Age and hematocrit were robust predictors of a number of global and specific neurocognitive functions. When age and hematocrit were controlled, transcranial Doppler ultrasonography was a significantly unique predictor of verbal memory. We found an association between low hemoglobin and neurocognitive impairment. We also found that abnormalities on transcranial Doppler ultrasonography can herald subtle neurocognitive deficits. (J Child Neurol 2006;21:37-44).", "author" : [ { "dropping-particle" : "", "family" : "Kral", "given" : "Mary C", "non-dropping-particle" : "", "parse-names" : false, "suffix" : "" }, { "dropping-particle" : "", "family" : "Brown", "given" : "Ronald T", "non-dropping-particle" : "", "parse-names" : false, "suffix" : "" }, { "dropping-particle" : "", "family" : "Connelly", "given" : "Mark", "non-dropping-particle" : "", "parse-names" : false, "suffix" : "" }, { "dropping-particle" : "", "family" : "Cur\u00e9", "given" : "Joel K", "non-dropping-particle" : "", "parse-names" : false, "suffix" : "" }, { "dropping-particle" : "", "family" : "Besenski", "given" : "Nada", "non-dropping-particle" : "", "parse-names" : false, "suffix" : "" }, { "dropping-particle" : "", "family" : "Jackson", "given" : "Sherron M", "non-dropping-particle" : "", "parse-names" : false, "suffix" : "" }, { "dropping-particle" : "", "family" : "Abboud", "given" : "Miguel R", "non-dropping-particle" : "", "parse-names" : false, "suffix" : "" }, { "dropping-particle" : "", "family" : "Connelly", "given" : "Mark", "non-dropping-particle" : "", "parse-names" : false, "suffix" : "" } ], "container-title" : "Journal of Child Neurology", "id" : "ITEM-2", "issue" : "1", "issued" : { "date-parts" : [ [ "2006" ] ] }, "page" : "37-44", "title" : "Radiographic Predictors of Neurocognitive Functioning in Pediatric Sickle Cell Disease", "type" : "article-journal", "volume" : "21" }, "uris" : [ "http://www.mendeley.com/documents/?uuid=1af03b31-5717-4767-8886-b030bf1a3610" ] } ], "mendeley" : { "formattedCitation" : "[64,138]", "plainTextFormattedCitation" : "[64,138]", "previouslyFormattedCitation" : "[64,138]" }, "properties" : { "noteIndex" : 0 }, "schema" : "https://github.com/citation-style-language/schema/raw/master/csl-citation.json" }</w:instrText>
      </w:r>
      <w:r>
        <w:fldChar w:fldCharType="separate"/>
      </w:r>
      <w:r w:rsidR="008B63B1" w:rsidRPr="008B63B1">
        <w:rPr>
          <w:noProof/>
        </w:rPr>
        <w:t>[64,138]</w:t>
      </w:r>
      <w:r>
        <w:fldChar w:fldCharType="end"/>
      </w:r>
      <w:r>
        <w:t xml:space="preserve"> and executive functions </w:t>
      </w:r>
      <w:r>
        <w:fldChar w:fldCharType="begin" w:fldLock="1"/>
      </w:r>
      <w:r w:rsidR="00E26427">
        <w:instrText>ADDIN CSL_CITATION { "citationItems" : [ { "id" : "ITEM-1", "itemData" : { "DOI" : "10.2310/7010.2006.00008", "ISBN" : "0883-0738 (Print)\\n0883-0738 (Linking)", "ISSN" : "0883-0738", "PMID" : "16551451", "abstract" : "We compared magnetic resonance imaging (MRI), magnetic resonance angiography, and transcranial Doppler ultrasonography as predictors of specific neurocognitive functions in children with sickle cell disease. Participants were 27 children with sickle cell anemia (hemoglobin SS) who were participants in the Stroke Prevention Trial in Sickle Cell Anemia (STOP) and had no documented history of stroke. Children's MRIs were classified as normal or silent infarct, and their magnetic resonance angiograms were classified as normal or abnormal. The highest time-averaged mean flow velocity on transcranial Doppler ultrasonographic examination of the major cerebral arteries was analyzed. Age and hematocrit also were analyzed as predictor variables. The battery of neurocognitive tests included measures of intellectual functioning, academic achievement, attention, memory, visual-motor integration, and executive functions. MRI, magnetic resonance angiography, transcranial Doppler ultrasonography, age, and hematocrit were analyzed as predictors of participants' performance on the various measures of neurocognitive functioning. Age and hematocrit were robust predictors of a number of global and specific neurocognitive functions. When age and hematocrit were controlled, transcranial Doppler ultrasonography was a significantly unique predictor of verbal memory. We found an association between low hemoglobin and neurocognitive impairment. We also found that abnormalities on transcranial Doppler ultrasonography can herald subtle neurocognitive deficits. (J Child Neurol 2006;21:37-44).", "author" : [ { "dropping-particle" : "", "family" : "Kral", "given" : "Mary C", "non-dropping-particle" : "", "parse-names" : false, "suffix" : "" }, { "dropping-particle" : "", "family" : "Brown", "given" : "Ronald T", "non-dropping-particle" : "", "parse-names" : false, "suffix" : "" }, { "dropping-particle" : "", "family" : "Connelly", "given" : "Mark", "non-dropping-particle" : "", "parse-names" : false, "suffix" : "" }, { "dropping-particle" : "", "family" : "Cur\u00e9", "given" : "Joel K", "non-dropping-particle" : "", "parse-names" : false, "suffix" : "" }, { "dropping-particle" : "", "family" : "Besenski", "given" : "Nada", "non-dropping-particle" : "", "parse-names" : false, "suffix" : "" }, { "dropping-particle" : "", "family" : "Jackson", "given" : "Sherron M", "non-dropping-particle" : "", "parse-names" : false, "suffix" : "" }, { "dropping-particle" : "", "family" : "Abboud", "given" : "Miguel R", "non-dropping-particle" : "", "parse-names" : false, "suffix" : "" }, { "dropping-particle" : "", "family" : "Connelly", "given" : "Mark", "non-dropping-particle" : "", "parse-names" : false, "suffix" : "" } ], "container-title" : "Journal of Child Neurology", "id" : "ITEM-1", "issue" : "1", "issued" : { "date-parts" : [ [ "2006" ] ] }, "page" : "37-44", "title" : "Radiographic Predictors of Neurocognitive Functioning in Pediatric Sickle Cell Disease", "type" : "article-journal", "volume" : "21" }, "uris" : [ "http://www.mendeley.com/documents/?uuid=1af03b31-5717-4767-8886-b030bf1a3610" ] } ], "mendeley" : { "formattedCitation" : "[64]", "plainTextFormattedCitation" : "[64]", "previouslyFormattedCitation" : "[64]" }, "properties" : { "noteIndex" : 0 }, "schema" : "https://github.com/citation-style-language/schema/raw/master/csl-citation.json" }</w:instrText>
      </w:r>
      <w:r>
        <w:fldChar w:fldCharType="separate"/>
      </w:r>
      <w:r w:rsidR="000A4D81" w:rsidRPr="000A4D81">
        <w:rPr>
          <w:noProof/>
        </w:rPr>
        <w:t>[64]</w:t>
      </w:r>
      <w:r>
        <w:fldChar w:fldCharType="end"/>
      </w:r>
      <w:r w:rsidRPr="00DC7EFE">
        <w:t>.</w:t>
      </w:r>
      <w:r>
        <w:t xml:space="preserve"> </w:t>
      </w:r>
      <w:r w:rsidRPr="00DC7EFE">
        <w:t xml:space="preserve"> Low </w:t>
      </w:r>
      <w:r>
        <w:t>nocturnal</w:t>
      </w:r>
      <w:r w:rsidRPr="00DC7EFE">
        <w:t xml:space="preserve"> peripheral oxygen saturation was associated with reduced performance on the Tower of London test, which measures strategic planning and rule-learning</w:t>
      </w:r>
      <w:r>
        <w:t xml:space="preserve"> </w:t>
      </w:r>
      <w:r w:rsidRPr="00DC7EFE">
        <w:fldChar w:fldCharType="begin" w:fldLock="1"/>
      </w:r>
      <w:r w:rsidR="008B63B1">
        <w:instrText>ADDIN CSL_CITATION { "citationItems" : [ { "id" : "ITEM-1", "itemData" : { "DOI" : "10.1017/S1355617711001469", "ISSN" : "1469-7661", "PMID" : "22114954", "abstract" : "Previous research has identified cognitive impairment in children with sickle cell anemia (SCA, Hemoglobin SS) compared with controls, partly accounted for by overt neuropathology after clinical stroke, \"covert\" (\"silent\") infarction, and severity of anemia. However, cognitive deficits have also been identified in children with SCA with no history of stroke and a normal T2-weighted magnetic resonance imaging (MRI) scan. Our aim was to investigate whether nocturnal hemoglobin oxygen desaturation and sleep fragmentation could be associated with cognitive impairment in children with SCA. We assessed 10 children with SCA (9 with normal MRI) using neuropsychological measures of executive function. Cognitive assessment was immediately followed by overnight polysomnography to record nocturnal hemoglobin oxygen saturation and sleep arousals. Decreases in hemoglobin oxygen saturation and/or increased sleep arousals were associated with reduced performance on cognitive assessment. Nocturnal hemoglobin oxygen desaturation and sleep fragmentation may be a contributing factor to executive dysfunction in SCA.", "author" : [ { "dropping-particle" : "", "family" : "Hollocks", "given" : "Matthew J", "non-dropping-particle" : "", "parse-names" : false, "suffix" : "" }, { "dropping-particle" : "", "family" : "Kok", "given" : "Tessa B", "non-dropping-particle" : "", "parse-names" : false, "suffix" : "" }, { "dropping-particle" : "", "family" : "Kirkham", "given" : "Fenella J", "non-dropping-particle" : "", "parse-names" : false, "suffix" : "" }, { "dropping-particle" : "", "family" : "Gavlak", "given" : "Johanna", "non-dropping-particle" : "", "parse-names" : false, "suffix" : "" }, { "dropping-particle" : "", "family" : "Inusa", "given" : "Baba P", "non-dropping-particle" : "", "parse-names" : false, "suffix" : "" }, { "dropping-particle" : "", "family" : "DeBaun", "given" : "Michael R", "non-dropping-particle" : "", "parse-names" : false, "suffix" : "" }, { "dropping-particle" : "", "family" : "Haan", "given" : "Michelle", "non-dropping-particle" : "de", "parse-names" : false, "suffix" : "" } ], "container-title" : "Journal of the International Neuropsychological Society : JINS", "id" : "ITEM-1", "issue" : "1", "issued" : { "date-parts" : [ [ "2012", "1" ] ] }, "page" : "168-73", "title" : "Nocturnal oxygen desaturation and disordered sleep as a potential factor in executive dysfunction in sickle cell anemia.", "type" : "article-journal", "volume" : "18" }, "uris" : [ "http://www.mendeley.com/documents/?uuid=641866fd-d5ef-4207-9808-0a11e6d99a99" ] } ], "mendeley" : { "formattedCitation" : "[139]", "plainTextFormattedCitation" : "[139]", "previouslyFormattedCitation" : "[139]" }, "properties" : { "noteIndex" : 0 }, "schema" : "https://github.com/citation-style-language/schema/raw/master/csl-citation.json" }</w:instrText>
      </w:r>
      <w:r w:rsidRPr="00DC7EFE">
        <w:fldChar w:fldCharType="separate"/>
      </w:r>
      <w:r w:rsidR="008B63B1" w:rsidRPr="008B63B1">
        <w:rPr>
          <w:noProof/>
        </w:rPr>
        <w:t>[139]</w:t>
      </w:r>
      <w:r w:rsidRPr="00DC7EFE">
        <w:fldChar w:fldCharType="end"/>
      </w:r>
      <w:r w:rsidRPr="00DC7EFE">
        <w:t>.</w:t>
      </w:r>
      <w:r>
        <w:t xml:space="preserve"> In the baseline data from the Silent Infarct Trial, a 1% reduction in daytime oxygen saturation was  associated with a reduction in 0.75 full scale IQ points </w:t>
      </w:r>
      <w:r>
        <w:fldChar w:fldCharType="begin" w:fldLock="1"/>
      </w:r>
      <w:r w:rsidR="008B63B1">
        <w:instrText>ADDIN CSL_CITATION { "citationItems" : [ { "id" : "ITEM-1", "itemData" : { "DOI" : "10.1002/ajh.23604", "ISSN" : "1096-8652", "PMID" : "24123128", "abstract" : "Children with sickle cell anemia have a high prevalence of silent cerebral infarcts (SCIs) that are associated with decreased full-scale intelligence quotient (FSIQ). While the educational attainment of parents is a known strong predictor of the cognitive development of children in general, the role of parental education in sickle cell anemia along with other factors that adversely affect cognitive function (anemia, cerebral infarcts) is not known. We tested the hypothesis that both the presence of SCI and parental education would impact FSIQ in children with sickle cell anemia. A multicenter, cross-sectional study was conducted in 19 US sites of the Silent Infarct Transfusion Trial among children with sickle cell anemia, age 5-15 years. All were screened for SCIs. Participants with and without SCI were administered the Wechsler Abbreviated Scale of Intelligence. A total of 150 participants (107 with and 43 without SCIs) were included in the analysis. In a multivariable linear regression model for FSIQ, the absence of college education for the head of household was associated with a decrease of 6.2 points (P = 0.005); presence of SCI with a 5.2 point decrease (P = 0.017); each $1000 of family income per capita with a 0.33 point increase (P = 0.023); each increase of 1 year in age with a 0.96 point decrease (P = 0.023); and each 1% (absolute) decrease in hemoglobin oxygen saturation with 0.75 point decrease (P = 0.030). In conclusion, FSIQ in children with sickle cell anemia is best accounted for by a multivariate model that includes both biologic and socioenvironmental factors. Am. J. Hematol. 89:162-167, 2014. \u00a9 2013 Wiley Periodicals, Inc.", "author" : [ { "dropping-particle" : "", "family" : "King", "given" : "Allison A", "non-dropping-particle" : "", "parse-names" : false, "suffix" : "" }, { "dropping-particle" : "", "family" : "Strouse", "given" : "John J", "non-dropping-particle" : "", "parse-names" : false, "suffix" : "" }, { "dropping-particle" : "", "family" : "Rodeghier", "given" : "Mark J", "non-dropping-particle" : "", "parse-names" : false, "suffix" : "" }, { "dropping-particle" : "", "family" : "Compas", "given" : "Bruce E", "non-dropping-particle" : "", "parse-names" : false, "suffix" : "" }, { "dropping-particle" : "", "family" : "Casella", "given" : "James F", "non-dropping-particle" : "", "parse-names" : false, "suffix" : "" }, { "dropping-particle" : "", "family" : "McKinstry", "given" : "Robert C", "non-dropping-particle" : "", "parse-names" : false, "suffix" : "" }, { "dropping-particle" : "", "family" : "Noetzel", "given" : "Michael J", "non-dropping-particle" : "", "parse-names" : false, "suffix" : "" }, { "dropping-particle" : "", "family" : "Quinn", "given" : "Charles T", "non-dropping-particle" : "", "parse-names" : false, "suffix" : "" }, { "dropping-particle" : "", "family" : "Ichord", "given" : "Rebecca", "non-dropping-particle" : "", "parse-names" : false, "suffix" : "" }, { "dropping-particle" : "", "family" : "Dowling", "given" : "Michael M", "non-dropping-particle" : "", "parse-names" : false, "suffix" : "" }, { "dropping-particle" : "", "family" : "Miller", "given" : "J Philip", "non-dropping-particle" : "", "parse-names" : false, "suffix" : "" }, { "dropping-particle" : "", "family" : "Debaun", "given" : "Michael R", "non-dropping-particle" : "", "parse-names" : false, "suffix" : "" } ], "container-title" : "American journal of hematology", "id" : "ITEM-1", "issue" : "2", "issued" : { "date-parts" : [ [ "2014", "2" ] ] }, "page" : "162-7", "title" : "Parent education and biologic factors influence on cognition in sickle cell anemia.", "type" : "article-journal", "volume" : "89" }, "uris" : [ "http://www.mendeley.com/documents/?uuid=747a78a4-73f3-40b3-a6f2-7b47da1b6630" ] } ], "mendeley" : { "formattedCitation" : "[122]", "plainTextFormattedCitation" : "[122]", "previouslyFormattedCitation" : "[122]" }, "properties" : { "noteIndex" : 0 }, "schema" : "https://github.com/citation-style-language/schema/raw/master/csl-citation.json" }</w:instrText>
      </w:r>
      <w:r>
        <w:fldChar w:fldCharType="separate"/>
      </w:r>
      <w:r w:rsidR="008B63B1" w:rsidRPr="008B63B1">
        <w:rPr>
          <w:noProof/>
        </w:rPr>
        <w:t>[122]</w:t>
      </w:r>
      <w:r>
        <w:fldChar w:fldCharType="end"/>
      </w:r>
      <w:r>
        <w:t xml:space="preserve">. </w:t>
      </w:r>
    </w:p>
    <w:p w14:paraId="7042B599" w14:textId="7AF2F2D3" w:rsidR="009C3FEC" w:rsidRDefault="009C3FEC" w:rsidP="009C3FEC">
      <w:pPr>
        <w:pStyle w:val="paragraph"/>
      </w:pPr>
      <w:r w:rsidRPr="00DC7EFE">
        <w:t xml:space="preserve">Anaemia </w:t>
      </w:r>
      <w:r>
        <w:t xml:space="preserve">and hypoxia </w:t>
      </w:r>
      <w:r w:rsidRPr="00CB5343">
        <w:t xml:space="preserve">may also interact with social/environmental factors such as socioeconomic status </w:t>
      </w:r>
      <w:r w:rsidRPr="00CB5343">
        <w:fldChar w:fldCharType="begin" w:fldLock="1"/>
      </w:r>
      <w:r w:rsidR="008B63B1">
        <w:instrText>ADDIN CSL_CITATION { "citationItems" : [ { "id" : "ITEM-1", "itemData" : { "ISSN" : "0196-206X", "PMID" : "15502546", "abstract" : "Sickle cell disease (SCD) is associated with a number of biopsychosocial risk factors for cognitive development. Understanding how these risk factors may interact is important for developing interventions for cognitive functioning. The authors assessed the cognitive abilities of children with SCD (n = 50) and related their performance to anemia severity, socioeconomic status (SES), and their interaction. Demographically matched peers without SCD (n = 36) served as a comparison group. Four areas of cognitive weakness were identified among children with SCD: general cognitive ability, crystallized ability, short-term memory, and processing speed. Anemia severity predicted general cognitive ability, crystallized ability, and processing speed. Interactions between anemia severity and SES were found for general cognitive ability and short-term memory. Disease effects in SCD appear to vary depending on the child's level of socioenvironmental risk. Biomedical interventions to benefit cognitive functioning may have different effects depending on whether additional socioenvironmental risk factors are present.", "author" : [ { "dropping-particle" : "", "family" : "Schatz", "given" : "Jeffrey", "non-dropping-particle" : "", "parse-names" : false, "suffix" : "" }, { "dropping-particle" : "", "family" : "Finke", "given" : "Robert", "non-dropping-particle" : "", "parse-names" : false, "suffix" : "" }, { "dropping-particle" : "", "family" : "Roberts", "given" : "Carla W", "non-dropping-particle" : "", "parse-names" : false, "suffix" : "" } ], "container-title" : "Journal of developmental and behavioral pediatrics : JDBP", "id" : "ITEM-1", "issue" : "5", "issued" : { "date-parts" : [ [ "2004", "10" ] ] }, "page" : "303-10", "title" : "Interactions of biomedical and environmental risk factors for cognitive development: a preliminary study of sickle cell disease.", "type" : "article-journal", "volume" : "25" }, "uris" : [ "http://www.mendeley.com/documents/?uuid=d7b92e2b-9758-42b1-89eb-931a226e2f1b" ] } ], "mendeley" : { "formattedCitation" : "[140]", "plainTextFormattedCitation" : "[140]", "previouslyFormattedCitation" : "[140]" }, "properties" : { "noteIndex" : 0 }, "schema" : "https://github.com/citation-style-language/schema/raw/master/csl-citation.json" }</w:instrText>
      </w:r>
      <w:r w:rsidRPr="00CB5343">
        <w:fldChar w:fldCharType="separate"/>
      </w:r>
      <w:r w:rsidR="008B63B1" w:rsidRPr="008B63B1">
        <w:rPr>
          <w:noProof/>
        </w:rPr>
        <w:t>[140]</w:t>
      </w:r>
      <w:r w:rsidRPr="00CB5343">
        <w:fldChar w:fldCharType="end"/>
      </w:r>
      <w:r w:rsidRPr="00CB5343">
        <w:t xml:space="preserve">. Large cohort studies have found socioeconomic status and parent education as major predictors of cognitive function, rather than SCI </w:t>
      </w:r>
      <w:r w:rsidRPr="00CB5343">
        <w:fldChar w:fldCharType="begin" w:fldLock="1"/>
      </w:r>
      <w:r w:rsidR="008B63B1">
        <w:instrText>ADDIN CSL_CITATION { "citationItems" : [ { "id" : "ITEM-1", "itemData" : { "DOI" : "10.1002/ajh.23604", "ISSN" : "1096-8652", "PMID" : "24123128", "abstract" : "Children with sickle cell anemia have a high prevalence of silent cerebral infarcts (SCIs) that are associated with decreased full-scale intelligence quotient (FSIQ). While the educational attainment of parents is a known strong predictor of the cognitive development of children in general, the role of parental education in sickle cell anemia along with other factors that adversely affect cognitive function (anemia, cerebral infarcts) is not known. We tested the hypothesis that both the presence of SCI and parental education would impact FSIQ in children with sickle cell anemia. A multicenter, cross-sectional study was conducted in 19 US sites of the Silent Infarct Transfusion Trial among children with sickle cell anemia, age 5-15 years. All were screened for SCIs. Participants with and without SCI were administered the Wechsler Abbreviated Scale of Intelligence. A total of 150 participants (107 with and 43 without SCIs) were included in the analysis. In a multivariable linear regression model for FSIQ, the absence of college education for the head of household was associated with a decrease of 6.2 points (P = 0.005); presence of SCI with a 5.2 point decrease (P = 0.017); each $1000 of family income per capita with a 0.33 point increase (P = 0.023); each increase of 1 year in age with a 0.96 point decrease (P = 0.023); and each 1% (absolute) decrease in hemoglobin oxygen saturation with 0.75 point decrease (P = 0.030). In conclusion, FSIQ in children with sickle cell anemia is best accounted for by a multivariate model that includes both biologic and socioenvironmental factors. Am. J. Hematol. 89:162-167, 2014. \u00a9 2013 Wiley Periodicals, Inc.", "author" : [ { "dropping-particle" : "", "family" : "King", "given" : "Allison A", "non-dropping-particle" : "", "parse-names" : false, "suffix" : "" }, { "dropping-particle" : "", "family" : "Strouse", "given" : "John J", "non-dropping-particle" : "", "parse-names" : false, "suffix" : "" }, { "dropping-particle" : "", "family" : "Rodeghier", "given" : "Mark J", "non-dropping-particle" : "", "parse-names" : false, "suffix" : "" }, { "dropping-particle" : "", "family" : "Compas", "given" : "Bruce E", "non-dropping-particle" : "", "parse-names" : false, "suffix" : "" }, { "dropping-particle" : "", "family" : "Casella", "given" : "James F", "non-dropping-particle" : "", "parse-names" : false, "suffix" : "" }, { "dropping-particle" : "", "family" : "McKinstry", "given" : "Robert C", "non-dropping-particle" : "", "parse-names" : false, "suffix" : "" }, { "dropping-particle" : "", "family" : "Noetzel", "given" : "Michael J", "non-dropping-particle" : "", "parse-names" : false, "suffix" : "" }, { "dropping-particle" : "", "family" : "Quinn", "given" : "Charles T", "non-dropping-particle" : "", "parse-names" : false, "suffix" : "" }, { "dropping-particle" : "", "family" : "Ichord", "given" : "Rebecca", "non-dropping-particle" : "", "parse-names" : false, "suffix" : "" }, { "dropping-particle" : "", "family" : "Dowling", "given" : "Michael M", "non-dropping-particle" : "", "parse-names" : false, "suffix" : "" }, { "dropping-particle" : "", "family" : "Miller", "given" : "J Philip", "non-dropping-particle" : "", "parse-names" : false, "suffix" : "" }, { "dropping-particle" : "", "family" : "Debaun", "given" : "Michael R", "non-dropping-particle" : "", "parse-names" : false, "suffix" : "" } ], "container-title" : "American journal of hematology", "id" : "ITEM-1", "issue" : "2", "issued" : { "date-parts" : [ [ "2014", "2" ] ] }, "page" : "162-7", "title" : "Parent education and biologic factors influence on cognition in sickle cell anemia.", "type" : "article-journal", "volume" : "89" }, "uris" : [ "http://www.mendeley.com/documents/?uuid=747a78a4-73f3-40b3-a6f2-7b47da1b6630" ] }, { "id" : "ITEM-2", "itemData" : { "author" : [ { "dropping-particle" : "", "family" : "King", "given" : "AA", "non-dropping-particle" : "", "parse-names" : false, "suffix" : "" }, { "dropping-particle" : "", "family" : "Rodeghier", "given" : "MJ", "non-dropping-particle" : "", "parse-names" : false, "suffix" : "" }, { "dropping-particle" : "", "family" : "Panepinto", "given" : "JA", "non-dropping-particle" : "", "parse-names" : false, "suffix" : "" }, { "dropping-particle" : "", "family" : "Strouse", "given" : "JJ", "non-dropping-particle" : "", "parse-names" : false, "suffix" : "" }, { "dropping-particle" : "", "family" : "Casella", "given" : "JF", "non-dropping-particle" : "", "parse-names" : false, "suffix" : "" }, { "dropping-particle" : "", "family" : "Quinn", "given" : "C", "non-dropping-particle" : "", "parse-names" : false, "suffix" : "" }, { "dropping-particle" : "", "family" : "Dowling", "given" : "M", "non-dropping-particle" : "", "parse-names" : false, "suffix" : "" }, { "dropping-particle" : "", "family" : "Sarnaik", "given" : "SA", "non-dropping-particle" : "", "parse-names" : false, "suffix" : "" }, { "dropping-particle" : "", "family" : "Thompson", "given" : "AA", "non-dropping-particle" : "", "parse-names" : false, "suffix" : "" }, { "dropping-particle" : "", "family" : "Woods", "given" : "GM", "non-dropping-particle" : "", "parse-names" : false, "suffix" : "" }, { "dropping-particle" : "", "family" : "Minniti", "given" : "CP", "non-dropping-particle" : "", "parse-names" : false, "suffix" : "" }, { "dropping-particle" : "", "family" : "Redding-Lallinger", "given" : "RC", "non-dropping-particle" : "", "parse-names" : false, "suffix" : "" }, { "dropping-particle" : "", "family" : "Kirby-Allen", "given" : "M", "non-dropping-particle" : "", "parse-names" : false, "suffix" : "" }, { "dropping-particle" : "", "family" : "Kirkham", "given" : "FJ", "non-dropping-particle" : "", "parse-names" : false, "suffix" : "" }, { "dropping-particle" : "", "family" : "McKinstry", "given" : "R", "non-dropping-particle" : "", "parse-names" : false, "suffix" : "" }, { "dropping-particle" : "", "family" : "Noetzel", "given" : "MJ", "non-dropping-particle" : "", "parse-names" : false, "suffix" : "" }, { "dropping-particle" : "", "family" : "White", "given" : "DA", "non-dropping-particle" : "", "parse-names" : false, "suffix" : "" }, { "dropping-particle" : "", "family" : "Kwiatkowski", "given" : "JK", "non-dropping-particle" : "", "parse-names" : false, "suffix" : "" }, { "dropping-particle" : "", "family" : "Howard", "given" : "TH", "non-dropping-particle" : "", "parse-names" : false, "suffix" : "" }, { "dropping-particle" : "", "family" : "Kalinyak", "given" : "KA", "non-dropping-particle" : "", "parse-names" : false, "suffix" : "" }, { "dropping-particle" : "", "family" : "Inusa", "given" : "B", "non-dropping-particle" : "", "parse-names" : false, "suffix" : "" }, { "dropping-particle" : "", "family" : "Rhodes", "given" : "MM", "non-dropping-particle" : "", "parse-names" : false, "suffix" : "" }, { "dropping-particle" : "", "family" : "Heiny", "given" : "ME", "non-dropping-particle" : "", "parse-names" : false, "suffix" : "" }, { "dropping-particle" : "", "family" : "Fuh", "given" : "B", "non-dropping-particle" : "", "parse-names" : false, "suffix" : "" }, { "dropping-particle" : "", "family" : "Fixler", "given" : "JM", "non-dropping-particle" : "", "parse-names" : false, "suffix" : "" }, { "dropping-particle" : "", "family" : "Gordon", "given" : "MO", "non-dropping-particle" : "", "parse-names" : false, "suffix" : "" }, { "dropping-particle" : "", "family" : "DeBaun", "given" : "MR", "non-dropping-particle" : "", "parse-names" : false, "suffix" : "" } ], "container-title" : "American Journal of Hematology", "id" : "ITEM-2", "issued" : { "date-parts" : [ [ "2014" ] ] }, "page" : "2-28", "title" : "Silent Cerebral Infarction, Income and Grade Retention among Students with Sickle Cell", "type" : "article-journal" }, "uris" : [ "http://www.mendeley.com/documents/?uuid=dd0a2978-081c-4307-b641-c85f8b0faf10" ] } ], "mendeley" : { "formattedCitation" : "[122,141]", "plainTextFormattedCitation" : "[122,141]", "previouslyFormattedCitation" : "[122,141]" }, "properties" : { "noteIndex" : 0 }, "schema" : "https://github.com/citation-style-language/schema/raw/master/csl-citation.json" }</w:instrText>
      </w:r>
      <w:r w:rsidRPr="00CB5343">
        <w:fldChar w:fldCharType="separate"/>
      </w:r>
      <w:r w:rsidR="008B63B1" w:rsidRPr="008B63B1">
        <w:rPr>
          <w:noProof/>
        </w:rPr>
        <w:t>[122,141]</w:t>
      </w:r>
      <w:r w:rsidRPr="00CB5343">
        <w:fldChar w:fldCharType="end"/>
      </w:r>
      <w:r w:rsidRPr="00CB5343">
        <w:t>.</w:t>
      </w:r>
    </w:p>
    <w:p w14:paraId="01C6A6A1" w14:textId="77777777" w:rsidR="0094713B" w:rsidRDefault="0094713B" w:rsidP="0094713B">
      <w:pPr>
        <w:pStyle w:val="H1"/>
      </w:pPr>
      <w:r>
        <w:t>Impact of therapeutic interventions</w:t>
      </w:r>
    </w:p>
    <w:p w14:paraId="3163E1C7" w14:textId="432909D7" w:rsidR="00EB75EF" w:rsidRDefault="0094713B" w:rsidP="007B04F6">
      <w:pPr>
        <w:pStyle w:val="paragraph"/>
      </w:pPr>
      <w:r>
        <w:lastRenderedPageBreak/>
        <w:t>Although primary stroke prevention with prophylactic blood transfusions is effective</w:t>
      </w:r>
      <w:r w:rsidR="008B63B1">
        <w:t xml:space="preserve"> </w:t>
      </w:r>
      <w:r w:rsidR="008B63B1">
        <w:fldChar w:fldCharType="begin" w:fldLock="1"/>
      </w:r>
      <w:r w:rsidR="00FC65FA">
        <w:instrText>ADDIN CSL_CITATION { "citationItems" : [ { "id" : "ITEM-1", "itemData" : { "ISSN" : "0028-4793", "abstract" : "Blood transfusions prevent recurrent stroke in children with sickle cell anemia, but the value of transfusions in preventing a first stroke is unknown. We used transcranial Doppler ultrasonography to identify children with sickle cell anemia who were at high risk for stroke and then randomly assigned them to receive standard care or transfusions to prevent a first stroke.", "author" : [ { "dropping-particle" : "", "family" : "Adams", "given" : "RJ J", "non-dropping-particle" : "", "parse-names" : false, "suffix" : "" }, { "dropping-particle" : "", "family" : "McKie", "given" : "VC C", "non-dropping-particle" : "", "parse-names" : false, "suffix" : "" }, { "dropping-particle" : "", "family" : "Hsu", "given" : "L", "non-dropping-particle" : "", "parse-names" : false, "suffix" : "" }, { "dropping-particle" : "", "family" : "Files", "given" : "B", "non-dropping-particle" : "", "parse-names" : false, "suffix" : "" }, { "dropping-particle" : "", "family" : "Vichinsky", "given" : "E", "non-dropping-particle" : "", "parse-names" : false, "suffix" : "" }, { "dropping-particle" : "", "family" : "Pegelow", "given" : "C", "non-dropping-particle" : "", "parse-names" : false, "suffix" : "" }, { "dropping-particle" : "", "family" : "Abboud", "given" : "M", "non-dropping-particle" : "", "parse-names" : false, "suffix" : "" }, { "dropping-particle" : "", "family" : "Gallagher", "given" : "D", "non-dropping-particle" : "", "parse-names" : false, "suffix" : "" }, { "dropping-particle" : "", "family" : "Kutlar", "given" : "A", "non-dropping-particle" : "", "parse-names" : false, "suffix" : "" }, { "dropping-particle" : "", "family" : "Nichols", "given" : "F T", "non-dropping-particle" : "", "parse-names" : false, "suffix" : "" }, { "dropping-particle" : "", "family" : "Bonds", "given" : "D R", "non-dropping-particle" : "", "parse-names" : false, "suffix" : "" }, { "dropping-particle" : "", "family" : "Brambilla", "given" : "D", "non-dropping-particle" : "", "parse-names" : false, "suffix" : "" } ], "container-title" : "The New England Journal of Medicine", "id" : "ITEM-1", "issue" : "1", "issued" : { "date-parts" : [ [ "1998", "7", "2" ] ] }, "page" : "5-11", "title" : "Prevention of a first stroke by transfusions in children with sickle cell anemia and abnormal results on transcranial Doppler ultrasonography.", "type" : "article-journal", "volume" : "339" }, "uris" : [ "http://www.mendeley.com/documents/?uuid=cde5e015-914b-41fc-a30c-0f2d3065334a" ] } ], "mendeley" : { "formattedCitation" : "[45]", "plainTextFormattedCitation" : "[45]", "previouslyFormattedCitation" : "[45]" }, "properties" : { "noteIndex" : 0 }, "schema" : "https://github.com/citation-style-language/schema/raw/master/csl-citation.json" }</w:instrText>
      </w:r>
      <w:r w:rsidR="008B63B1">
        <w:fldChar w:fldCharType="separate"/>
      </w:r>
      <w:r w:rsidR="008B63B1" w:rsidRPr="008B63B1">
        <w:rPr>
          <w:noProof/>
        </w:rPr>
        <w:t>[45]</w:t>
      </w:r>
      <w:r w:rsidR="008B63B1">
        <w:fldChar w:fldCharType="end"/>
      </w:r>
      <w:r>
        <w:t xml:space="preserve">, </w:t>
      </w:r>
      <w:r w:rsidR="007B04F6">
        <w:t>with post-RCT epidemiological evidence for reduction in the number of strokes in children with sickle cell disease</w:t>
      </w:r>
      <w:r w:rsidR="00263774">
        <w:t xml:space="preserve"> </w:t>
      </w:r>
      <w:r w:rsidR="00FC65FA">
        <w:fldChar w:fldCharType="begin" w:fldLock="1"/>
      </w:r>
      <w:r w:rsidR="00FC65FA">
        <w:instrText>ADDIN CSL_CITATION { "citationItems" : [ { "id" : "ITEM-1", "itemData" : { "DOI" : "10.1182/blood-2004-02-0636", "ISSN" : "0006-4971", "PMID" : "15054044", "abstract" : "Although the Stroke Prevention Trial in Sickle Cell Anemia (STOP) demonstrated the efficacy of blood transfusions for primary stroke prevention in high-risk children with sickle cell disease (SCD) in 1998, the impact of this trial on public health has not been studied. Our objective was to determine whether stroke rates in Californian children with SCD have declined since 1998. Using a California-wide hospital discharge database, we identified all first admissions for stroke in children with SCD from 1991 through 2000. Annual stroke incidence rates were calculated as the number of admissions divided by the estimated population of Californian children with SCD in that year. For 1991-2000, 93 children with SCD were admitted to Californian hospitals with a first stroke during 12 030 person-years of follow-up; 92.5% were ischemic and 7.5% hemorrhagic. Overall, the rate of first stroke was 0.77/100 person-years. For the study years 1991-1998, the rate for first stroke was 0.88/100 person-years compared to 0.50 in 1999 and 0.17 in 2000 (P &lt;.005 for trend). Since the publication of the STOP study in 1998, annual rates of admissions for first stroke for Californian children with SCD have declined.", "author" : [ { "dropping-particle" : "", "family" : "Fullerton", "given" : "Heather J", "non-dropping-particle" : "", "parse-names" : false, "suffix" : "" }, { "dropping-particle" : "", "family" : "Adams", "given" : "Robert J", "non-dropping-particle" : "", "parse-names" : false, "suffix" : "" }, { "dropping-particle" : "", "family" : "Zhao", "given" : "Shoujun", "non-dropping-particle" : "", "parse-names" : false, "suffix" : "" }, { "dropping-particle" : "", "family" : "Johnston", "given" : "S Claiborne", "non-dropping-particle" : "", "parse-names" : false, "suffix" : "" } ], "container-title" : "Blood", "id" : "ITEM-1", "issue" : "2", "issued" : { "date-parts" : [ [ "2004", "7", "15" ] ] }, "page" : "336-9", "title" : "Declining stroke rates in Californian children with sickle cell disease.", "type" : "article-journal", "volume" : "104" }, "uris" : [ "http://www.mendeley.com/documents/?uuid=efc14cc0-59e0-4125-94b1-a3768ad169ea" ] }, { "id" : "ITEM-2", "itemData" : { "ISSN" : "1592-8721", "PMID" : "17606440", "abstract" : "We investigated outcomes in a UK neonatal cohort as a benchmark for care of children with sickle cell disease (SCD).", "author" : [ { "dropping-particle" : "", "family" : "Telfer", "given" : "Paul", "non-dropping-particle" : "", "parse-names" : false, "suffix" : "" }, { "dropping-particle" : "", "family" : "Coen", "given" : "Pietro", "non-dropping-particle" : "", "parse-names" : false, "suffix" : "" }, { "dropping-particle" : "", "family" : "Chakravorty", "given" : "Subarna", "non-dropping-particle" : "", "parse-names" : false, "suffix" : "" }, { "dropping-particle" : "", "family" : "Wilkey", "given" : "Olu", "non-dropping-particle" : "", "parse-names" : false, "suffix" : "" }, { "dropping-particle" : "", "family" : "Evans", "given" : "Jane", "non-dropping-particle" : "", "parse-names" : false, "suffix" : "" }, { "dropping-particle" : "", "family" : "Newell", "given" : "Heather", "non-dropping-particle" : "", "parse-names" : false, "suffix" : "" }, { "dropping-particle" : "", "family" : "Smalling", "given" : "Beverley", "non-dropping-particle" : "", "parse-names" : false, "suffix" : "" }, { "dropping-particle" : "", "family" : "Amos", "given" : "Roger", "non-dropping-particle" : "", "parse-names" : false, "suffix" : "" }, { "dropping-particle" : "", "family" : "Stephens", "given" : "Adrian", "non-dropping-particle" : "", "parse-names" : false, "suffix" : "" }, { "dropping-particle" : "", "family" : "Rogers", "given" : "David", "non-dropping-particle" : "", "parse-names" : false, "suffix" : "" }, { "dropping-particle" : "", "family" : "Kirkham", "given" : "Fenella", "non-dropping-particle" : "", "parse-names" : false, "suffix" : "" } ], "container-title" : "Haematologica", "id" : "ITEM-2", "issue" : "7", "issued" : { "date-parts" : [ [ "2007", "7" ] ] }, "page" : "905-12", "title" : "Clinical outcomes in children with sickle cell disease living in England: a neonatal cohort in East London.", "type" : "article-journal", "volume" : "92" }, "uris" : [ "http://www.mendeley.com/documents/?uuid=08eaf053-727c-4d2d-a290-70e70fd0e285" ] } ], "mendeley" : { "formattedCitation" : "[142,143]", "plainTextFormattedCitation" : "[142,143]", "previouslyFormattedCitation" : "[142,143]" }, "properties" : { "noteIndex" : 0 }, "schema" : "https://github.com/citation-style-language/schema/raw/master/csl-citation.json" }</w:instrText>
      </w:r>
      <w:r w:rsidR="00FC65FA">
        <w:fldChar w:fldCharType="separate"/>
      </w:r>
      <w:r w:rsidR="00FC65FA" w:rsidRPr="00FC65FA">
        <w:rPr>
          <w:noProof/>
        </w:rPr>
        <w:t>[142,143]</w:t>
      </w:r>
      <w:r w:rsidR="00FC65FA">
        <w:fldChar w:fldCharType="end"/>
      </w:r>
      <w:r w:rsidR="007B04F6">
        <w:t>, treatment is expensive</w:t>
      </w:r>
      <w:r w:rsidR="00FC65FA">
        <w:t xml:space="preserve"> </w:t>
      </w:r>
      <w:r w:rsidR="00FC65FA">
        <w:fldChar w:fldCharType="begin" w:fldLock="1"/>
      </w:r>
      <w:r w:rsidR="00FC65FA">
        <w:instrText>ADDIN CSL_CITATION { "citationItems" : [ { "id" : "ITEM-1", "itemData" : { "DOI" : "10.3310/hta16430", "ISSN" : "2046-4924", "PMID" : "23140544", "abstract" : "BACKGROUND: Sickle cell disease (SCD) is a recessive genetic blood disorder, caused by a mutation in the \u03b2-globin gene. For children with SCD, the risk of stroke is estimated to be up to 250 times higher than in the general childhood population. Transcranial Doppler (TCD) ultrasonography is a non-invasive technique which measures local blood velocity in the proximal portions of large intracranial arteries. Screening with TCD ultrasonography identifies individuals with high cerebral blood velocity; these children are at the highest risk of stroke. A number of primary stroke prevention strategies are currently used in clinical practice in the UK including blood transfusion, treatment with hydroxycarbamide and bone marrow transplantation (BMT). No reviews have yet assessed the clinical effectiveness and cost effectiveness of primary stroke prevention strategies in children with SCD identified to be at high risk of stroke using TCD ultrasonography.\n\nOBJECTIVE: To assess the clinical effectiveness and cost-effectiveness of primary stroke prevention treatments for children with SCD who are identified (using TCD ultrasonography) to be at high risk of stroke.\n\nDATA SOURCES: Electronic databases were searched from inception up to May 2011, including the Cochrane Database of Systematic Reviews (CDSR), the Cochrane Central Register of Controlled Trials (CENTRAL), the Database of Abstracts of Reviews of Effects (DARE), EMBASE, the Health Technology Assessment (HTA) database, ISI Web of Science Proceedings, ISI Web of Science Citation Index, the NHS Economic Evaluation Database (NHS EED) and MEDLINE.\n\nREVIEW METHODS: The assessment was conducted according to accepted procedures for conducting and reporting systematic reviews and economic evaluations. A de novo Markov model was developed to determine the cost-effectiveness of TCD ultrasonography and blood transfusion, where clinically appropriate, in patients with SCD.\n\nRESULTS: Two randomised controlled trials met the inclusion criteria involving a study population of 209 participants. One compared blood transfusion with standard care for children who are identified as being at high risk of stroke using TCD ultrasonography. In this trial, one patient in the transfusion group had a stroke (1/63) compared with 11 children in the standard care group (11/67). The other trial assessed the impact of halting chronic transfusion in patients with SCD. Sixteen patients in the transfusion-halted group had an event (16/41) (two\u2026", "author" : [ { "dropping-particle" : "", "family" : "Cherry", "given" : "M G", "non-dropping-particle" : "", "parse-names" : false, "suffix" : "" }, { "dropping-particle" : "", "family" : "Greenhalgh", "given" : "J", "non-dropping-particle" : "", "parse-names" : false, "suffix" : "" }, { "dropping-particle" : "", "family" : "Osipenko", "given" : "L", "non-dropping-particle" : "", "parse-names" : false, "suffix" : "" }, { "dropping-particle" : "", "family" : "Venkatachalam", "given" : "M", "non-dropping-particle" : "", "parse-names" : false, "suffix" : "" }, { "dropping-particle" : "", "family" : "Boland", "given" : "A", "non-dropping-particle" : "", "parse-names" : false, "suffix" : "" }, { "dropping-particle" : "", "family" : "Dundar", "given" : "Y", "non-dropping-particle" : "", "parse-names" : false, "suffix" : "" }, { "dropping-particle" : "", "family" : "Marsh", "given" : "K", "non-dropping-particle" : "", "parse-names" : false, "suffix" : "" }, { "dropping-particle" : "", "family" : "Dickson", "given" : "R", "non-dropping-particle" : "", "parse-names" : false, "suffix" : "" }, { "dropping-particle" : "", "family" : "Rees", "given" : "D C", "non-dropping-particle" : "", "parse-names" : false, "suffix" : "" } ], "container-title" : "Health technology assessment (Winchester, England)", "id" : "ITEM-1", "issue" : "43", "issued" : { "date-parts" : [ [ "2012", "1" ] ] }, "page" : "1-129", "title" : "The clinical effectiveness and cost-effectiveness of primary stroke prevention in children with sickle cell disease: a systematic review and economic evaluation.", "type" : "article-journal", "volume" : "16" }, "uris" : [ "http://www.mendeley.com/documents/?uuid=56364194-680d-477f-9e99-bea96685c1ee" ] } ], "mendeley" : { "formattedCitation" : "[144]", "plainTextFormattedCitation" : "[144]", "previouslyFormattedCitation" : "[144]" }, "properties" : { "noteIndex" : 0 }, "schema" : "https://github.com/citation-style-language/schema/raw/master/csl-citation.json" }</w:instrText>
      </w:r>
      <w:r w:rsidR="00FC65FA">
        <w:fldChar w:fldCharType="separate"/>
      </w:r>
      <w:r w:rsidR="00FC65FA" w:rsidRPr="00FC65FA">
        <w:rPr>
          <w:noProof/>
        </w:rPr>
        <w:t>[144]</w:t>
      </w:r>
      <w:r w:rsidR="00FC65FA">
        <w:fldChar w:fldCharType="end"/>
      </w:r>
      <w:r w:rsidR="007B04F6">
        <w:t xml:space="preserve">, the number needed to treat to prevent one stroke is 7 and lifelong regular blood transfusion </w:t>
      </w:r>
      <w:r w:rsidR="00FC65FA">
        <w:fldChar w:fldCharType="begin" w:fldLock="1"/>
      </w:r>
      <w:r w:rsidR="00FC65FA">
        <w:instrText>ADDIN CSL_CITATION { "citationItems" : [ { "id" : "ITEM-1", "itemData" : { "DOI" : "10.1056/NEJMoa050460", "ISSN" : "1533-4406", "PMID" : "16382063", "abstract" : "BACKGROUND: Prophylactic transfusion prevents strokes in children with sickle cell anemia who have abnormalities on transcranial Doppler ultrasonographic examination. However, it is not known how long transfusion should be continued in these children.\n\nMETHODS: We studied children with sickle cell disease who had a high risk of stroke on the basis of a transcranial Doppler screening examination and who had received transfusions for 30 months or longer, during which time the Doppler readings became normal. The children were randomly assigned to continued transfusion or no continued transfusion. Children with severe stenotic lesions on cerebral magnetic resonance angiography were excluded. The composite primary end point was stroke or reversion to a result on Doppler examination indicative of a high risk of stroke.\n\nRESULTS: The study was stopped after 79 children of a planned enrollment of 100 underwent randomization. Among the 41 children in the transfusion-halted group, high-risk Doppler results developed in 14 and stroke in 2 others within a mean (+/-SD) of 4.5+/-2.6 months (range, 2.1 to 10.1) of the last transfusion. Neither of these events of the composite end point occurred in the 38 children who continued to receive transfusions. The average of the last two transcranial Doppler results before transfusion was started was the only predictor of the composite end point (P=0.05).\n\nCONCLUSIONS: Discontinuation of transfusion for the prevention of stroke in children with sickle cell disease results in a high rate of reversion to abnormal blood-flow velocities on Doppler studies and stroke. (ClinicalTrials.gov number, NCT00006182.)", "author" : [ { "dropping-particle" : "", "family" : "Adams", "given" : "Robert J", "non-dropping-particle" : "", "parse-names" : false, "suffix" : "" }, { "dropping-particle" : "", "family" : "Brambilla", "given" : "Donald", "non-dropping-particle" : "", "parse-names" : false, "suffix" : "" } ], "container-title" : "The New England journal of medicine", "id" : "ITEM-1", "issue" : "26", "issued" : { "date-parts" : [ [ "2005", "12", "29" ] ] }, "page" : "2769-78", "title" : "Discontinuing prophylactic transfusions used to prevent stroke in sickle cell disease.", "type" : "article-journal", "volume" : "353" }, "uris" : [ "http://www.mendeley.com/documents/?uuid=c63006fc-0d32-4dcd-a7ee-598f41429633" ] } ], "mendeley" : { "formattedCitation" : "[145]", "plainTextFormattedCitation" : "[145]", "previouslyFormattedCitation" : "[145]" }, "properties" : { "noteIndex" : 0 }, "schema" : "https://github.com/citation-style-language/schema/raw/master/csl-citation.json" }</w:instrText>
      </w:r>
      <w:r w:rsidR="00FC65FA">
        <w:fldChar w:fldCharType="separate"/>
      </w:r>
      <w:r w:rsidR="00FC65FA" w:rsidRPr="00FC65FA">
        <w:rPr>
          <w:noProof/>
        </w:rPr>
        <w:t>[145]</w:t>
      </w:r>
      <w:r w:rsidR="00FC65FA">
        <w:fldChar w:fldCharType="end"/>
      </w:r>
      <w:r w:rsidR="00FC65FA">
        <w:t xml:space="preserve"> </w:t>
      </w:r>
      <w:r w:rsidR="007B04F6">
        <w:t xml:space="preserve">is a heavy burden for the child and the family, with risk of allo-immunization and infection. Regular blood transfusion also prevents reinfarction in those with SCI but </w:t>
      </w:r>
      <w:r w:rsidR="000679E3">
        <w:t xml:space="preserve">the number neeed to treat to prevent one reinfarction was even higher, </w:t>
      </w:r>
      <w:r w:rsidR="007B04F6">
        <w:t xml:space="preserve">the outcomes for the SIT trial included overt strokes and it is not clear whether this treatment </w:t>
      </w:r>
      <w:r>
        <w:t>can halt or reverse the progression of SCI</w:t>
      </w:r>
      <w:r w:rsidR="000679E3">
        <w:t xml:space="preserve"> while there was no benefit in terms of IQ </w:t>
      </w:r>
      <w:r w:rsidR="00FC65FA">
        <w:fldChar w:fldCharType="begin" w:fldLock="1"/>
      </w:r>
      <w:r w:rsidR="00FC65FA">
        <w:instrText>ADDIN CSL_CITATION { "citationItems" : [ { "id" : "ITEM-1", "itemData" : { "DOI" : "10.3109/08880010903360367", "ISBN" : "1521-0669 (Electronic)\\n0888-0018 (Linking)", "ISSN" : "1521-0669", "PMID" : "20201689", "abstract" : "Silent cerebral infarct (SCI) is the most common cause of serious neurological disease in sickle cell anemia (SCA), affecting approximately 22% of children. The goal of this trial is to determine whether blood transfusion therapy will reduce further neurological morbidity in children with SCI, and if so, the magnitude of this benefit.", "author" : [ { "dropping-particle" : "", "family" : "Casella", "given" : "James F", "non-dropping-particle" : "", "parse-names" : false, "suffix" : "" }, { "dropping-particle" : "", "family" : "King", "given" : "Allison a", "non-dropping-particle" : "", "parse-names" : false, "suffix" : "" }, { "dropping-particle" : "", "family" : "Barton", "given" : "Bruce", "non-dropping-particle" : "", "parse-names" : false, "suffix" : "" }, { "dropping-particle" : "", "family" : "White", "given" : "Desiree a", "non-dropping-particle" : "", "parse-names" : false, "suffix" : "" }, { "dropping-particle" : "", "family" : "Noetzel", "given" : "Michael J", "non-dropping-particle" : "", "parse-names" : false, "suffix" : "" }, { "dropping-particle" : "", "family" : "Ichord", "given" : "Rebecca N", "non-dropping-particle" : "", "parse-names" : false, "suffix" : "" }, { "dropping-particle" : "", "family" : "Terrill", "given" : "Cindy", "non-dropping-particle" : "", "parse-names" : false, "suffix" : "" }, { "dropping-particle" : "", "family" : "Hirtz", "given" : "Deborah", "non-dropping-particle" : "", "parse-names" : false, "suffix" : "" }, { "dropping-particle" : "", "family" : "McKinstry", "given" : "Robert C", "non-dropping-particle" : "", "parse-names" : false, "suffix" : "" }, { "dropping-particle" : "", "family" : "Strouse", "given" : "John J", "non-dropping-particle" : "", "parse-names" : false, "suffix" : "" }, { "dropping-particle" : "", "family" : "Howard", "given" : "Thomas H", "non-dropping-particle" : "", "parse-names" : false, "suffix" : "" }, { "dropping-particle" : "", "family" : "Coates", "given" : "Thomas D", "non-dropping-particle" : "", "parse-names" : false, "suffix" : "" }, { "dropping-particle" : "", "family" : "Minniti", "given" : "Caterina P", "non-dropping-particle" : "", "parse-names" : false, "suffix" : "" }, { "dropping-particle" : "", "family" : "Campbell", "given" : "Andrew D", "non-dropping-particle" : "", "parse-names" : false, "suffix" : "" }, { "dropping-particle" : "", "family" : "Vendt", "given" : "Bruce a", "non-dropping-particle" : "", "parse-names" : false, "suffix" : "" }, { "dropping-particle" : "", "family" : "Lehmann", "given" : "Harold", "non-dropping-particle" : "", "parse-names" : false, "suffix" : "" }, { "dropping-particle" : "", "family" : "Debaun", "given" : "Michael R", "non-dropping-particle" : "", "parse-names" : false, "suffix" : "" } ], "container-title" : "Pediatric Hematology and Oncology", "id" : "ITEM-1", "issue" : "2", "issued" : { "date-parts" : [ [ "2010", "3" ] ] }, "page" : "69-89", "title" : "Design of the silent cerebral infarct transfusion (SIT) trial.", "type" : "article-journal", "volume" : "27" }, "uris" : [ "http://www.mendeley.com/documents/?uuid=b6210ece-aa7f-4b4a-84a0-43f15f7b3925" ] }, { "id" : "ITEM-2", "itemData" : { "DOI" : "10.1056/NEJMoa1401731", "ISSN" : "1533-4406", "PMID" : "25140956", "abstract" : "Background Silent cerebral infarcts are the most common neurologic injury in children with sickle cell anemia and are associated with the recurrence of an infarct (stroke or silent cerebral infarct). We tested the hypothesis that the incidence of the recurrence of an infarct would be lower among children who underwent regular blood-transfusion therapy than among those who received standard care. Methods In this randomized, single-blind clinical trial, we randomly assigned children with sickle cell anemia to receive regular blood transfusions (transfusion group) or standard care (observation group). Participants were between 5 and 15 years of age, with no history of stroke and with one or more silent cerebral infarcts on magnetic resonance imaging and a neurologic examination showing no abnormalities corresponding to these lesions. The primary end point was the recurrence of an infarct, defined as a stroke or a new or enlarged silent cerebral infarct. Results A total of 196 children (mean age, 10 years) were randomly assigned to the observation or transfusion group and were followed for a median of 3 years. In the transfusion group, 6 of 99 children (6%) had an end-point event (1 had a stroke, and 5 had new or enlarged silent cerebral infarcts). In the observation group, 14 of 97 children (14%) had an end-point event (7 had strokes, and 7 had new or enlarged silent cerebral infarcts). The incidence of the primary end point in the transfusion and observation groups was 2.0 and 4.8 events, respectively, per 100 years at risk, corresponding to an incidence rate ratio of 0.41 (95% confidence interval, 0.12 to 0.99; P=0.04). Conclusions Regular blood-transfusion therapy significantly reduced the incidence of the recurrence of cerebral infarct in children with sickle cell anemia. (Funded by the National Institute of Neurological Disorders and Stroke and others; Silent Cerebral Infarct Multi-Center Clinical Trial ClinicalTrials.gov number, NCT00072761 , and Current Controlled Trials number, ISRCTN52713285 .).", "author" : [ { "dropping-particle" : "", "family" : "DeBaun", "given" : "Michael R", "non-dropping-particle" : "", "parse-names" : false, "suffix" : "" }, { "dropping-particle" : "", "family" : "Gordon", "given" : "Mae", "non-dropping-particle" : "", "parse-names" : false, "suffix" : "" }, { "dropping-particle" : "", "family" : "McKinstry", "given" : "Robert C", "non-dropping-particle" : "", "parse-names" : false, "suffix" : "" }, { "dropping-particle" : "", "family" : "Noetzel", "given" : "Michael J", "non-dropping-particle" : "", "parse-names" : false, "suffix" : "" }, { "dropping-particle" : "", "family" : "White", "given" : "Desiree a", "non-dropping-particle" : "", "parse-names" : false, "suffix" : "" }, { "dropping-particle" : "", "family" : "Sarnaik", "given" : "Sharada a", "non-dropping-particle" : "", "parse-names" : false, "suffix" : "" }, { "dropping-particle" : "", "family" : "Meier", "given" : "Emily R", "non-dropping-particle" : "", "parse-names" : false, "suffix" : "" }, { "dropping-particle" : "", "family" : "Howard", "given" : "Thomas H", "non-dropping-particle" : "", "parse-names" : false, "suffix" : "" }, { "dropping-particle" : "", "family" : "Majumdar", "given" : "Suvankar", "non-dropping-particle" : "", "parse-names" : false, "suffix" : "" }, { "dropping-particle" : "", "family" : "Inusa", "given" : "Baba P D", "non-dropping-particle" : "", "parse-names" : false, "suffix" : "" }, { "dropping-particle" : "", "family" : "Telfer", "given" : "Paul T", "non-dropping-particle" : "", "parse-names" : false, "suffix" : "" }, { "dropping-particle" : "", "family" : "Kirby-Allen", "given" : "Melanie", "non-dropping-particle" : "", "parse-names" : false, "suffix" : "" }, { "dropping-particle" : "", "family" : "McCavit", "given" : "Timothy L", "non-dropping-particle" : "", "parse-names" : false, "suffix" : "" }, { "dropping-particle" : "", "family" : "Kamdem", "given" : "Annie", "non-dropping-particle" : "", "parse-names" : false, "suffix" : "" }, { "dropping-particle" : "", "family" : "Airewele", "given" : "Gladstone", "non-dropping-particle" : "", "parse-names" : false, "suffix" : "" }, { "dropping-particle" : "", "family" : "Woods", "given" : "Gerald M", "non-dropping-particle" : "", "parse-names" : false, "suffix" : "" }, { "dropping-particle" : "", "family" : "Berman", "given" : "Brian", "non-dropping-particle" : "", "parse-names" : false, "suffix" : "" }, { "dropping-particle" : "", "family" : "Panepinto", "given" : "Julie a", "non-dropping-particle" : "", "parse-names" : false, "suffix" : "" }, { "dropping-particle" : "", "family" : "Fuh", "given" : "Beng R", "non-dropping-particle" : "", "parse-names" : false, "suffix" : "" }, { "dropping-particle" : "", "family" : "Kwiatkowski", "given" : "Janet L", "non-dropping-particle" : "", "parse-names" : false, "suffix" : "" }, { "dropping-particle" : "", "family" : "King", "given" : "Allison a", "non-dropping-particle" : "", "parse-names" : false, "suffix" : "" }, { "dropping-particle" : "", "family" : "Fixler", "given" : "Jason M", "non-dropping-particle" : "", "parse-names" : false, "suffix" : "" }, { "dropping-particle" : "", "family" : "Rhodes", "given" : "Melissa M", "non-dropping-particle" : "", "parse-names" : false, "suffix" : "" }, { "dropping-particle" : "", "family" : "Thompson", "given" : "Alexis a", "non-dropping-particle" : "", "parse-names" : false, "suffix" : "" }, { "dropping-particle" : "", "family" : "Heiny", "given" : "Mark E", "non-dropping-particle" : "", "parse-names" : false, "suffix" : "" }, { "dropping-particle" : "", "family" : "Redding-Lallinger", "given" : "Rupa C", "non-dropping-particle" : "", "parse-names" : false, "suffix" : "" }, { "dropping-particle" : "", "family" : "Kirkham", "given" : "Fenella J", "non-dropping-particle" : "", "parse-names" : false, "suffix" : "" }, { "dropping-particle" : "", "family" : "Dixon", "given" : "Natalia", "non-dropping-particle" : "", "parse-names" : false, "suffix" : "" }, { "dropping-particle" : "", "family" : "Gonzalez", "given" : "Corina E", "non-dropping-particle" : "", "parse-names" : false, "suffix" : "" }, { "dropping-particle" : "", "family" : "Kalinyak", "given" : "Karen a", "non-dropping-particle" : "", "parse-names" : false, "suffix" : "" }, { "dropping-particle" : "", "family" : "Quinn", "given" : "Charles T", "non-dropping-particle" : "", "parse-names" : false, "suffix" : "" }, { "dropping-particle" : "", "family" : "Strouse", "given" : "John J", "non-dropping-particle" : "", "parse-names" : false, "suffix" : "" }, { "dropping-particle" : "", "family" : "Miller", "given" : "J Philip", "non-dropping-particle" : "", "parse-names" : false, "suffix" : "" }, { "dropping-particle" : "", "family" : "Lehmann", "given" : "Harold", "non-dropping-particle" : "", "parse-names" : false, "suffix" : "" }, { "dropping-particle" : "", "family" : "Kraut", "given" : "Michael a", "non-dropping-particle" : "", "parse-names" : false, "suffix" : "" }, { "dropping-particle" : "", "family" : "Ball", "given" : "William S", "non-dropping-particle" : "", "parse-names" : false, "suffix" : "" }, { "dropping-particle" : "", "family" : "Hirtz", "given" : "Deborah", "non-dropping-particle" : "", "parse-names" : false, "suffix" : "" }, { "dropping-particle" : "", "family" : "Casella", "given" : "James F", "non-dropping-particle" : "", "parse-names" : false, "suffix" : "" } ], "container-title" : "The New England journal of medicine", "id" : "ITEM-2", "issue" : "8", "issued" : { "date-parts" : [ [ "2014", "8", "21" ] ] }, "page" : "699-710", "title" : "Controlled Trial of Transfusions for Silent Cerebral Infarcts in Sickle Cell Anemia.", "type" : "article-journal", "volume" : "371" }, "uris" : [ "http://www.mendeley.com/documents/?uuid=bb75222f-65d9-4da8-aab3-8960e0d6806e" ] } ], "mendeley" : { "formattedCitation" : "[61,62]", "plainTextFormattedCitation" : "[61,62]", "previouslyFormattedCitation" : "[61,62]" }, "properties" : { "noteIndex" : 0 }, "schema" : "https://github.com/citation-style-language/schema/raw/master/csl-citation.json" }</w:instrText>
      </w:r>
      <w:r w:rsidR="00FC65FA">
        <w:fldChar w:fldCharType="separate"/>
      </w:r>
      <w:r w:rsidR="00FC65FA" w:rsidRPr="00FC65FA">
        <w:rPr>
          <w:noProof/>
        </w:rPr>
        <w:t>[61,62]</w:t>
      </w:r>
      <w:r w:rsidR="00FC65FA">
        <w:fldChar w:fldCharType="end"/>
      </w:r>
      <w:r>
        <w:t xml:space="preserve">. </w:t>
      </w:r>
      <w:r w:rsidR="00205AB0">
        <w:t xml:space="preserve">Longer term clinical and imaging follow-up is required as blood transfusion does not prevent all recurrent infarcts, worsening vasculopathy </w:t>
      </w:r>
      <w:r w:rsidR="00FC65FA">
        <w:fldChar w:fldCharType="begin" w:fldLock="1"/>
      </w:r>
      <w:r w:rsidR="00FC65FA">
        <w:instrText>ADDIN CSL_CITATION { "citationItems" : [ { "id" : "ITEM-1", "itemData" : { "DOI" : "10.1182/blood-2010-01-261123", "ISSN" : "1528-0020", "PMID" : "20940417", "abstract" : "Children with sickle cell disease (SCD) and strokes receive blood transfusion therapy for secondary stroke prevention; despite this, approximately 20% experience second overt strokes. Given this rate of second overt strokes and the clinical significance of silent cerebral infarcts, we tested the hypothesis that silent cerebral infarcts occur among children with SCD being transfused for secondary stroke prevention. A prospective cohort enrolled children with SCD and overt strokes at 7 academic centers. Magnetic resonance imaging and magnetic resonance angiography of the brain were scheduled approximately every 1 to 2 years; studies were reviewed by a panel of neuroradiologists. Eligibility criteria included regularly scheduled blood transfusion therapy. Forty children were included; mean pretransfusion hemoglobin S concentration was 29%. Progressive cerebral infarcts occurred in 45% (18 of 40 children) while receiving chronic blood transfusion therapy; 7 had second overt strokes and 11 had new silent cerebral infarcts. Worsening cerebral vasculopathy was associated with new cerebral infarction (overt or silent; relative risk = 12.7; 95% confidence interval, 2.65-60.5, P = .001). Children with SCD and overt strokes receiving regular blood transfusion therapy experience silent cerebral infarcts at a higher rate than previously recognized. Additional therapies are needed for secondary stroke prevention in children with SCD.", "author" : [ { "dropping-particle" : "", "family" : "Hulbert", "given" : "Monica L", "non-dropping-particle" : "", "parse-names" : false, "suffix" : "" }, { "dropping-particle" : "", "family" : "McKinstry", "given" : "Robert C", "non-dropping-particle" : "", "parse-names" : false, "suffix" : "" }, { "dropping-particle" : "", "family" : "Lacey", "given" : "JoAnne L", "non-dropping-particle" : "", "parse-names" : false, "suffix" : "" }, { "dropping-particle" : "", "family" : "Moran", "given" : "Christopher J", "non-dropping-particle" : "", "parse-names" : false, "suffix" : "" }, { "dropping-particle" : "", "family" : "Panepinto", "given" : "Julie A", "non-dropping-particle" : "", "parse-names" : false, "suffix" : "" }, { "dropping-particle" : "", "family" : "Thompson", "given" : "Alexis A", "non-dropping-particle" : "", "parse-names" : false, "suffix" : "" }, { "dropping-particle" : "", "family" : "Sarnaik", "given" : "Sharada A", "non-dropping-particle" : "", "parse-names" : false, "suffix" : "" }, { "dropping-particle" : "", "family" : "Woods", "given" : "Gerald M", "non-dropping-particle" : "", "parse-names" : false, "suffix" : "" }, { "dropping-particle" : "", "family" : "Casella", "given" : "James F", "non-dropping-particle" : "", "parse-names" : false, "suffix" : "" }, { "dropping-particle" : "", "family" : "Inusa", "given" : "Baba", "non-dropping-particle" : "", "parse-names" : false, "suffix" : "" }, { "dropping-particle" : "", "family" : "Howard", "given" : "Jo", "non-dropping-particle" : "", "parse-names" : false, "suffix" : "" }, { "dropping-particle" : "", "family" : "Kirkham", "given" : "Fenella J", "non-dropping-particle" : "", "parse-names" : false, "suffix" : "" }, { "dropping-particle" : "", "family" : "Anie", "given" : "Kofi A", "non-dropping-particle" : "", "parse-names" : false, "suffix" : "" }, { "dropping-particle" : "", "family" : "Mullin", "given" : "Jonathan E", "non-dropping-particle" : "", "parse-names" : false, "suffix" : "" }, { "dropping-particle" : "", "family" : "Ichord", "given" : "Rebecca", "non-dropping-particle" : "", "parse-names" : false, "suffix" : "" }, { "dropping-particle" : "", "family" : "Noetzel", "given" : "Michael", "non-dropping-particle" : "", "parse-names" : false, "suffix" : "" }, { "dropping-particle" : "", "family" : "Yan", "given" : "Yan", "non-dropping-particle" : "", "parse-names" : false, "suffix" : "" }, { "dropping-particle" : "", "family" : "Rodeghier", "given" : "Mark", "non-dropping-particle" : "", "parse-names" : false, "suffix" : "" }, { "dropping-particle" : "", "family" : "Debaun", "given" : "Michael R", "non-dropping-particle" : "", "parse-names" : false, "suffix" : "" } ], "container-title" : "Blood", "id" : "ITEM-1", "issue" : "3", "issued" : { "date-parts" : [ [ "2011", "1", "20" ] ] }, "page" : "772-9", "title" : "Silent cerebral infarcts occur despite regular blood transfusion therapy after first strokes in children with sickle cell disease.", "type" : "article-journal", "volume" : "117" }, "uris" : [ "http://www.mendeley.com/documents/?uuid=27a8c463-85ee-42d4-82ef-8dded6637a63" ] } ], "mendeley" : { "formattedCitation" : "[51]", "plainTextFormattedCitation" : "[51]", "previouslyFormattedCitation" : "[51]" }, "properties" : { "noteIndex" : 0 }, "schema" : "https://github.com/citation-style-language/schema/raw/master/csl-citation.json" }</w:instrText>
      </w:r>
      <w:r w:rsidR="00FC65FA">
        <w:fldChar w:fldCharType="separate"/>
      </w:r>
      <w:r w:rsidR="00FC65FA" w:rsidRPr="00FC65FA">
        <w:rPr>
          <w:noProof/>
        </w:rPr>
        <w:t>[51]</w:t>
      </w:r>
      <w:r w:rsidR="00FC65FA">
        <w:fldChar w:fldCharType="end"/>
      </w:r>
      <w:r w:rsidR="00205AB0">
        <w:t xml:space="preserve"> or progressive atrophy</w:t>
      </w:r>
      <w:r w:rsidR="00FC65FA">
        <w:t xml:space="preserve"> </w:t>
      </w:r>
      <w:r w:rsidR="00FC65FA">
        <w:fldChar w:fldCharType="begin" w:fldLock="1"/>
      </w:r>
      <w:r w:rsidR="00FC65FA">
        <w:instrText>ADDIN CSL_CITATION { "citationItems" : [ { "id" : "ITEM-1", "itemData" : { "DOI" : "10.1111/bjh.14039", "ISSN" : "00071048", "author" : [ { "dropping-particle" : "", "family" : "Kawadler", "given" : "Jamie M.", "non-dropping-particle" : "", "parse-names" : false, "suffix" : "" }, { "dropping-particle" : "", "family" : "Clark", "given" : "Chris A.", "non-dropping-particle" : "", "parse-names" : false, "suffix" : "" }, { "dropping-particle" : "", "family" : "McKinstry", "given" : "Robert C.", "non-dropping-particle" : "", "parse-names" : false, "suffix" : "" }, { "dropping-particle" : "", "family" : "Kirkham", "given" : "Fenella J.", "non-dropping-particle" : "", "parse-names" : false, "suffix" : "" } ], "container-title" : "British Journal of Haematology", "id" : "ITEM-1", "issued" : { "date-parts" : [ [ "2016" ] ] }, "title" : "Brain atrophy in paediatric sickle cell anaemia: findings from the silent infarct transfusion (SIT) trial", "type" : "article-journal" }, "uris" : [ "http://www.mendeley.com/documents/?uuid=ea3241e1-c04d-4f7a-b21d-cefe30496bf4" ] } ], "mendeley" : { "formattedCitation" : "[146]", "plainTextFormattedCitation" : "[146]", "previouslyFormattedCitation" : "[146]" }, "properties" : { "noteIndex" : 0 }, "schema" : "https://github.com/citation-style-language/schema/raw/master/csl-citation.json" }</w:instrText>
      </w:r>
      <w:r w:rsidR="00FC65FA">
        <w:fldChar w:fldCharType="separate"/>
      </w:r>
      <w:r w:rsidR="00FC65FA" w:rsidRPr="00FC65FA">
        <w:rPr>
          <w:noProof/>
        </w:rPr>
        <w:t>[146]</w:t>
      </w:r>
      <w:r w:rsidR="00FC65FA">
        <w:fldChar w:fldCharType="end"/>
      </w:r>
      <w:r w:rsidR="00205AB0">
        <w:t xml:space="preserve">. </w:t>
      </w:r>
    </w:p>
    <w:p w14:paraId="05BA3ED4" w14:textId="6EC6D053" w:rsidR="00205AB0" w:rsidRDefault="00205AB0" w:rsidP="007B04F6">
      <w:pPr>
        <w:pStyle w:val="paragraph"/>
      </w:pPr>
      <w:r>
        <w:t xml:space="preserve">Hydroxyurea does appear to reduce TCD velocities and the TWiTCH trial supports its use for primary prevention in those with abnormal TCD velocities who have normal MRA and have been transfused for a year. There is now a little observational evidence suggesting prevention of progression of SCI </w:t>
      </w:r>
      <w:r w:rsidR="00FC65FA">
        <w:fldChar w:fldCharType="begin" w:fldLock="1"/>
      </w:r>
      <w:r w:rsidR="00FC65FA">
        <w:instrText>ADDIN CSL_CITATION { "citationItems" : [ { "id" : "ITEM-1", "itemData" : { "author" : [ { "dropping-particle" : "", "family" : "Nottage", "given" : "K A", "non-dropping-particle" : "", "parse-names" : false, "suffix" : "" } ], "container-title" : "British journal of haematology", "id" : "ITEM-1", "issued" : { "date-parts" : [ [ "2016" ] ] }, "title" : "Hydroxyurea Treatment and Brain MRI/MRA Findings in Children with Sickle Cell Anaemia", "type" : "article-journal" }, "uris" : [ "http://www.mendeley.com/documents/?uuid=a2ea5a27-7a51-4709-a9bb-b88a37705d7f" ] } ], "mendeley" : { "formattedCitation" : "[69]", "plainTextFormattedCitation" : "[69]", "previouslyFormattedCitation" : "[69]" }, "properties" : { "noteIndex" : 0 }, "schema" : "https://github.com/citation-style-language/schema/raw/master/csl-citation.json" }</w:instrText>
      </w:r>
      <w:r w:rsidR="00FC65FA">
        <w:fldChar w:fldCharType="separate"/>
      </w:r>
      <w:r w:rsidR="00FC65FA" w:rsidRPr="00FC65FA">
        <w:rPr>
          <w:noProof/>
        </w:rPr>
        <w:t>[69]</w:t>
      </w:r>
      <w:r w:rsidR="00FC65FA">
        <w:fldChar w:fldCharType="end"/>
      </w:r>
      <w:r>
        <w:t xml:space="preserve"> and intellectual decline </w:t>
      </w:r>
      <w:r w:rsidR="00FC65FA">
        <w:fldChar w:fldCharType="begin" w:fldLock="1"/>
      </w:r>
      <w:r w:rsidR="00FC65FA">
        <w:instrText>ADDIN CSL_CITATION { "citationItems" : [ { "id" : "ITEM-1", "itemData" : { "DOI" : "10.1080/09297040600584626", "ISSN" : "0929-7049", "PMID" : "17364571", "abstract" : "This study examined potential cognitive benefits of oral hydroxyurea therapy for children with sickle cell disease (SCD). Cognitive abilities of 15 children with SCD on hydroxyurea were compared to 50 other children with SCD, controlling for demographics and hematocrit. Children on hydroxyurea scored significantly higher on tests of verbal comprehension, fluid reasoning, and general cognitive ability than children not on the drug. The data therefore provide preliminary evidence of cognitive benefits of hydroxyurea. Mechanisms for this effect may be improved blood/oxygen supply to the brain or reduced fatigue and illness.", "author" : [ { "dropping-particle" : "", "family" : "Puffer", "given" : "Eve", "non-dropping-particle" : "", "parse-names" : false, "suffix" : "" }, { "dropping-particle" : "", "family" : "Schatz", "given" : "Jeffrey", "non-dropping-particle" : "", "parse-names" : false, "suffix" : "" }, { "dropping-particle" : "", "family" : "Roberts", "given" : "Carla W", "non-dropping-particle" : "", "parse-names" : false, "suffix" : "" } ], "container-title" : "Child neuropsychology : a journal on normal and abnormal development in childhood and adolescence", "id" : "ITEM-1", "issue" : "2", "issued" : { "date-parts" : [ [ "2007", "3" ] ] }, "page" : "142-54", "title" : "The association of oral hydroxyurea therapy with improved cognitive functioning in sickle cell disease.", "type" : "article-journal", "volume" : "13" }, "uris" : [ "http://www.mendeley.com/documents/?uuid=588b6114-021c-4e0a-9329-2eb9691d0146" ] } ], "mendeley" : { "formattedCitation" : "[147]", "plainTextFormattedCitation" : "[147]", "previouslyFormattedCitation" : "[147]" }, "properties" : { "noteIndex" : 0 }, "schema" : "https://github.com/citation-style-language/schema/raw/master/csl-citation.json" }</w:instrText>
      </w:r>
      <w:r w:rsidR="00FC65FA">
        <w:fldChar w:fldCharType="separate"/>
      </w:r>
      <w:r w:rsidR="00FC65FA" w:rsidRPr="00FC65FA">
        <w:rPr>
          <w:noProof/>
        </w:rPr>
        <w:t>[147]</w:t>
      </w:r>
      <w:r w:rsidR="00FC65FA">
        <w:fldChar w:fldCharType="end"/>
      </w:r>
      <w:r w:rsidR="00FC65FA">
        <w:t xml:space="preserve"> </w:t>
      </w:r>
      <w:r>
        <w:t>but RCTs are needed.</w:t>
      </w:r>
    </w:p>
    <w:p w14:paraId="7A8CAC9B" w14:textId="464247DD" w:rsidR="0094713B" w:rsidRDefault="00C0204A" w:rsidP="009C3FEC">
      <w:pPr>
        <w:pStyle w:val="paragraph"/>
      </w:pPr>
      <w:r>
        <w:t xml:space="preserve">Daytime and nocturnal desaturation is associated with higher TCD velocities </w:t>
      </w:r>
      <w:r w:rsidR="00FC65FA">
        <w:fldChar w:fldCharType="begin" w:fldLock="1"/>
      </w:r>
      <w:r w:rsidR="00FC65FA">
        <w:instrText>ADDIN CSL_CITATION { "citationItems" : [ { "id" : "ITEM-1", "itemData" : { "DOI" : "10.1111/j.1365-2141.2009.07652.x", "ISSN" : "1365-2141", "PMID" : "19344400", "abstract" : "Steady-state haemoglobin (Hb) desaturation is a common finding in sickle cell anaemia (Hb SS) that could predispose to stroke by limiting oxygen delivery to the brain. To determine its association with the risk of overt stroke, we examined the relationship between daytime Hb saturation measured by pulse oximetry (SpO(2)) and cerebral artery blood flow velocity measured by transcranial Doppler ultrasonography (TCD), an established risk factor for overt stroke in Hb SS. We studied 181 children using multivariate models to control for known determinants of TCD velocity, including age, haematocrit, and a measure of stenosis. We found that SpO(2) correlated significantly and inversely with TCD velocity in both the right and left middle cerebral arteries. Hb desaturation was associated with increased cerebral artery blood flow velocities and increased odds of abnormal TCD velocities, hence increased risk of stroke. About 5% of the variation in TCD velocity could be ascribed to Hb saturation while controlling for other determinants of TCD velocity. In conclusion, Hb saturation is a determinant of TCD velocity and a risk factor for stroke in children with Hb SS.", "author" : [ { "dropping-particle" : "", "family" : "Quinn", "given" : "Charles T", "non-dropping-particle" : "", "parse-names" : false, "suffix" : "" }, { "dropping-particle" : "", "family" : "Variste", "given" : "Jennifer", "non-dropping-particle" : "", "parse-names" : false, "suffix" : "" }, { "dropping-particle" : "", "family" : "Dowling", "given" : "Michael M", "non-dropping-particle" : "", "parse-names" : false, "suffix" : "" } ], "container-title" : "British journal of haematology", "id" : "ITEM-1", "issue" : "4", "issued" : { "date-parts" : [ [ "2009", "5" ] ] }, "page" : "500-5", "title" : "Haemoglobin oxygen saturation is a determinant of cerebral artery blood flow velocity in children with sickle cell anaemia.", "type" : "article-journal", "volume" : "145" }, "uris" : [ "http://www.mendeley.com/documents/?uuid=584364bd-9eef-4adb-89ff-6e57d68ee495" ] } ], "mendeley" : { "formattedCitation" : "[39]", "plainTextFormattedCitation" : "[39]", "previouslyFormattedCitation" : "[39]" }, "properties" : { "noteIndex" : 0 }, "schema" : "https://github.com/citation-style-language/schema/raw/master/csl-citation.json" }</w:instrText>
      </w:r>
      <w:r w:rsidR="00FC65FA">
        <w:fldChar w:fldCharType="separate"/>
      </w:r>
      <w:r w:rsidR="00FC65FA" w:rsidRPr="00FC65FA">
        <w:rPr>
          <w:noProof/>
        </w:rPr>
        <w:t>[39]</w:t>
      </w:r>
      <w:r w:rsidR="00FC65FA">
        <w:fldChar w:fldCharType="end"/>
      </w:r>
      <w:r w:rsidR="00FC65FA">
        <w:t xml:space="preserve"> </w:t>
      </w:r>
      <w:r>
        <w:t>as well as predicting increased stroke risk</w:t>
      </w:r>
      <w:r w:rsidR="00FC65FA">
        <w:t xml:space="preserve"> </w:t>
      </w:r>
      <w:r w:rsidR="00FC65FA">
        <w:fldChar w:fldCharType="begin" w:fldLock="1"/>
      </w:r>
      <w:r w:rsidR="00FC65FA">
        <w:instrText>ADDIN CSL_CITATION { "citationItems" : [ { "id" : "ITEM-1", "itemData" : { "ISSN" : "0140-6736", "PMID" : "11425370", "abstract" : "Central-nervous-system (CNS) events, including strokes, transient ischaemic attacks, and seizures are common in sickle-cell disease. Stroke can be predicted by high velocities in the internal-carotid or middle-cerebral arteries on transcranial doppler ultrasonography. We tested the hypothesis that nocturnal hypoxaemia can predict CNS events better than clinical or haematological features, or transcranial doppler sonography.", "author" : [ { "dropping-particle" : "", "family" : "Kirkham", "given" : "F J", "non-dropping-particle" : "", "parse-names" : false, "suffix" : "" }, { "dropping-particle" : "", "family" : "Hewes", "given" : "D K", "non-dropping-particle" : "", "parse-names" : false, "suffix" : "" }, { "dropping-particle" : "", "family" : "Prengler", "given" : "M", "non-dropping-particle" : "", "parse-names" : false, "suffix" : "" }, { "dropping-particle" : "", "family" : "Wade", "given" : "A", "non-dropping-particle" : "", "parse-names" : false, "suffix" : "" }, { "dropping-particle" : "", "family" : "Lane", "given" : "R", "non-dropping-particle" : "", "parse-names" : false, "suffix" : "" }, { "dropping-particle" : "", "family" : "Evans", "given" : "J P", "non-dropping-particle" : "", "parse-names" : false, "suffix" : "" } ], "container-title" : "Lancet", "id" : "ITEM-1", "issue" : "9269", "issued" : { "date-parts" : [ [ "2001", "5", "26" ] ] }, "page" : "1656-9", "title" : "Nocturnal hypoxaemia and central-nervous-system events in sickle-cell disease.", "type" : "article-journal", "volume" : "357" }, "uris" : [ "http://www.mendeley.com/documents/?uuid=9542bc74-3d4e-4e04-be71-78073370278f" ] }, { "id" : "ITEM-2", "itemData" : { "DOI" : "10.1111/j.1365-2141.2007.06927.x", "ISBN" : "1365-2141 (Electronic)", "ISSN" : "1365-2141", "PMID" : "18042265", "abstract" : "Haemoglobin (Hb) desaturation could increase the risk of stroke in sickle cell anaemia (SS) by perturbing endothelial function and limiting oxygen delivery to the brain. We performed a nested case-control study of the Dallas Newborn Cohort to determine whether daytime steady-state Hb desaturation was associated with overt stroke in children with SS. Cases had SS and overt ischaemic strokes. Controls had comparable genotypes but no overt stroke. Cases had lower prestroke steady-state pulse oximetry values (SpO(2)) than controls, and cases' SpO(2) fell even lower as the time to impending stroke decreased. The odds ratio for stroke was 1.32 for each 1% decrease in SpO(2). In conclusion, steady-state Hb desaturation is a risk factor for overt ischaemic stroke in children with SS. Decline in SpO(2) over time further increases this risk. Hb desaturation is easily measured, potentially modifiable, and could be used to identify children with SS at increased risk of stroke.", "author" : [ { "dropping-particle" : "", "family" : "Quinn", "given" : "Charles T.", "non-dropping-particle" : "", "parse-names" : false, "suffix" : "" }, { "dropping-particle" : "", "family" : "Sargent", "given" : "James W.", "non-dropping-particle" : "", "parse-names" : false, "suffix" : "" } ], "container-title" : "British journal of haematology", "id" : "ITEM-2", "issue" : "3", "issued" : { "date-parts" : [ [ "2008", "2" ] ] }, "page" : "336-9", "title" : "Daytime steady-state haemoglobin desaturation is a risk factor for overt stroke in children with sickle cell anaemia.", "type" : "article-journal", "volume" : "140" }, "uris" : [ "http://www.mendeley.com/documents/?uuid=6ab6b660-986d-47ee-ae50-89f98e2fd2af" ] } ], "mendeley" : { "formattedCitation" : "[22,23]", "plainTextFormattedCitation" : "[22,23]", "previouslyFormattedCitation" : "[22,23]" }, "properties" : { "noteIndex" : 0 }, "schema" : "https://github.com/citation-style-language/schema/raw/master/csl-citation.json" }</w:instrText>
      </w:r>
      <w:r w:rsidR="00FC65FA">
        <w:fldChar w:fldCharType="separate"/>
      </w:r>
      <w:r w:rsidR="00FC65FA" w:rsidRPr="00FC65FA">
        <w:rPr>
          <w:noProof/>
        </w:rPr>
        <w:t>[22,23]</w:t>
      </w:r>
      <w:r w:rsidR="00FC65FA">
        <w:fldChar w:fldCharType="end"/>
      </w:r>
      <w:r>
        <w:t>. Hydroxyurea may reduce stroke risk by improving oxygen saturation</w:t>
      </w:r>
      <w:r w:rsidR="00FC65FA">
        <w:t xml:space="preserve"> </w:t>
      </w:r>
      <w:r w:rsidR="00FC65FA">
        <w:fldChar w:fldCharType="begin" w:fldLock="1"/>
      </w:r>
      <w:r w:rsidR="00B6406E">
        <w:instrText>ADDIN CSL_CITATION { "citationItems" : [ { "id" : "ITEM-1", "itemData" : { "DOI" : "10.1097/MPH.0000000000000251", "ISSN" : "1536-3678", "PMID" : "25222060", "author" : [ { "dropping-particle" : "", "family" : "Pashankar", "given" : "Farzana D", "non-dropping-particle" : "", "parse-names" : false, "suffix" : "" }, { "dropping-particle" : "", "family" : "Manwani", "given" : "Deepa", "non-dropping-particle" : "", "parse-names" : false, "suffix" : "" }, { "dropping-particle" : "", "family" : "Lee", "given" : "Margaret T", "non-dropping-particle" : "", "parse-names" : false, "suffix" : "" }, { "dropping-particle" : "", "family" : "Green", "given" : "Nancy S", "non-dropping-particle" : "", "parse-names" : false, "suffix" : "" } ], "container-title" : "Journal of pediatric hematology/oncology", "id" : "ITEM-1", "issue" : "3", "issued" : { "date-parts" : [ [ "2015", "4" ] ] }, "page" : "242-3", "title" : "Hydroxyurea Improves Oxygen Saturation in Children With Sickle Cell Disease.", "type" : "article-journal", "volume" : "37" }, "uris" : [ "http://www.mendeley.com/documents/?uuid=f3cae395-7d29-41dd-96b3-d49baf2bf549" ] } ], "mendeley" : { "formattedCitation" : "[148]", "plainTextFormattedCitation" : "[148]", "previouslyFormattedCitation" : "[148]" }, "properties" : { "noteIndex" : 0 }, "schema" : "https://github.com/citation-style-language/schema/raw/master/csl-citation.json" }</w:instrText>
      </w:r>
      <w:r w:rsidR="00FC65FA">
        <w:fldChar w:fldCharType="separate"/>
      </w:r>
      <w:r w:rsidR="00FC65FA" w:rsidRPr="00FC65FA">
        <w:rPr>
          <w:noProof/>
        </w:rPr>
        <w:t>[148]</w:t>
      </w:r>
      <w:r w:rsidR="00FC65FA">
        <w:fldChar w:fldCharType="end"/>
      </w:r>
      <w:r w:rsidR="00FC65FA">
        <w:t xml:space="preserve"> </w:t>
      </w:r>
      <w:r>
        <w:t xml:space="preserve">and other strategies, e.g. to prevent the development of or to treat obstructive sleep apnoea are under investigation. </w:t>
      </w:r>
      <w:r w:rsidR="0094713B">
        <w:t xml:space="preserve">The SIT trial </w:t>
      </w:r>
      <w:r w:rsidR="000679E3">
        <w:t xml:space="preserve">was the first to </w:t>
      </w:r>
      <w:r w:rsidR="0094713B">
        <w:t>use MRI as an imaging endpoint</w:t>
      </w:r>
      <w:r w:rsidR="00205AB0">
        <w:t>; the new techniques such as volumetric analysis and DTI may be useful intermediate endpoints in RCTs</w:t>
      </w:r>
      <w:r>
        <w:t xml:space="preserve"> of complex interventions, such as the Prevention of morbidity in Sickle Cell Disease (POMS) randomised trials of auto-adjusting continuous positive airways pressure</w:t>
      </w:r>
      <w:r w:rsidR="00B6406E">
        <w:t xml:space="preserve"> </w:t>
      </w:r>
      <w:r w:rsidR="00B6406E">
        <w:fldChar w:fldCharType="begin" w:fldLock="1"/>
      </w:r>
      <w:r w:rsidR="00B6406E">
        <w:instrText>ADDIN CSL_CITATION { "citationItems" : [ { "id" : "ITEM-1", "itemData" : { "DOI" : "10.3324/haematol.2008.005215", "author" : [ { "dropping-particle" : "", "family" : "Marshall", "given" : "Melanie J", "non-dropping-particle" : "", "parse-names" : false, "suffix" : "" }, { "dropping-particle" : "", "family" : "Bucks", "given" : "Romola S", "non-dropping-particle" : "", "parse-names" : false, "suffix" : "" }, { "dropping-particle" : "", "family" : "Hogan", "given" : "Alexandra M", "non-dropping-particle" : "", "parse-names" : false, "suffix" : "" }, { "dropping-particle" : "", "family" : "Hambleton", "given" : "Ian R", "non-dropping-particle" : "", "parse-names" : false, "suffix" : "" }, { "dropping-particle" : "", "family" : "Height", "given" : "Susan E", "non-dropping-particle" : "", "parse-names" : false, "suffix" : "" }, { "dropping-particle" : "", "family" : "Dick", "given" : "Moira C", "non-dropping-particle" : "", "parse-names" : false, "suffix" : "" }, { "dropping-particle" : "", "family" : "Kirkham", "given" : "Fenella J", "non-dropping-particle" : "", "parse-names" : false, "suffix" : "" }, { "dropping-particle" : "", "family" : "Rees", "given" : "David C", "non-dropping-particle" : "", "parse-names" : false, "suffix" : "" } ], "container-title" : "Haematologica", "id" : "ITEM-1", "issue" : "7", "issued" : { "date-parts" : [ [ "2009" ] ] }, "page" : "4-8", "title" : "Auto-adjusting positive airway pressure in children with sickle cell anemia: results of a phase I randomized controlled trial", "type" : "article-journal", "volume" : "94" }, "uris" : [ "http://www.mendeley.com/documents/?uuid=6450d7ee-5a4c-4d34-bb43-10b41a2c0f23" ] }, { "id" : "ITEM-2", "itemData" : { "DOI" : "10.1186/s13063-015-0883-y", "ISSN" : "1745-6215", "author" : [ { "dropping-particle" : "", "family" : "Howard", "given" : "Jo", "non-dropping-particle" : "", "parse-names" : false, "suffix" : "" }, { "dropping-particle" : "", "family" : "Inusa", "given" : "Baba", "non-dropping-particle" : "", "parse-names" : false, "suffix" : "" }, { "dropping-particle" : "", "family" : "Liossi", "given" : "Christina", "non-dropping-particle" : "", "parse-names" : false, "suffix" : "" }, { "dropping-particle" : "", "family" : "Jacob", "given" : "Eufemia", "non-dropping-particle" : "", "parse-names" : false, "suffix" : "" }, { "dropping-particle" : "", "family" : "Murphy", "given" : "Patrick B", "non-dropping-particle" : "", "parse-names" : false, "suffix" : "" }, { "dropping-particle" : "", "family" : "Hart", "given" : "Nicholas", "non-dropping-particle" : "", "parse-names" : false, "suffix" : "" }, { "dropping-particle" : "", "family" : "Gavlak", "given" : "Johanna", "non-dropping-particle" : "", "parse-names" : false, "suffix" : "" }, { "dropping-particle" : "", "family" : "Sahota", "given" : "Sati", "non-dropping-particle" : "", "parse-names" : false, "suffix" : "" }, { "dropping-particle" : "", "family" : "Chorozoglou", "given" : "Maria", "non-dropping-particle" : "", "parse-names" : false, "suffix" : "" }, { "dropping-particle" : "", "family" : "Nwosu", "given" : "Carol", "non-dropping-particle" : "", "parse-names" : false, "suffix" : "" }, { "dropping-particle" : "", "family" : "Gwam", "given" : "Maureen", "non-dropping-particle" : "", "parse-names" : false, "suffix" : "" }, { "dropping-particle" : "", "family" : "Gupta", "given" : "Atul", "non-dropping-particle" : "", "parse-names" : false, "suffix" : "" }, { "dropping-particle" : "", "family" : "Rees", "given" : "David C", "non-dropping-particle" : "", "parse-names" : false, "suffix" : "" }, { "dropping-particle" : "", "family" : "Thein", "given" : "Swee Lay", "non-dropping-particle" : "", "parse-names" : false, "suffix" : "" }, { "dropping-particle" : "", "family" : "Reading", "given" : "Isabel C", "non-dropping-particle" : "", "parse-names" : false, "suffix" : "" }, { "dropping-particle" : "", "family" : "Kirkham", "given" : "Fenella J", "non-dropping-particle" : "", "parse-names" : false, "suffix" : "" }, { "dropping-particle" : "", "family" : "Cheng", "given" : "Man Yeung Edith", "non-dropping-particle" : "", "parse-names" : false, "suffix" : "" } ], "container-title" : "Trials", "id" : "ITEM-2", "issue" : "1", "issued" : { "date-parts" : [ [ "2015" ] ] }, "page" : "376", "publisher" : "Trials", "title" : "Prevention of Morbidity in sickle cell disease - qualitative outcomes, pain and quality of life in a randomised cross-over pilot trial of overnight supplementary oxygen and auto-adjusting continuous positive airways pressure (POMS2a): study protocol for a", "type" : "article-journal", "volume" : "16" }, "uris" : [ "http://www.mendeley.com/documents/?uuid=434273ae-bdf5-4f2c-8d70-83893c06e745" ] } ], "mendeley" : { "formattedCitation" : "[149,150]", "plainTextFormattedCitation" : "[149,150]" }, "properties" : { "noteIndex" : 0 }, "schema" : "https://github.com/citation-style-language/schema/raw/master/csl-citation.json" }</w:instrText>
      </w:r>
      <w:r w:rsidR="00B6406E">
        <w:fldChar w:fldCharType="separate"/>
      </w:r>
      <w:r w:rsidR="00B6406E" w:rsidRPr="00B6406E">
        <w:rPr>
          <w:noProof/>
        </w:rPr>
        <w:t>[149,150]</w:t>
      </w:r>
      <w:r w:rsidR="00B6406E">
        <w:fldChar w:fldCharType="end"/>
      </w:r>
      <w:r w:rsidR="00205AB0">
        <w:t>.</w:t>
      </w:r>
    </w:p>
    <w:p w14:paraId="4A3D8F64" w14:textId="77777777" w:rsidR="009C3FEC" w:rsidRPr="003D2D37" w:rsidRDefault="009C3FEC" w:rsidP="009C3FEC">
      <w:pPr>
        <w:pStyle w:val="H1"/>
        <w:rPr>
          <w:sz w:val="32"/>
        </w:rPr>
      </w:pPr>
      <w:r>
        <w:t>Conclusion</w:t>
      </w:r>
    </w:p>
    <w:p w14:paraId="7C5BFC86" w14:textId="36B2BCE1" w:rsidR="009C3FEC" w:rsidRPr="009C3FEC" w:rsidRDefault="009C3FEC" w:rsidP="009C3FEC">
      <w:pPr>
        <w:pStyle w:val="paragraph"/>
        <w:sectPr w:rsidR="009C3FEC" w:rsidRPr="009C3FEC" w:rsidSect="00A907B9">
          <w:pgSz w:w="9639" w:h="13608" w:code="178"/>
          <w:pgMar w:top="1418" w:right="1134" w:bottom="1701" w:left="1134" w:header="709" w:footer="709" w:gutter="0"/>
          <w:cols w:space="708"/>
          <w:docGrid w:linePitch="360"/>
        </w:sectPr>
      </w:pPr>
      <w:r>
        <w:t>In SCD, neurological complications secondary to chronic anaemia and hypoxia are prevalent from an early age. The research is mounting that stroke and SCI, as well as other pathologies, can have marked impact on neuropsychological outcome of the child. In clinical settings, MRI and MRA have been valuable tools for diagnosis and management of acute CNS events; but only relatively recently has the role of quantitative neuroimaging emerged for establishing potential biomarkers of SCD severity. Cross-sectional studies using high-resolution 3D T1-weighted images, diffusion tensor imaging and perfusion imaging have found pertinent tissue characteristics beyond the detection of conventional, clinical MRI/MRA. These studies open the way for use of quantitative MRI as endpoints in clinical trials.</w:t>
      </w:r>
    </w:p>
    <w:p w14:paraId="76502174" w14:textId="77777777" w:rsidR="00C86A51" w:rsidRPr="00F323FF" w:rsidRDefault="00C86A51" w:rsidP="00F323FF">
      <w:pPr>
        <w:pStyle w:val="H1"/>
      </w:pPr>
      <w:r>
        <w:lastRenderedPageBreak/>
        <w:t>References</w:t>
      </w:r>
    </w:p>
    <w:p w14:paraId="40248954" w14:textId="30B0C910" w:rsidR="00B6406E" w:rsidRPr="00B6406E" w:rsidRDefault="009C3FEC"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AA3CDD">
        <w:rPr>
          <w:szCs w:val="20"/>
        </w:rPr>
        <w:fldChar w:fldCharType="begin" w:fldLock="1"/>
      </w:r>
      <w:r w:rsidRPr="007858AF">
        <w:rPr>
          <w:szCs w:val="20"/>
        </w:rPr>
        <w:instrText xml:space="preserve">ADDIN Mendeley Bibliography CSL_BIBLIOGRAPHY </w:instrText>
      </w:r>
      <w:r w:rsidRPr="00AA3CDD">
        <w:rPr>
          <w:szCs w:val="20"/>
        </w:rPr>
        <w:fldChar w:fldCharType="separate"/>
      </w:r>
      <w:r w:rsidR="00B6406E" w:rsidRPr="00B6406E">
        <w:rPr>
          <w:rFonts w:ascii="Palatino Linotype" w:eastAsia="Times New Roman" w:hAnsi="Palatino Linotype" w:cs="Times New Roman"/>
          <w:noProof/>
          <w:sz w:val="18"/>
        </w:rPr>
        <w:t xml:space="preserve">1. </w:t>
      </w:r>
      <w:r w:rsidR="00B6406E" w:rsidRPr="00B6406E">
        <w:rPr>
          <w:rFonts w:ascii="Palatino Linotype" w:eastAsia="Times New Roman" w:hAnsi="Palatino Linotype" w:cs="Times New Roman"/>
          <w:noProof/>
          <w:sz w:val="18"/>
        </w:rPr>
        <w:tab/>
        <w:t xml:space="preserve">DeBaun MR, Kirkham FJ. Central Nervous System Complications and Management in Sickle Cell Disease: A Review. Blood. 2016;127(7):1–39. </w:t>
      </w:r>
    </w:p>
    <w:p w14:paraId="54B51F1A"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2. </w:t>
      </w:r>
      <w:r w:rsidRPr="00B6406E">
        <w:rPr>
          <w:rFonts w:ascii="Palatino Linotype" w:eastAsia="Times New Roman" w:hAnsi="Palatino Linotype" w:cs="Times New Roman"/>
          <w:noProof/>
          <w:sz w:val="18"/>
        </w:rPr>
        <w:tab/>
        <w:t xml:space="preserve">Earley CJ, Kittner SJ, Feeser BR, Gardner J, Epstein A, Wozniak MA, et al. Stroke in children and sickle-cell disease: Baltimore-Washington Cooperative Young Stroke Study. Neurology. 1998 Jul;51(1):169–76. </w:t>
      </w:r>
    </w:p>
    <w:p w14:paraId="4376FC24"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3. </w:t>
      </w:r>
      <w:r w:rsidRPr="00B6406E">
        <w:rPr>
          <w:rFonts w:ascii="Palatino Linotype" w:eastAsia="Times New Roman" w:hAnsi="Palatino Linotype" w:cs="Times New Roman"/>
          <w:noProof/>
          <w:sz w:val="18"/>
        </w:rPr>
        <w:tab/>
        <w:t xml:space="preserve">Powars D, Wilson B, Imbus C, Pegelow C, Allen J. The natural history of stroke in sickle cell disease. Am J Med. 1978 Sep;65(3):461–71. </w:t>
      </w:r>
    </w:p>
    <w:p w14:paraId="46B3C6CC"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4. </w:t>
      </w:r>
      <w:r w:rsidRPr="00B6406E">
        <w:rPr>
          <w:rFonts w:ascii="Palatino Linotype" w:eastAsia="Times New Roman" w:hAnsi="Palatino Linotype" w:cs="Times New Roman"/>
          <w:noProof/>
          <w:sz w:val="18"/>
        </w:rPr>
        <w:tab/>
        <w:t xml:space="preserve">Ohene-Frempong K. Stroke in sickle cell disease: demographic, clinical, and therapeutic considerations. Semin Hematol. 1991 Jul;28(3):213–9. </w:t>
      </w:r>
    </w:p>
    <w:p w14:paraId="79DE5227"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5. </w:t>
      </w:r>
      <w:r w:rsidRPr="00B6406E">
        <w:rPr>
          <w:rFonts w:ascii="Palatino Linotype" w:eastAsia="Times New Roman" w:hAnsi="Palatino Linotype" w:cs="Times New Roman"/>
          <w:noProof/>
          <w:sz w:val="18"/>
        </w:rPr>
        <w:tab/>
        <w:t xml:space="preserve">Pavlakis SG, Prohovnik I, Piomelli S, DeVivo DC. Neurologic complications of sickle cell disease. Adv Pediatr. 1989 Jan;36:247–76. </w:t>
      </w:r>
    </w:p>
    <w:p w14:paraId="61029E66"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6. </w:t>
      </w:r>
      <w:r w:rsidRPr="00B6406E">
        <w:rPr>
          <w:rFonts w:ascii="Palatino Linotype" w:eastAsia="Times New Roman" w:hAnsi="Palatino Linotype" w:cs="Times New Roman"/>
          <w:noProof/>
          <w:sz w:val="18"/>
        </w:rPr>
        <w:tab/>
        <w:t xml:space="preserve">Ohene-Frempong K, Weiner SJ, Sleeper LA, Miller ST, Embury S, Moohr JW, et al. Cerebrovascular accidents in sickle cell disease: rates and risk factors. Blood. 1998 Jan 1;91(1):288–94. </w:t>
      </w:r>
    </w:p>
    <w:p w14:paraId="3C838F30"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7. </w:t>
      </w:r>
      <w:r w:rsidRPr="00B6406E">
        <w:rPr>
          <w:rFonts w:ascii="Palatino Linotype" w:eastAsia="Times New Roman" w:hAnsi="Palatino Linotype" w:cs="Times New Roman"/>
          <w:noProof/>
          <w:sz w:val="18"/>
        </w:rPr>
        <w:tab/>
        <w:t xml:space="preserve">Powars DR, Schroeder WA. Progress in the natural history studies of the clinical severity of sickle cell disease: epidemiologic aspects. In: Caughey WA, editor. Biochemical and Clinical Aspects of Hemoglobin Abnormalities. New York: Academic Press; 1978. p. 151–64. </w:t>
      </w:r>
    </w:p>
    <w:p w14:paraId="1E190001"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8. </w:t>
      </w:r>
      <w:r w:rsidRPr="00B6406E">
        <w:rPr>
          <w:rFonts w:ascii="Palatino Linotype" w:eastAsia="Times New Roman" w:hAnsi="Palatino Linotype" w:cs="Times New Roman"/>
          <w:noProof/>
          <w:sz w:val="18"/>
        </w:rPr>
        <w:tab/>
        <w:t xml:space="preserve">Kawadler JM, Clayden JD, Clark CA, Kirkham FJ. Intelligence Quotient in Paediatric Sickle Cell Disease: a Systematic Review and Meta-Analysis. Dev Med Child Neurol. 2016; </w:t>
      </w:r>
    </w:p>
    <w:p w14:paraId="4021D87E"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9. </w:t>
      </w:r>
      <w:r w:rsidRPr="00B6406E">
        <w:rPr>
          <w:rFonts w:ascii="Palatino Linotype" w:eastAsia="Times New Roman" w:hAnsi="Palatino Linotype" w:cs="Times New Roman"/>
          <w:noProof/>
          <w:sz w:val="18"/>
        </w:rPr>
        <w:tab/>
        <w:t xml:space="preserve">Wang WC, Langston JW, Steen RG, Wynn LW, Mulhern RK, Wilimas J a, et al. Abnormalities of the central nervous system in very young children with sickle cell anemia. J Pediatr. 1998 Jun;132(6):994–8. </w:t>
      </w:r>
    </w:p>
    <w:p w14:paraId="6D7B211A"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0. </w:t>
      </w:r>
      <w:r w:rsidRPr="00B6406E">
        <w:rPr>
          <w:rFonts w:ascii="Palatino Linotype" w:eastAsia="Times New Roman" w:hAnsi="Palatino Linotype" w:cs="Times New Roman"/>
          <w:noProof/>
          <w:sz w:val="18"/>
        </w:rPr>
        <w:tab/>
        <w:t xml:space="preserve">Wang WC, Pavlakis SG, Helton KJ, Mckinstry RC, Casella JF, Adams RJ, et al. MRI Abnormalities of the Brain in One-Year-Old Children With Sickle Cell Anemia. Pediatr Blood Cancer. 2008;51:643–6. </w:t>
      </w:r>
    </w:p>
    <w:p w14:paraId="27B1DFA7"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1. </w:t>
      </w:r>
      <w:r w:rsidRPr="00B6406E">
        <w:rPr>
          <w:rFonts w:ascii="Palatino Linotype" w:eastAsia="Times New Roman" w:hAnsi="Palatino Linotype" w:cs="Times New Roman"/>
          <w:noProof/>
          <w:sz w:val="18"/>
        </w:rPr>
        <w:tab/>
        <w:t xml:space="preserve">Kwiatkowski JL, Zimmerman R a, Pollock AN, Seto W, Smith-Whitley K, Shults J, et al. Silent infarcts in young children with sickle cell disease. Br J Haematol. 2009 Aug;146(3):300–5. </w:t>
      </w:r>
    </w:p>
    <w:p w14:paraId="6DDDD139"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2. </w:t>
      </w:r>
      <w:r w:rsidRPr="00B6406E">
        <w:rPr>
          <w:rFonts w:ascii="Palatino Linotype" w:eastAsia="Times New Roman" w:hAnsi="Palatino Linotype" w:cs="Times New Roman"/>
          <w:noProof/>
          <w:sz w:val="18"/>
        </w:rPr>
        <w:tab/>
        <w:t xml:space="preserve">Bernaudin F, Verlhac S, Coïc L, Lesprit E, Brugières P, Reinert P. Long-term follow-up of pediatric sickle cell disease patients with abnormal high velocities on transcranial Doppler. Pediatr Radiol. 2005 Mar;35(3):242–8. </w:t>
      </w:r>
    </w:p>
    <w:p w14:paraId="71B06374"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3. </w:t>
      </w:r>
      <w:r w:rsidRPr="00B6406E">
        <w:rPr>
          <w:rFonts w:ascii="Palatino Linotype" w:eastAsia="Times New Roman" w:hAnsi="Palatino Linotype" w:cs="Times New Roman"/>
          <w:noProof/>
          <w:sz w:val="18"/>
        </w:rPr>
        <w:tab/>
        <w:t xml:space="preserve">Lindsay P, Furie KL, Davis SM, Donnan GA, Norrving B. World stroke organization global stroke services guidelines and action plan. Int J Stroke. 2014 Oct;9 Suppl A1:4–13. </w:t>
      </w:r>
    </w:p>
    <w:p w14:paraId="16E43AC6"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4. </w:t>
      </w:r>
      <w:r w:rsidRPr="00B6406E">
        <w:rPr>
          <w:rFonts w:ascii="Palatino Linotype" w:eastAsia="Times New Roman" w:hAnsi="Palatino Linotype" w:cs="Times New Roman"/>
          <w:noProof/>
          <w:sz w:val="18"/>
        </w:rPr>
        <w:tab/>
        <w:t xml:space="preserve">Tarazi R a, Grant ML, Ely E, Barakat LP. Neuropsychological functioning in preschool-age children with sickle cell disease: the role of illness-related and psychosocial factors. Child Neuropsychol. 2007 Mar;13(2):155–72. </w:t>
      </w:r>
    </w:p>
    <w:p w14:paraId="4CAF8B7B"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lastRenderedPageBreak/>
        <w:t xml:space="preserve">15. </w:t>
      </w:r>
      <w:r w:rsidRPr="00B6406E">
        <w:rPr>
          <w:rFonts w:ascii="Palatino Linotype" w:eastAsia="Times New Roman" w:hAnsi="Palatino Linotype" w:cs="Times New Roman"/>
          <w:noProof/>
          <w:sz w:val="18"/>
        </w:rPr>
        <w:tab/>
        <w:t xml:space="preserve">Balkaran B, Char G, Morris JS, Thomas PW, Serjeant BE, Serjeant GR. Stroke in a cohort of patients with homozygous sickle cell disease. J Pediatr. 1992 Mar;120(3):360–6. </w:t>
      </w:r>
    </w:p>
    <w:p w14:paraId="0586C774"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6. </w:t>
      </w:r>
      <w:r w:rsidRPr="00B6406E">
        <w:rPr>
          <w:rFonts w:ascii="Palatino Linotype" w:eastAsia="Times New Roman" w:hAnsi="Palatino Linotype" w:cs="Times New Roman"/>
          <w:noProof/>
          <w:sz w:val="18"/>
        </w:rPr>
        <w:tab/>
        <w:t xml:space="preserve">Pegelow CH, Wang W, Granger S, Hsu LL, Vichinsky E, Moser FG, et al. Silent infarcts in children with sickle cell anemia and abnormal cerebral artery velocity. Arch Neurol. 2001 Dec;58(12):2017–21. </w:t>
      </w:r>
    </w:p>
    <w:p w14:paraId="1E9E517C"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7. </w:t>
      </w:r>
      <w:r w:rsidRPr="00B6406E">
        <w:rPr>
          <w:rFonts w:ascii="Palatino Linotype" w:eastAsia="Times New Roman" w:hAnsi="Palatino Linotype" w:cs="Times New Roman"/>
          <w:noProof/>
          <w:sz w:val="18"/>
        </w:rPr>
        <w:tab/>
        <w:t xml:space="preserve">Russell MO, Goldberg HI, Hodson A, Kim HC, Halus J, Reivich M, et al. Effect of transfusion therapy on arteriographic abnormalities and on recurrence of stroke in sickle cell disease. Blood. 1984 Jan;63(1):162–9. </w:t>
      </w:r>
    </w:p>
    <w:p w14:paraId="3AA8B932"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8. </w:t>
      </w:r>
      <w:r w:rsidRPr="00B6406E">
        <w:rPr>
          <w:rFonts w:ascii="Palatino Linotype" w:eastAsia="Times New Roman" w:hAnsi="Palatino Linotype" w:cs="Times New Roman"/>
          <w:noProof/>
          <w:sz w:val="18"/>
        </w:rPr>
        <w:tab/>
        <w:t xml:space="preserve">Stockman JA, Nigro MA, Mishkin MM, Oski FA. Occlusion of large cerebral vessels in sickle-cell anemia. N Engl J Med. 1972 Oct 26;287(17):846–9. </w:t>
      </w:r>
    </w:p>
    <w:p w14:paraId="75D58103"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9. </w:t>
      </w:r>
      <w:r w:rsidRPr="00B6406E">
        <w:rPr>
          <w:rFonts w:ascii="Palatino Linotype" w:eastAsia="Times New Roman" w:hAnsi="Palatino Linotype" w:cs="Times New Roman"/>
          <w:noProof/>
          <w:sz w:val="18"/>
        </w:rPr>
        <w:tab/>
        <w:t xml:space="preserve">Gerald B, Sebes JI, Langston JW. Cerebral infarction secondary to sickle cell disease: arteriographic findings. AJR Am J Roentgenol. 1980 Jun;134(6):1209–12. </w:t>
      </w:r>
    </w:p>
    <w:p w14:paraId="1AC345BB"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20. </w:t>
      </w:r>
      <w:r w:rsidRPr="00B6406E">
        <w:rPr>
          <w:rFonts w:ascii="Palatino Linotype" w:eastAsia="Times New Roman" w:hAnsi="Palatino Linotype" w:cs="Times New Roman"/>
          <w:noProof/>
          <w:sz w:val="18"/>
        </w:rPr>
        <w:tab/>
        <w:t xml:space="preserve">Strouse JJ, Lanzkron S, Urrutia V. The epidemiology, evaluation and treatment of stroke in adults with sickle cell disease. Expert Rev Hematol. 2011;4(6):597–606. </w:t>
      </w:r>
    </w:p>
    <w:p w14:paraId="5056D14D"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21. </w:t>
      </w:r>
      <w:r w:rsidRPr="00B6406E">
        <w:rPr>
          <w:rFonts w:ascii="Palatino Linotype" w:eastAsia="Times New Roman" w:hAnsi="Palatino Linotype" w:cs="Times New Roman"/>
          <w:noProof/>
          <w:sz w:val="18"/>
        </w:rPr>
        <w:tab/>
        <w:t xml:space="preserve">Scothorn DJ, Price C, Schwartz D, Terrill C, Buchanan GR, Shurney W, et al. Risk of recurrent stroke in children with sickle cell disease receiving blood transfusion therapy for at least five years after initial stroke. J Pediatr. 2002 Mar;140(3):348–54. </w:t>
      </w:r>
    </w:p>
    <w:p w14:paraId="2DA863EB"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22. </w:t>
      </w:r>
      <w:r w:rsidRPr="00B6406E">
        <w:rPr>
          <w:rFonts w:ascii="Palatino Linotype" w:eastAsia="Times New Roman" w:hAnsi="Palatino Linotype" w:cs="Times New Roman"/>
          <w:noProof/>
          <w:sz w:val="18"/>
        </w:rPr>
        <w:tab/>
        <w:t xml:space="preserve">Kirkham FJ, Hewes DK, Prengler M, Wade A, Lane R, Evans JP. Nocturnal hypoxaemia and central-nervous-system events in sickle-cell disease. Lancet. 2001 May 26;357(9269):1656–9. </w:t>
      </w:r>
    </w:p>
    <w:p w14:paraId="300E0C42"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23. </w:t>
      </w:r>
      <w:r w:rsidRPr="00B6406E">
        <w:rPr>
          <w:rFonts w:ascii="Palatino Linotype" w:eastAsia="Times New Roman" w:hAnsi="Palatino Linotype" w:cs="Times New Roman"/>
          <w:noProof/>
          <w:sz w:val="18"/>
        </w:rPr>
        <w:tab/>
        <w:t xml:space="preserve">Quinn CT, Sargent JW. Daytime steady-state haemoglobin desaturation is a risk factor for overt stroke in children with sickle cell anaemia. Br J Haematol. 2008 Feb;140(3):336–9. </w:t>
      </w:r>
    </w:p>
    <w:p w14:paraId="25F90A4F"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24. </w:t>
      </w:r>
      <w:r w:rsidRPr="00B6406E">
        <w:rPr>
          <w:rFonts w:ascii="Palatino Linotype" w:eastAsia="Times New Roman" w:hAnsi="Palatino Linotype" w:cs="Times New Roman"/>
          <w:noProof/>
          <w:sz w:val="18"/>
        </w:rPr>
        <w:tab/>
        <w:t xml:space="preserve">Dowling MM, Quinn CT, Plumb P, Rogers ZR, Rollins NK, Koral K, et al. Acute silent cerebral ischemia and infarction during acute anemia in children with and without sickle cell disease. Blood. 2012 Nov 8;120(19):3891–7. </w:t>
      </w:r>
    </w:p>
    <w:p w14:paraId="5E0D335E"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25. </w:t>
      </w:r>
      <w:r w:rsidRPr="00B6406E">
        <w:rPr>
          <w:rFonts w:ascii="Palatino Linotype" w:eastAsia="Times New Roman" w:hAnsi="Palatino Linotype" w:cs="Times New Roman"/>
          <w:noProof/>
          <w:sz w:val="18"/>
        </w:rPr>
        <w:tab/>
        <w:t xml:space="preserve">Dobson SR, Holden KR, Nietert PJ, Cure JK, Laver JH, Disco D, et al. Moyamoya syndrome in childhood sickle cell disease: a predictive factor for recurrent cerebrovascular events. Blood. 2002 May 1;99(9):3144–50. </w:t>
      </w:r>
    </w:p>
    <w:p w14:paraId="3B787F9B"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26. </w:t>
      </w:r>
      <w:r w:rsidRPr="00B6406E">
        <w:rPr>
          <w:rFonts w:ascii="Palatino Linotype" w:eastAsia="Times New Roman" w:hAnsi="Palatino Linotype" w:cs="Times New Roman"/>
          <w:noProof/>
          <w:sz w:val="18"/>
        </w:rPr>
        <w:tab/>
        <w:t xml:space="preserve">Prohovnik I, Pavlakis SG, Piomelli S, Bello J, Mohr JP, Hilal S, et al. Cerebral hyperemia, stroke, and transfusion in sickle cell disease. Neurology. 1989;39:344–8. </w:t>
      </w:r>
    </w:p>
    <w:p w14:paraId="18C42AB6"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27. </w:t>
      </w:r>
      <w:r w:rsidRPr="00B6406E">
        <w:rPr>
          <w:rFonts w:ascii="Palatino Linotype" w:eastAsia="Times New Roman" w:hAnsi="Palatino Linotype" w:cs="Times New Roman"/>
          <w:noProof/>
          <w:sz w:val="18"/>
        </w:rPr>
        <w:tab/>
        <w:t xml:space="preserve">Hess DC, Adams RJ, Nichols FT. Sickle cell anemia and other hemoglobinopathies. Semin Neurol. 1991 Dec;11(4):314–28. </w:t>
      </w:r>
    </w:p>
    <w:p w14:paraId="38A753F2"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28. </w:t>
      </w:r>
      <w:r w:rsidRPr="00B6406E">
        <w:rPr>
          <w:rFonts w:ascii="Palatino Linotype" w:eastAsia="Times New Roman" w:hAnsi="Palatino Linotype" w:cs="Times New Roman"/>
          <w:noProof/>
          <w:sz w:val="18"/>
        </w:rPr>
        <w:tab/>
        <w:t xml:space="preserve">Prohovnik I, Hurlet-Jensen A, Adams R, De Vivo D, Pavlakis SG. Hemodynamic etiology of elevated flow velocity and stroke in sickle-cell disease. J Cereb Blood Flow Metab. 2009 Apr;29(4):803–10. </w:t>
      </w:r>
    </w:p>
    <w:p w14:paraId="064C3DDD"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29. </w:t>
      </w:r>
      <w:r w:rsidRPr="00B6406E">
        <w:rPr>
          <w:rFonts w:ascii="Palatino Linotype" w:eastAsia="Times New Roman" w:hAnsi="Palatino Linotype" w:cs="Times New Roman"/>
          <w:noProof/>
          <w:sz w:val="18"/>
        </w:rPr>
        <w:tab/>
        <w:t xml:space="preserve">Kirkham FJ, Calamante F, Bynevelt M, Gadian DG, Evans JP, Cox TC, et al. Perfusion magnetic resonance abnormalities in patients with sickle cell disease. Ann Neurol. 2001 Apr;49(4):477–85. </w:t>
      </w:r>
    </w:p>
    <w:p w14:paraId="35EDFDAF"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30. </w:t>
      </w:r>
      <w:r w:rsidRPr="00B6406E">
        <w:rPr>
          <w:rFonts w:ascii="Palatino Linotype" w:eastAsia="Times New Roman" w:hAnsi="Palatino Linotype" w:cs="Times New Roman"/>
          <w:noProof/>
          <w:sz w:val="18"/>
        </w:rPr>
        <w:tab/>
        <w:t xml:space="preserve">Pegelow CH. Longitudinal changes in brain magnetic resonance imaging findings in children with sickle cell disease. Blood. 2002 Apr 15;99(8):3014–8. </w:t>
      </w:r>
    </w:p>
    <w:p w14:paraId="0629F779"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31. </w:t>
      </w:r>
      <w:r w:rsidRPr="00B6406E">
        <w:rPr>
          <w:rFonts w:ascii="Palatino Linotype" w:eastAsia="Times New Roman" w:hAnsi="Palatino Linotype" w:cs="Times New Roman"/>
          <w:noProof/>
          <w:sz w:val="18"/>
        </w:rPr>
        <w:tab/>
        <w:t xml:space="preserve">DeBaun MR, Armstrong FD, McKinstry RC, Ware RE, Vichinsky E, Kirkham FJ. </w:t>
      </w:r>
      <w:r w:rsidRPr="00B6406E">
        <w:rPr>
          <w:rFonts w:ascii="Palatino Linotype" w:eastAsia="Times New Roman" w:hAnsi="Palatino Linotype" w:cs="Times New Roman"/>
          <w:noProof/>
          <w:sz w:val="18"/>
        </w:rPr>
        <w:lastRenderedPageBreak/>
        <w:t xml:space="preserve">Silent cerebral infarcts: a review on a prevalent and progressive cause of neurologic injury in sickle cell anemia. Blood. 2012 May 17;119(20):4587–96. </w:t>
      </w:r>
    </w:p>
    <w:p w14:paraId="130788B8"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32. </w:t>
      </w:r>
      <w:r w:rsidRPr="00B6406E">
        <w:rPr>
          <w:rFonts w:ascii="Palatino Linotype" w:eastAsia="Times New Roman" w:hAnsi="Palatino Linotype" w:cs="Times New Roman"/>
          <w:noProof/>
          <w:sz w:val="18"/>
        </w:rPr>
        <w:tab/>
        <w:t xml:space="preserve">Moser FG, Miller ST, Bello J a, Pegelow CH, Zimmerman R a, Wang WC, et al. The spectrum of brain MR abnormalities in sickle-cell disease: a report from the Cooperative Study of Sickle Cell Disease. AJNR Am J Neuroradiol. 1996 May;17(5):965–72. </w:t>
      </w:r>
    </w:p>
    <w:p w14:paraId="2314B152"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33. </w:t>
      </w:r>
      <w:r w:rsidRPr="00B6406E">
        <w:rPr>
          <w:rFonts w:ascii="Palatino Linotype" w:eastAsia="Times New Roman" w:hAnsi="Palatino Linotype" w:cs="Times New Roman"/>
          <w:noProof/>
          <w:sz w:val="18"/>
        </w:rPr>
        <w:tab/>
        <w:t xml:space="preserve">Steen RG, Fineberg-Buchner C, Hankins G, Weiss L, Prifitera A, Mulhern RK. Cognitive Deficits in Children With Sickle Cell Disease. J Child Neurol. 2005 Feb 1;20(2):102–7. </w:t>
      </w:r>
    </w:p>
    <w:p w14:paraId="6BE34C49"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34. </w:t>
      </w:r>
      <w:r w:rsidRPr="00B6406E">
        <w:rPr>
          <w:rFonts w:ascii="Palatino Linotype" w:eastAsia="Times New Roman" w:hAnsi="Palatino Linotype" w:cs="Times New Roman"/>
          <w:noProof/>
          <w:sz w:val="18"/>
        </w:rPr>
        <w:tab/>
        <w:t xml:space="preserve">Miller ST, Wright E, Abboud M, Berman B, Files B, Scher CD, et al. Impact of chronic transfusion on incidence of pain and acute chest syndrome during the Stroke Prevention Trial (STOP) in sickle-cell anemia. J Pediatr. 2001 Dec;139(6):785–9. </w:t>
      </w:r>
    </w:p>
    <w:p w14:paraId="09F280E3"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35. </w:t>
      </w:r>
      <w:r w:rsidRPr="00B6406E">
        <w:rPr>
          <w:rFonts w:ascii="Palatino Linotype" w:eastAsia="Times New Roman" w:hAnsi="Palatino Linotype" w:cs="Times New Roman"/>
          <w:noProof/>
          <w:sz w:val="18"/>
        </w:rPr>
        <w:tab/>
        <w:t xml:space="preserve">Kinney TR, Sleeper L a., Wang WC, Zimmerman R a., Pegelow CH, Ohene-Frempong K, et al. Silent cerebral infarcts in sickle cell anemia: a risk factor analysis. The Cooperative Study of Sickle Cell Disease. Pediatrics. 1999 Mar 1;103(3):640–5. </w:t>
      </w:r>
    </w:p>
    <w:p w14:paraId="37473B63"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36. </w:t>
      </w:r>
      <w:r w:rsidRPr="00B6406E">
        <w:rPr>
          <w:rFonts w:ascii="Palatino Linotype" w:eastAsia="Times New Roman" w:hAnsi="Palatino Linotype" w:cs="Times New Roman"/>
          <w:noProof/>
          <w:sz w:val="18"/>
        </w:rPr>
        <w:tab/>
        <w:t xml:space="preserve">Quinn CT, Miller ST. Risk factors and prediction of outcomes in children and adolescents who have sickle cell anemia. Hematol Oncol Clin North Am. 2004 Dec;18(6):1339–54, ix. </w:t>
      </w:r>
    </w:p>
    <w:p w14:paraId="42BE2446"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37. </w:t>
      </w:r>
      <w:r w:rsidRPr="00B6406E">
        <w:rPr>
          <w:rFonts w:ascii="Palatino Linotype" w:eastAsia="Times New Roman" w:hAnsi="Palatino Linotype" w:cs="Times New Roman"/>
          <w:noProof/>
          <w:sz w:val="18"/>
        </w:rPr>
        <w:tab/>
        <w:t xml:space="preserve">DeBaun MR, Sarnaik S a, Rodeghier MJ, Minniti CP, Howard TH, Iyer R V, et al. Associated risk factors for silent cerebral infarcts in sickle cell anemia: low baseline hemoglobin, sex, and relative high systolic blood pressure. Blood. 2012 Apr 19;119(16):3684–90. </w:t>
      </w:r>
    </w:p>
    <w:p w14:paraId="13826D12"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38. </w:t>
      </w:r>
      <w:r w:rsidRPr="00B6406E">
        <w:rPr>
          <w:rFonts w:ascii="Palatino Linotype" w:eastAsia="Times New Roman" w:hAnsi="Palatino Linotype" w:cs="Times New Roman"/>
          <w:noProof/>
          <w:sz w:val="18"/>
        </w:rPr>
        <w:tab/>
        <w:t xml:space="preserve">Dowling MM, Quinn CT, Rogers ZR, Buchanan GR. Acute Silent Cerebral Infarction in Children with Sickle Cell Anemia. Pediatr Blood Cancer. 2010;54:461–4. </w:t>
      </w:r>
    </w:p>
    <w:p w14:paraId="0D9F04A3"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39. </w:t>
      </w:r>
      <w:r w:rsidRPr="00B6406E">
        <w:rPr>
          <w:rFonts w:ascii="Palatino Linotype" w:eastAsia="Times New Roman" w:hAnsi="Palatino Linotype" w:cs="Times New Roman"/>
          <w:noProof/>
          <w:sz w:val="18"/>
        </w:rPr>
        <w:tab/>
        <w:t xml:space="preserve">Quinn CT, Variste J, Dowling MM. Haemoglobin oxygen saturation is a determinant of cerebral artery blood flow velocity in children with sickle cell anaemia. Br J Haematol. 2009 May;145(4):500–5. </w:t>
      </w:r>
    </w:p>
    <w:p w14:paraId="2881A46D"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40. </w:t>
      </w:r>
      <w:r w:rsidRPr="00B6406E">
        <w:rPr>
          <w:rFonts w:ascii="Palatino Linotype" w:eastAsia="Times New Roman" w:hAnsi="Palatino Linotype" w:cs="Times New Roman"/>
          <w:noProof/>
          <w:sz w:val="18"/>
        </w:rPr>
        <w:tab/>
        <w:t xml:space="preserve">Quinn CT, McKinstry RC, Dowling MM, Ball WS, Kraut MA, Casella JF, et al. Acute Silent Cerebral Ischemic Events in Children with Sickle Cell Anemia. JAMA Neurol. 2013 Oct 29;70(1):58–65. </w:t>
      </w:r>
    </w:p>
    <w:p w14:paraId="108DC0D1"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41. </w:t>
      </w:r>
      <w:r w:rsidRPr="00B6406E">
        <w:rPr>
          <w:rFonts w:ascii="Palatino Linotype" w:eastAsia="Times New Roman" w:hAnsi="Palatino Linotype" w:cs="Times New Roman"/>
          <w:noProof/>
          <w:sz w:val="18"/>
        </w:rPr>
        <w:tab/>
        <w:t xml:space="preserve">Brown RT, Armstrong FD, Eckman JR. Neurocognitive Aspects of Pediatric Sickle Cell Disease. J Learn Disabil. 1993 Jan 1;26(1):33–45. </w:t>
      </w:r>
    </w:p>
    <w:p w14:paraId="292AD5E3"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42. </w:t>
      </w:r>
      <w:r w:rsidRPr="00B6406E">
        <w:rPr>
          <w:rFonts w:ascii="Palatino Linotype" w:eastAsia="Times New Roman" w:hAnsi="Palatino Linotype" w:cs="Times New Roman"/>
          <w:noProof/>
          <w:sz w:val="18"/>
        </w:rPr>
        <w:tab/>
        <w:t xml:space="preserve">Armstrong FD, Thompson RJ, Wang W, Zimmerman R, Pegelow H, Miller S, et al. Cognitive Functioning and Brain Magnetic Resonance Imaging in Children With Sickle Cell Disease. Pediatrics. 1996;97(6):864–70. </w:t>
      </w:r>
    </w:p>
    <w:p w14:paraId="6B5C35A3"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43. </w:t>
      </w:r>
      <w:r w:rsidRPr="00B6406E">
        <w:rPr>
          <w:rFonts w:ascii="Palatino Linotype" w:eastAsia="Times New Roman" w:hAnsi="Palatino Linotype" w:cs="Times New Roman"/>
          <w:noProof/>
          <w:sz w:val="18"/>
        </w:rPr>
        <w:tab/>
        <w:t xml:space="preserve">Adams RJ, Nichols FT, Figueroa R, McKie V, Lott T. Transcranial Doppler correlation with cerebral angiography in sickle cell disease. Stroke. 1992 Aug 1;23(8):1073–7. </w:t>
      </w:r>
    </w:p>
    <w:p w14:paraId="4B8295B1"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44. </w:t>
      </w:r>
      <w:r w:rsidRPr="00B6406E">
        <w:rPr>
          <w:rFonts w:ascii="Palatino Linotype" w:eastAsia="Times New Roman" w:hAnsi="Palatino Linotype" w:cs="Times New Roman"/>
          <w:noProof/>
          <w:sz w:val="18"/>
        </w:rPr>
        <w:tab/>
        <w:t xml:space="preserve">Adams RJ, McKie VC, Carl EM, Nichols FT, Perry R, Brock K, et al. Long-term stroke risk in children with sickle cell disease screened with transcranial Doppler. Ann Neurol. 1997 Nov;42(5):699–704. </w:t>
      </w:r>
    </w:p>
    <w:p w14:paraId="6BB57B4B"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45. </w:t>
      </w:r>
      <w:r w:rsidRPr="00B6406E">
        <w:rPr>
          <w:rFonts w:ascii="Palatino Linotype" w:eastAsia="Times New Roman" w:hAnsi="Palatino Linotype" w:cs="Times New Roman"/>
          <w:noProof/>
          <w:sz w:val="18"/>
        </w:rPr>
        <w:tab/>
        <w:t xml:space="preserve">Adams RJ, McKie VC, Hsu L, Files B, Vichinsky E, Pegelow C, et al. Prevention of a </w:t>
      </w:r>
      <w:r w:rsidRPr="00B6406E">
        <w:rPr>
          <w:rFonts w:ascii="Palatino Linotype" w:eastAsia="Times New Roman" w:hAnsi="Palatino Linotype" w:cs="Times New Roman"/>
          <w:noProof/>
          <w:sz w:val="18"/>
        </w:rPr>
        <w:lastRenderedPageBreak/>
        <w:t xml:space="preserve">first stroke by transfusions in children with sickle cell anemia and abnormal results on transcranial Doppler ultrasonography. N Engl J Med. 1998 Jul 2;339(1):5–11. </w:t>
      </w:r>
    </w:p>
    <w:p w14:paraId="2C47DDD7"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46. </w:t>
      </w:r>
      <w:r w:rsidRPr="00B6406E">
        <w:rPr>
          <w:rFonts w:ascii="Palatino Linotype" w:eastAsia="Times New Roman" w:hAnsi="Palatino Linotype" w:cs="Times New Roman"/>
          <w:noProof/>
          <w:sz w:val="18"/>
        </w:rPr>
        <w:tab/>
        <w:t xml:space="preserve">Goldstein LB, Adams R, Becker K, Furberg CD, Gorelick PB, Hademenos G, et al. Primary prevention of ischemic stroke: A statement for healthcare professionals from the Stroke Council of the American Heart Association. Stroke. 2001 Jan;32(1):280–99. </w:t>
      </w:r>
    </w:p>
    <w:p w14:paraId="5C1642AB"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47. </w:t>
      </w:r>
      <w:r w:rsidRPr="00B6406E">
        <w:rPr>
          <w:rFonts w:ascii="Palatino Linotype" w:eastAsia="Times New Roman" w:hAnsi="Palatino Linotype" w:cs="Times New Roman"/>
          <w:noProof/>
          <w:sz w:val="18"/>
        </w:rPr>
        <w:tab/>
        <w:t xml:space="preserve">Wang WC, Kovnar EH, Tonkin IL, Mulhern RK, Langston JW, Day SW, et al. High risk of recurrent stroke after discontinuance of five to twelve years of transfusion therapy in patients with sickle cell disease. J Pediatr. 1991 Mar;118(3):377–82. </w:t>
      </w:r>
    </w:p>
    <w:p w14:paraId="5D08717C"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48. </w:t>
      </w:r>
      <w:r w:rsidRPr="00B6406E">
        <w:rPr>
          <w:rFonts w:ascii="Palatino Linotype" w:eastAsia="Times New Roman" w:hAnsi="Palatino Linotype" w:cs="Times New Roman"/>
          <w:noProof/>
          <w:sz w:val="18"/>
        </w:rPr>
        <w:tab/>
        <w:t xml:space="preserve">Ware RE, Davis BR, Schultz WH, Brown RC, Aygun B, Sarnaik S, et al. Hydroxycarbamide versus chronic transfusion for maintenance of transcranial doppler flow velocities in children with sickle cell anaemia-TCD With Transfusions Changing to Hydroxyurea (TWiTCH): a multicentre, open-label, phase 3, non-inferiority trial. Lancet (London, England). 2016 Feb 13;387(10019):661–70. </w:t>
      </w:r>
    </w:p>
    <w:p w14:paraId="27F69A4F"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49. </w:t>
      </w:r>
      <w:r w:rsidRPr="00B6406E">
        <w:rPr>
          <w:rFonts w:ascii="Palatino Linotype" w:eastAsia="Times New Roman" w:hAnsi="Palatino Linotype" w:cs="Times New Roman"/>
          <w:noProof/>
          <w:sz w:val="18"/>
        </w:rPr>
        <w:tab/>
        <w:t xml:space="preserve">Galadanci NA, Abdullahi SU, Tabari MA, Abubakar S, Belonwu R, Salihu A, et al. Primary stroke prevention in Nigerian children with sickle cell disease (SPIN): challenges of conducting a feasibility trial. Pediatr Blood Cancer. 2015 Mar;62(3):395–401. </w:t>
      </w:r>
    </w:p>
    <w:p w14:paraId="3A8A90A2"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50. </w:t>
      </w:r>
      <w:r w:rsidRPr="00B6406E">
        <w:rPr>
          <w:rFonts w:ascii="Palatino Linotype" w:eastAsia="Times New Roman" w:hAnsi="Palatino Linotype" w:cs="Times New Roman"/>
          <w:noProof/>
          <w:sz w:val="18"/>
        </w:rPr>
        <w:tab/>
        <w:t xml:space="preserve">Valadi N, Silva GS, Bowman LS, Ramsingh D, Vicari P, Filho AC, et al. Transcranial Doppler ultrasonography in adults with sickle cell disease. Neurology. 2006 Aug 22;67(4):572–4. </w:t>
      </w:r>
    </w:p>
    <w:p w14:paraId="70DB58B6"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51. </w:t>
      </w:r>
      <w:r w:rsidRPr="00B6406E">
        <w:rPr>
          <w:rFonts w:ascii="Palatino Linotype" w:eastAsia="Times New Roman" w:hAnsi="Palatino Linotype" w:cs="Times New Roman"/>
          <w:noProof/>
          <w:sz w:val="18"/>
        </w:rPr>
        <w:tab/>
        <w:t xml:space="preserve">Hulbert ML, McKinstry RC, Lacey JL, Moran CJ, Panepinto JA, Thompson AA, et al. Silent cerebral infarcts occur despite regular blood transfusion therapy after first strokes in children with sickle cell disease. Blood. 2011 Jan 20;117(3):772–9. </w:t>
      </w:r>
    </w:p>
    <w:p w14:paraId="29E7315C"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52. </w:t>
      </w:r>
      <w:r w:rsidRPr="00B6406E">
        <w:rPr>
          <w:rFonts w:ascii="Palatino Linotype" w:eastAsia="Times New Roman" w:hAnsi="Palatino Linotype" w:cs="Times New Roman"/>
          <w:noProof/>
          <w:sz w:val="18"/>
        </w:rPr>
        <w:tab/>
        <w:t xml:space="preserve">Hulbert ML, Scothorn DJ, Panepinto JA, Scott JP, Buchanan GR, Sarnaik S, et al. Exchange blood transfusion compared with simple transfusion for first overt stroke is associated with a lower risk of subsequent stroke: a retrospective cohort study of 137 children with sickle cell anemia. J Pediatr. 2006 Nov;149(5):710–2. </w:t>
      </w:r>
    </w:p>
    <w:p w14:paraId="255D57FC"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53. </w:t>
      </w:r>
      <w:r w:rsidRPr="00B6406E">
        <w:rPr>
          <w:rFonts w:ascii="Palatino Linotype" w:eastAsia="Times New Roman" w:hAnsi="Palatino Linotype" w:cs="Times New Roman"/>
          <w:noProof/>
          <w:sz w:val="18"/>
        </w:rPr>
        <w:tab/>
        <w:t xml:space="preserve">DeBaun MR, Kirkham FJ. New option for primary stroke prevention in sickle cell anaemia. Lancet (London, England). Elsevier Ltd; 2015;387(10019):626–7. </w:t>
      </w:r>
    </w:p>
    <w:p w14:paraId="090535EB"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54. </w:t>
      </w:r>
      <w:r w:rsidRPr="00B6406E">
        <w:rPr>
          <w:rFonts w:ascii="Palatino Linotype" w:eastAsia="Times New Roman" w:hAnsi="Palatino Linotype" w:cs="Times New Roman"/>
          <w:noProof/>
          <w:sz w:val="18"/>
        </w:rPr>
        <w:tab/>
        <w:t xml:space="preserve">Ware RE, Zimmerman S a, Schultz WH. Hydroxyurea as an alternative to blood transfusions for the prevention of recurrent stroke in children with sickle cell disease. Blood. 1999 Nov 1;94(9):3022–6. </w:t>
      </w:r>
    </w:p>
    <w:p w14:paraId="27F223E8"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55. </w:t>
      </w:r>
      <w:r w:rsidRPr="00B6406E">
        <w:rPr>
          <w:rFonts w:ascii="Palatino Linotype" w:eastAsia="Times New Roman" w:hAnsi="Palatino Linotype" w:cs="Times New Roman"/>
          <w:noProof/>
          <w:sz w:val="18"/>
        </w:rPr>
        <w:tab/>
        <w:t xml:space="preserve">Lagunju IA, Brown BJ, Sodeinde OO. Stroke recurrence in Nigerian children with sickle cell disease treated with hydroxyurea. Niger Postgrad Med J. 2013 Sep;20(3):181–7. </w:t>
      </w:r>
    </w:p>
    <w:p w14:paraId="0F584337"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56. </w:t>
      </w:r>
      <w:r w:rsidRPr="00B6406E">
        <w:rPr>
          <w:rFonts w:ascii="Palatino Linotype" w:eastAsia="Times New Roman" w:hAnsi="Palatino Linotype" w:cs="Times New Roman"/>
          <w:noProof/>
          <w:sz w:val="18"/>
        </w:rPr>
        <w:tab/>
        <w:t xml:space="preserve">Pavlakis SG, Bello J, Prohovnik I, Sutton M, Ince C, Mohr JP, et al. Brain infarction in sickle cell anemia: Magnetic resonance imaging correlates. Ann Neurol. 1988 Mar;23(2):125–30. </w:t>
      </w:r>
    </w:p>
    <w:p w14:paraId="481756D8"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57. </w:t>
      </w:r>
      <w:r w:rsidRPr="00B6406E">
        <w:rPr>
          <w:rFonts w:ascii="Palatino Linotype" w:eastAsia="Times New Roman" w:hAnsi="Palatino Linotype" w:cs="Times New Roman"/>
          <w:noProof/>
          <w:sz w:val="18"/>
        </w:rPr>
        <w:tab/>
        <w:t xml:space="preserve">Adams RJ, Nichols FT, McKie V, McKie K, Milner P, Gammal TE. Cerebral infarction in sickle cell anemia: Mechanism based on CT and MRI. Neurology. 1988 Jul 1;38(7):1012 – . </w:t>
      </w:r>
    </w:p>
    <w:p w14:paraId="426B6958"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58. </w:t>
      </w:r>
      <w:r w:rsidRPr="00B6406E">
        <w:rPr>
          <w:rFonts w:ascii="Palatino Linotype" w:eastAsia="Times New Roman" w:hAnsi="Palatino Linotype" w:cs="Times New Roman"/>
          <w:noProof/>
          <w:sz w:val="18"/>
        </w:rPr>
        <w:tab/>
        <w:t xml:space="preserve">Abboud MR, Cure J, Granger S, Gallagher D, Hsu L, Wang W, et al. Magnetic </w:t>
      </w:r>
      <w:r w:rsidRPr="00B6406E">
        <w:rPr>
          <w:rFonts w:ascii="Palatino Linotype" w:eastAsia="Times New Roman" w:hAnsi="Palatino Linotype" w:cs="Times New Roman"/>
          <w:noProof/>
          <w:sz w:val="18"/>
        </w:rPr>
        <w:lastRenderedPageBreak/>
        <w:t xml:space="preserve">resonance angiography in children with sickle cell disease and abnormal transcranial Doppler ultrasonography findings enrolled in the STOP study. Blood. 2004 Apr 1;103(7):2822–6. </w:t>
      </w:r>
    </w:p>
    <w:p w14:paraId="2DB53CBF"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59. </w:t>
      </w:r>
      <w:r w:rsidRPr="00B6406E">
        <w:rPr>
          <w:rFonts w:ascii="Palatino Linotype" w:eastAsia="Times New Roman" w:hAnsi="Palatino Linotype" w:cs="Times New Roman"/>
          <w:noProof/>
          <w:sz w:val="18"/>
        </w:rPr>
        <w:tab/>
        <w:t xml:space="preserve">Thangarajh M, Yang G, Fuchs D, Ponisio MR, McKinstry RC, Jaju A, et al. Magnetic resonance angiography-defined intracranial vasculopathy is associated with silent cerebral infarcts and glucose-6-phosphate dehydrogenase mutation in children with sickle cell anaemia. Br J Haematol. 2012 Nov;159(3):352–9. </w:t>
      </w:r>
    </w:p>
    <w:p w14:paraId="1CE834D2"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60. </w:t>
      </w:r>
      <w:r w:rsidRPr="00B6406E">
        <w:rPr>
          <w:rFonts w:ascii="Palatino Linotype" w:eastAsia="Times New Roman" w:hAnsi="Palatino Linotype" w:cs="Times New Roman"/>
          <w:noProof/>
          <w:sz w:val="18"/>
        </w:rPr>
        <w:tab/>
        <w:t xml:space="preserve">Hindmarsh PC, Brozovic M, Brook CG, Davies SC. Incidence of overt and covert neurological damage in children with sickle cell disease. Postgrad Med J. 1987 Sep;63(743):751–3. </w:t>
      </w:r>
    </w:p>
    <w:p w14:paraId="133F1011"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61. </w:t>
      </w:r>
      <w:r w:rsidRPr="00B6406E">
        <w:rPr>
          <w:rFonts w:ascii="Palatino Linotype" w:eastAsia="Times New Roman" w:hAnsi="Palatino Linotype" w:cs="Times New Roman"/>
          <w:noProof/>
          <w:sz w:val="18"/>
        </w:rPr>
        <w:tab/>
        <w:t xml:space="preserve">Casella JF, King A a, Barton B, White D a, Noetzel MJ, Ichord RN, et al. Design of the silent cerebral infarct transfusion (SIT) trial. Pediatr Hematol Oncol. 2010 Mar;27(2):69–89. </w:t>
      </w:r>
    </w:p>
    <w:p w14:paraId="7558235B"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62. </w:t>
      </w:r>
      <w:r w:rsidRPr="00B6406E">
        <w:rPr>
          <w:rFonts w:ascii="Palatino Linotype" w:eastAsia="Times New Roman" w:hAnsi="Palatino Linotype" w:cs="Times New Roman"/>
          <w:noProof/>
          <w:sz w:val="18"/>
        </w:rPr>
        <w:tab/>
        <w:t xml:space="preserve">DeBaun MR, Gordon M, McKinstry RC, Noetzel MJ, White D a, Sarnaik S a, et al. Controlled Trial of Transfusions for Silent Cerebral Infarcts in Sickle Cell Anemia. N Engl J Med. 2014 Aug 21;371(8):699–710. </w:t>
      </w:r>
    </w:p>
    <w:p w14:paraId="51514954"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63. </w:t>
      </w:r>
      <w:r w:rsidRPr="00B6406E">
        <w:rPr>
          <w:rFonts w:ascii="Palatino Linotype" w:eastAsia="Times New Roman" w:hAnsi="Palatino Linotype" w:cs="Times New Roman"/>
          <w:noProof/>
          <w:sz w:val="18"/>
        </w:rPr>
        <w:tab/>
        <w:t xml:space="preserve">Pavlakis SG, Bello J, Prohovnik I, Sutton M, Ince C, Mohr JP, et al. Brain infarction in sickle cell anemia: Magnetic resonance imaging correlates. Ann Neurol. 1988 Mar;23(2):125–30. </w:t>
      </w:r>
    </w:p>
    <w:p w14:paraId="3676EB51"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64. </w:t>
      </w:r>
      <w:r w:rsidRPr="00B6406E">
        <w:rPr>
          <w:rFonts w:ascii="Palatino Linotype" w:eastAsia="Times New Roman" w:hAnsi="Palatino Linotype" w:cs="Times New Roman"/>
          <w:noProof/>
          <w:sz w:val="18"/>
        </w:rPr>
        <w:tab/>
        <w:t xml:space="preserve">Kral MC, Brown RT, Connelly M, Curé JK, Besenski N, Jackson SM, et al. Radiographic Predictors of Neurocognitive Functioning in Pediatric Sickle Cell Disease. J Child Neurol. 2006;21(1):37–44. </w:t>
      </w:r>
    </w:p>
    <w:p w14:paraId="0B2E4710"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65. </w:t>
      </w:r>
      <w:r w:rsidRPr="00B6406E">
        <w:rPr>
          <w:rFonts w:ascii="Palatino Linotype" w:eastAsia="Times New Roman" w:hAnsi="Palatino Linotype" w:cs="Times New Roman"/>
          <w:noProof/>
          <w:sz w:val="18"/>
        </w:rPr>
        <w:tab/>
        <w:t xml:space="preserve">Miller ST, Macklin EA, Pegelow CH, Kinney TR, Sleeper LA, Bello JA, et al. Silent infarction as a risk factor for overt stroke in children with sickle cell anemia: a report from the Cooperative Study of Sickle Cell Disease. J Pediatr. 2001 Sep;139(3):385–90. </w:t>
      </w:r>
    </w:p>
    <w:p w14:paraId="0968F2FA"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66. </w:t>
      </w:r>
      <w:r w:rsidRPr="00B6406E">
        <w:rPr>
          <w:rFonts w:ascii="Palatino Linotype" w:eastAsia="Times New Roman" w:hAnsi="Palatino Linotype" w:cs="Times New Roman"/>
          <w:noProof/>
          <w:sz w:val="18"/>
        </w:rPr>
        <w:tab/>
        <w:t xml:space="preserve">Bernaudin F, Verlhac S, Arnaud C, Kamdem A, Chevret S, Hau I, et al. Impact of early transcranial Doppler screening and intensive therapy on cerebral vasculopathy outcome in a newborn sickle cell anemia cohort. Blood. 2011 Jan 27;117(4):1130–40; quiz 1436. </w:t>
      </w:r>
    </w:p>
    <w:p w14:paraId="1A3E2336"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67. </w:t>
      </w:r>
      <w:r w:rsidRPr="00B6406E">
        <w:rPr>
          <w:rFonts w:ascii="Palatino Linotype" w:eastAsia="Times New Roman" w:hAnsi="Palatino Linotype" w:cs="Times New Roman"/>
          <w:noProof/>
          <w:sz w:val="18"/>
        </w:rPr>
        <w:tab/>
        <w:t xml:space="preserve">Kassim AA, Pruthi S, Day M, Rodeghier M, Gindville MC, Brodsky MA, et al. Silent cerebral infarcts and cerebral aneurysms are prevalent in adults with sickle cell disease. Blood. 2016; </w:t>
      </w:r>
    </w:p>
    <w:p w14:paraId="5CD97F8B"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68. </w:t>
      </w:r>
      <w:r w:rsidRPr="00B6406E">
        <w:rPr>
          <w:rFonts w:ascii="Palatino Linotype" w:eastAsia="Times New Roman" w:hAnsi="Palatino Linotype" w:cs="Times New Roman"/>
          <w:noProof/>
          <w:sz w:val="18"/>
        </w:rPr>
        <w:tab/>
        <w:t xml:space="preserve">Watkins KE, Hewes DK, Connelly A, Kendall BE, Kingsley DP, Evans JE, et al. Cognitive deficits associated with frontal-lobe infarction in children with sickle cell disease. Dev Med Child Neurol. 1998 Aug;40(8):536–43. </w:t>
      </w:r>
    </w:p>
    <w:p w14:paraId="1EFEE8CA"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69. </w:t>
      </w:r>
      <w:r w:rsidRPr="00B6406E">
        <w:rPr>
          <w:rFonts w:ascii="Palatino Linotype" w:eastAsia="Times New Roman" w:hAnsi="Palatino Linotype" w:cs="Times New Roman"/>
          <w:noProof/>
          <w:sz w:val="18"/>
        </w:rPr>
        <w:tab/>
        <w:t xml:space="preserve">Nottage KA. Hydroxyurea Treatment and Brain MRI/MRA Findings in Children with Sickle Cell Anaemia. Br J Haematol. 2016; </w:t>
      </w:r>
    </w:p>
    <w:p w14:paraId="34355970"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70. </w:t>
      </w:r>
      <w:r w:rsidRPr="00B6406E">
        <w:rPr>
          <w:rFonts w:ascii="Palatino Linotype" w:eastAsia="Times New Roman" w:hAnsi="Palatino Linotype" w:cs="Times New Roman"/>
          <w:noProof/>
          <w:sz w:val="18"/>
        </w:rPr>
        <w:tab/>
        <w:t xml:space="preserve">Steen RG, Emudianughe T, Hankins GM, Wynn LW, Wang WC, Xiong X, et al. Brain Imaging Findings in Pediatric Patients with Sickle Cell Disease. Radiology. 2003;228:216–25. </w:t>
      </w:r>
    </w:p>
    <w:p w14:paraId="7DB4DF2C"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71. </w:t>
      </w:r>
      <w:r w:rsidRPr="00B6406E">
        <w:rPr>
          <w:rFonts w:ascii="Palatino Linotype" w:eastAsia="Times New Roman" w:hAnsi="Palatino Linotype" w:cs="Times New Roman"/>
          <w:noProof/>
          <w:sz w:val="18"/>
        </w:rPr>
        <w:tab/>
        <w:t xml:space="preserve">Enninful-Eghan H, Moore RH, Ichord R, Smith-Whitley K, Kwiatkowski JL. Transcranial Doppler ultrasonography and prophylactic transfusion program is effective in preventing overt stroke in children with sickle cell disease. J Pediatr. </w:t>
      </w:r>
      <w:r w:rsidRPr="00B6406E">
        <w:rPr>
          <w:rFonts w:ascii="Palatino Linotype" w:eastAsia="Times New Roman" w:hAnsi="Palatino Linotype" w:cs="Times New Roman"/>
          <w:noProof/>
          <w:sz w:val="18"/>
        </w:rPr>
        <w:lastRenderedPageBreak/>
        <w:t xml:space="preserve">2010 Sep;157(3):479–84. </w:t>
      </w:r>
    </w:p>
    <w:p w14:paraId="1EE291C0"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72. </w:t>
      </w:r>
      <w:r w:rsidRPr="00B6406E">
        <w:rPr>
          <w:rFonts w:ascii="Palatino Linotype" w:eastAsia="Times New Roman" w:hAnsi="Palatino Linotype" w:cs="Times New Roman"/>
          <w:noProof/>
          <w:sz w:val="18"/>
        </w:rPr>
        <w:tab/>
        <w:t xml:space="preserve">Muir KW, Buchan A, von Kummer R, Rother J, Baron J-C. Imaging of acute stroke. Lancet Neurol. 2006 Sep;5(9):755–68. </w:t>
      </w:r>
    </w:p>
    <w:p w14:paraId="74FE227A"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73. </w:t>
      </w:r>
      <w:r w:rsidRPr="00B6406E">
        <w:rPr>
          <w:rFonts w:ascii="Palatino Linotype" w:eastAsia="Times New Roman" w:hAnsi="Palatino Linotype" w:cs="Times New Roman"/>
          <w:noProof/>
          <w:sz w:val="18"/>
        </w:rPr>
        <w:tab/>
        <w:t xml:space="preserve">Sébire G, Tabarki B, Saunders DE, Leroy I, Liesner R, Saint-Martin C, et al. Cerebral venous sinus thrombosis in children: risk factors, presentation, diagnosis and outcome. Brain. 2005 Mar;128(Pt 3):477–89. </w:t>
      </w:r>
    </w:p>
    <w:p w14:paraId="547D9735"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74. </w:t>
      </w:r>
      <w:r w:rsidRPr="00B6406E">
        <w:rPr>
          <w:rFonts w:ascii="Palatino Linotype" w:eastAsia="Times New Roman" w:hAnsi="Palatino Linotype" w:cs="Times New Roman"/>
          <w:noProof/>
          <w:sz w:val="18"/>
        </w:rPr>
        <w:tab/>
        <w:t xml:space="preserve">Kossorotoff M, Brousse V, Grevent D, Naggara O, Brunelle F, Blauwblomme T, et al. Cerebral haemorrhagic risk in children with sickle-cell disease. Dev Med Child Neurol. 2015 Feb;57(2):187–93. </w:t>
      </w:r>
    </w:p>
    <w:p w14:paraId="711EB3E1"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75. </w:t>
      </w:r>
      <w:r w:rsidRPr="00B6406E">
        <w:rPr>
          <w:rFonts w:ascii="Palatino Linotype" w:eastAsia="Times New Roman" w:hAnsi="Palatino Linotype" w:cs="Times New Roman"/>
          <w:noProof/>
          <w:sz w:val="18"/>
        </w:rPr>
        <w:tab/>
        <w:t xml:space="preserve">Nabavizadeh SA, Vossough A, Ichord RN, Kwiatkowski J, Pukenas BA, Smith MJ, et al. Intracranial aneurysms in sickle cell anemia: clinical and imaging findings. J Neurointerv Surg. 2016 Apr;8(4):434–40. </w:t>
      </w:r>
    </w:p>
    <w:p w14:paraId="41E7A098"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76. </w:t>
      </w:r>
      <w:r w:rsidRPr="00B6406E">
        <w:rPr>
          <w:rFonts w:ascii="Palatino Linotype" w:eastAsia="Times New Roman" w:hAnsi="Palatino Linotype" w:cs="Times New Roman"/>
          <w:noProof/>
          <w:sz w:val="18"/>
        </w:rPr>
        <w:tab/>
        <w:t xml:space="preserve">Strouse JJ, Hulbert ML, DeBaun MR, Jordan LC, Casella JF. Primary hemorrhagic stroke in children with sickle cell disease is associated with recent transfusion and use of corticosteroids. Pediatrics. 2006 Nov;118(5):1916–24. </w:t>
      </w:r>
    </w:p>
    <w:p w14:paraId="6E08C9BF"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77. </w:t>
      </w:r>
      <w:r w:rsidRPr="00B6406E">
        <w:rPr>
          <w:rFonts w:ascii="Palatino Linotype" w:eastAsia="Times New Roman" w:hAnsi="Palatino Linotype" w:cs="Times New Roman"/>
          <w:noProof/>
          <w:sz w:val="18"/>
        </w:rPr>
        <w:tab/>
        <w:t xml:space="preserve">Coley SC, Porter DA, Calamante F, Chong WK, Connelly A. Quantitative MR diffusion mapping and cyclosporine-induced neurotoxicity. AJNR Am J Neuroradiol. 1999 Sep;20(8):1507–10. </w:t>
      </w:r>
    </w:p>
    <w:p w14:paraId="62309F1E"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78. </w:t>
      </w:r>
      <w:r w:rsidRPr="00B6406E">
        <w:rPr>
          <w:rFonts w:ascii="Palatino Linotype" w:eastAsia="Times New Roman" w:hAnsi="Palatino Linotype" w:cs="Times New Roman"/>
          <w:noProof/>
          <w:sz w:val="18"/>
        </w:rPr>
        <w:tab/>
        <w:t xml:space="preserve">Solh Z, Taccone MS, Marin S, Athale U, Breakey VR. Neurological PRESentations in Sickle Cell Patients Are Not Always Stroke: A Review of Posterior Reversible Encephalopathy Syndrome in Sickle Cell Disease. Pediatr Blood Cancer. 2016 Feb 12; </w:t>
      </w:r>
    </w:p>
    <w:p w14:paraId="7E55301D"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79. </w:t>
      </w:r>
      <w:r w:rsidRPr="00B6406E">
        <w:rPr>
          <w:rFonts w:ascii="Palatino Linotype" w:eastAsia="Times New Roman" w:hAnsi="Palatino Linotype" w:cs="Times New Roman"/>
          <w:noProof/>
          <w:sz w:val="18"/>
        </w:rPr>
        <w:tab/>
        <w:t xml:space="preserve">Henderson JN, Noetzel MJ, McKinstry RC, White DA, Armstrong M, DeBaun MR. Reversible posterior leukoencephalopathy syndrome and silent cerebral infarcts are associated with severe acute chest syndrome in children with sickle cell disease. Blood. 2003 Jan 15;101(2):415–9. </w:t>
      </w:r>
    </w:p>
    <w:p w14:paraId="2523D028"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80. </w:t>
      </w:r>
      <w:r w:rsidRPr="00B6406E">
        <w:rPr>
          <w:rFonts w:ascii="Palatino Linotype" w:eastAsia="Times New Roman" w:hAnsi="Palatino Linotype" w:cs="Times New Roman"/>
          <w:noProof/>
          <w:sz w:val="18"/>
        </w:rPr>
        <w:tab/>
        <w:t xml:space="preserve">Roach ES, Golomb MR, Adams R, Biller J, Daniels S, Deveber G, et al. Management of stroke in infants and children: a scientific statement from a Special Writing Group of the American Heart Association Stroke Council and the Council on Cardiovascular Disease in the Young. Stroke. 2008 Sep;39(9):2644–91. </w:t>
      </w:r>
    </w:p>
    <w:p w14:paraId="69F55FAD"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81. </w:t>
      </w:r>
      <w:r w:rsidRPr="00B6406E">
        <w:rPr>
          <w:rFonts w:ascii="Palatino Linotype" w:eastAsia="Times New Roman" w:hAnsi="Palatino Linotype" w:cs="Times New Roman"/>
          <w:noProof/>
          <w:sz w:val="18"/>
        </w:rPr>
        <w:tab/>
        <w:t xml:space="preserve">Monagle P, Chan AKC, Goldenberg NA, Ichord RN, Journeycake JM, Nowak-Göttl U, et al. Antithrombotic Therapy in Neonates and Children. CHEST J. 2012 Feb 1;141(2_suppl):e737S. </w:t>
      </w:r>
    </w:p>
    <w:p w14:paraId="05646530"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82. </w:t>
      </w:r>
      <w:r w:rsidRPr="00B6406E">
        <w:rPr>
          <w:rFonts w:ascii="Palatino Linotype" w:eastAsia="Times New Roman" w:hAnsi="Palatino Linotype" w:cs="Times New Roman"/>
          <w:noProof/>
          <w:sz w:val="18"/>
        </w:rPr>
        <w:tab/>
        <w:t xml:space="preserve">Steen RG, Emudianughe T, Hunte M, Glass J, Wu S, Xiong X, et al. Brain volume in pediatric patients with sickle cell disease: Evidence of volumetric growth delay? AJNR Am J Neuroradiol. 2005 Mar;26(3):455–62. </w:t>
      </w:r>
    </w:p>
    <w:p w14:paraId="778AA725"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83. </w:t>
      </w:r>
      <w:r w:rsidRPr="00B6406E">
        <w:rPr>
          <w:rFonts w:ascii="Palatino Linotype" w:eastAsia="Times New Roman" w:hAnsi="Palatino Linotype" w:cs="Times New Roman"/>
          <w:noProof/>
          <w:sz w:val="18"/>
        </w:rPr>
        <w:tab/>
        <w:t xml:space="preserve">Kawadler JM, Clayden JD, Kirkham FJ, Cox TC, Saunders DE, Clark CA. Subcortical and cerebellar volumetric deficits in paediatric sickle cell anaemia. Br J Haematol. 2013 Nov;163(3):373–6. </w:t>
      </w:r>
    </w:p>
    <w:p w14:paraId="1D3B25F0"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84. </w:t>
      </w:r>
      <w:r w:rsidRPr="00B6406E">
        <w:rPr>
          <w:rFonts w:ascii="Palatino Linotype" w:eastAsia="Times New Roman" w:hAnsi="Palatino Linotype" w:cs="Times New Roman"/>
          <w:noProof/>
          <w:sz w:val="18"/>
        </w:rPr>
        <w:tab/>
        <w:t xml:space="preserve">Kirk GR, Haynes MR, Palasis S, Brown C, Burns TG, McCormick M, et al. Regionally specific cortical thinning in children with sickle cell disease. Cereb Cortex. 2009 Jul;19(7):1549–56. </w:t>
      </w:r>
    </w:p>
    <w:p w14:paraId="012B2675"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85. </w:t>
      </w:r>
      <w:r w:rsidRPr="00B6406E">
        <w:rPr>
          <w:rFonts w:ascii="Palatino Linotype" w:eastAsia="Times New Roman" w:hAnsi="Palatino Linotype" w:cs="Times New Roman"/>
          <w:noProof/>
          <w:sz w:val="18"/>
        </w:rPr>
        <w:tab/>
        <w:t xml:space="preserve">Chen R, Pawlak M a, Flynn TB, Krejza J, Herskovits EH, Melhem ER. Brain morphometry and intelligence quotient measurements in children with sickle cell </w:t>
      </w:r>
      <w:r w:rsidRPr="00B6406E">
        <w:rPr>
          <w:rFonts w:ascii="Palatino Linotype" w:eastAsia="Times New Roman" w:hAnsi="Palatino Linotype" w:cs="Times New Roman"/>
          <w:noProof/>
          <w:sz w:val="18"/>
        </w:rPr>
        <w:lastRenderedPageBreak/>
        <w:t xml:space="preserve">disease. J Dev Behav Pediatr. 2009 Dec;30(6):509–17. </w:t>
      </w:r>
    </w:p>
    <w:p w14:paraId="6F6F07CE"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86. </w:t>
      </w:r>
      <w:r w:rsidRPr="00B6406E">
        <w:rPr>
          <w:rFonts w:ascii="Palatino Linotype" w:eastAsia="Times New Roman" w:hAnsi="Palatino Linotype" w:cs="Times New Roman"/>
          <w:noProof/>
          <w:sz w:val="18"/>
        </w:rPr>
        <w:tab/>
        <w:t xml:space="preserve">Baldeweg T, Hogan AM, Saunders DE, Telfer P, Gadian DG, Vargha-Khadem F, et al. Detecting white matter injury in sickle cell disease using voxel-based morphometry. Ann Neurol. 2006 Apr;59(4):662–72. </w:t>
      </w:r>
    </w:p>
    <w:p w14:paraId="118B579C"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87. </w:t>
      </w:r>
      <w:r w:rsidRPr="00B6406E">
        <w:rPr>
          <w:rFonts w:ascii="Palatino Linotype" w:eastAsia="Times New Roman" w:hAnsi="Palatino Linotype" w:cs="Times New Roman"/>
          <w:noProof/>
          <w:sz w:val="18"/>
        </w:rPr>
        <w:tab/>
        <w:t xml:space="preserve">Chen R, Arkuszewski M, Krejza J, Zimmerman RA, Herskovits EH, Melhem ER. A Prospective Longitudinal Brain Morphometry Study of Children with Sickle Cell Disease. Am J Neuroradiol. 2015;36:403–10. </w:t>
      </w:r>
    </w:p>
    <w:p w14:paraId="29ACBEBC"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88. </w:t>
      </w:r>
      <w:r w:rsidRPr="00B6406E">
        <w:rPr>
          <w:rFonts w:ascii="Palatino Linotype" w:eastAsia="Times New Roman" w:hAnsi="Palatino Linotype" w:cs="Times New Roman"/>
          <w:noProof/>
          <w:sz w:val="18"/>
        </w:rPr>
        <w:tab/>
        <w:t xml:space="preserve">Basser PJ, Mattiello J, LeBihan D. MR diffusion tensor spectroscopy and imaging. Biophys J. 1994 Jan;66(1):259–67. </w:t>
      </w:r>
    </w:p>
    <w:p w14:paraId="631DFB93"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89. </w:t>
      </w:r>
      <w:r w:rsidRPr="00B6406E">
        <w:rPr>
          <w:rFonts w:ascii="Palatino Linotype" w:eastAsia="Times New Roman" w:hAnsi="Palatino Linotype" w:cs="Times New Roman"/>
          <w:noProof/>
          <w:sz w:val="18"/>
        </w:rPr>
        <w:tab/>
        <w:t xml:space="preserve">Ciccarelli O, Catani M, Johansen-Berg H. Diffusion-based tractography in neurological disorders: concepts , applications, and future developments. Lancet Neurol. 2008;7(August):715–27. </w:t>
      </w:r>
    </w:p>
    <w:p w14:paraId="104928F9"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90. </w:t>
      </w:r>
      <w:r w:rsidRPr="00B6406E">
        <w:rPr>
          <w:rFonts w:ascii="Palatino Linotype" w:eastAsia="Times New Roman" w:hAnsi="Palatino Linotype" w:cs="Times New Roman"/>
          <w:noProof/>
          <w:sz w:val="18"/>
        </w:rPr>
        <w:tab/>
        <w:t xml:space="preserve">Song S-K, Sun S-W, Ramsbottom MJ, Chang C, Russell J, Cross AH. Dysmyelination revealed through MRI as increased radial (but unchanged axial) diffusion of water. Neuroimage. 2002 Nov;17(3):1429–36. </w:t>
      </w:r>
    </w:p>
    <w:p w14:paraId="61B58184"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91. </w:t>
      </w:r>
      <w:r w:rsidRPr="00B6406E">
        <w:rPr>
          <w:rFonts w:ascii="Palatino Linotype" w:eastAsia="Times New Roman" w:hAnsi="Palatino Linotype" w:cs="Times New Roman"/>
          <w:noProof/>
          <w:sz w:val="18"/>
        </w:rPr>
        <w:tab/>
        <w:t xml:space="preserve">Basser PJ, Pajevic S, Pierpaoli C, Duda J, Aldroubi A. In vivo fiber tractography using DT-MRI data. Magn Reson Med. 2000 Oct;44(4):625–32. </w:t>
      </w:r>
    </w:p>
    <w:p w14:paraId="0B36937A"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92. </w:t>
      </w:r>
      <w:r w:rsidRPr="00B6406E">
        <w:rPr>
          <w:rFonts w:ascii="Palatino Linotype" w:eastAsia="Times New Roman" w:hAnsi="Palatino Linotype" w:cs="Times New Roman"/>
          <w:noProof/>
          <w:sz w:val="18"/>
        </w:rPr>
        <w:tab/>
        <w:t xml:space="preserve">Scantlebury N, Mabbott D, Janzen L, Rockel C, Widjaja E, Jones G, et al. White matter integrity and core cognitive function in children diagnosed with sickle cell disease. J Pediatr Hematol Oncol. 2011 Apr;33(3):163–71. </w:t>
      </w:r>
    </w:p>
    <w:p w14:paraId="47C45FB9"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93. </w:t>
      </w:r>
      <w:r w:rsidRPr="00B6406E">
        <w:rPr>
          <w:rFonts w:ascii="Palatino Linotype" w:eastAsia="Times New Roman" w:hAnsi="Palatino Linotype" w:cs="Times New Roman"/>
          <w:noProof/>
          <w:sz w:val="18"/>
        </w:rPr>
        <w:tab/>
        <w:t xml:space="preserve">Balci A, Karazincir S, Beyoglu Y, Cingiz C, Davran R, Gali E, et al. Quantitative brain diffusion-tensor MRI findings in patients with sickle cell disease. AJR Am J Roentgenol. 2012 May;198(5):1167–74. </w:t>
      </w:r>
    </w:p>
    <w:p w14:paraId="53992315"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94. </w:t>
      </w:r>
      <w:r w:rsidRPr="00B6406E">
        <w:rPr>
          <w:rFonts w:ascii="Palatino Linotype" w:eastAsia="Times New Roman" w:hAnsi="Palatino Linotype" w:cs="Times New Roman"/>
          <w:noProof/>
          <w:sz w:val="18"/>
        </w:rPr>
        <w:tab/>
        <w:t xml:space="preserve">Smith SM, Jenkinson M, Johansen-Berg H, Rueckert D, Nichols TE, Mackay CE, et al. Tract-based spatial statistics: voxelwise analysis of multi-subject diffusion data. Neuroimage. 2006 Jul 15;31(4):1487–505. </w:t>
      </w:r>
    </w:p>
    <w:p w14:paraId="34E3C588"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95. </w:t>
      </w:r>
      <w:r w:rsidRPr="00B6406E">
        <w:rPr>
          <w:rFonts w:ascii="Palatino Linotype" w:eastAsia="Times New Roman" w:hAnsi="Palatino Linotype" w:cs="Times New Roman"/>
          <w:noProof/>
          <w:sz w:val="18"/>
        </w:rPr>
        <w:tab/>
        <w:t xml:space="preserve">Sun B, Brown R, Hayes L, Burns T, Huamani J, Bearden D, et al. White Matter Damage in Asymptomatic Patients with Sickle Cell Anemia: Screening with DIffusion Tensor Imaging. AJNR Am J Neuroradiol. 2012;33(11):2043–9. </w:t>
      </w:r>
    </w:p>
    <w:p w14:paraId="211DB146"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96. </w:t>
      </w:r>
      <w:r w:rsidRPr="00B6406E">
        <w:rPr>
          <w:rFonts w:ascii="Palatino Linotype" w:eastAsia="Times New Roman" w:hAnsi="Palatino Linotype" w:cs="Times New Roman"/>
          <w:noProof/>
          <w:sz w:val="18"/>
        </w:rPr>
        <w:tab/>
        <w:t xml:space="preserve">Kawadler JM, Kirkham FJ, Clayden JD, Hollocks MJ, Seymour EL, Edey R, et al. White Matter Damage Relates to Oxygen Saturation in Children With Sickle Cell Anemia Without Silent Cerebral Infarcts. Stroke. 2015;1793–800. </w:t>
      </w:r>
    </w:p>
    <w:p w14:paraId="0B268D1F"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97. </w:t>
      </w:r>
      <w:r w:rsidRPr="00B6406E">
        <w:rPr>
          <w:rFonts w:ascii="Palatino Linotype" w:eastAsia="Times New Roman" w:hAnsi="Palatino Linotype" w:cs="Times New Roman"/>
          <w:noProof/>
          <w:sz w:val="18"/>
        </w:rPr>
        <w:tab/>
        <w:t xml:space="preserve">Tzika AA, Massoth RJ, Ball WS, Majumdar S, Dunn RS, Kirks DR. Cerebral perfusion in children: detection with dynamic contrast-enhanced T2*-weighted MR images. Radiology. 1993 May;187(2):449–58. </w:t>
      </w:r>
    </w:p>
    <w:p w14:paraId="610084B3"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98. </w:t>
      </w:r>
      <w:r w:rsidRPr="00B6406E">
        <w:rPr>
          <w:rFonts w:ascii="Palatino Linotype" w:eastAsia="Times New Roman" w:hAnsi="Palatino Linotype" w:cs="Times New Roman"/>
          <w:noProof/>
          <w:sz w:val="18"/>
        </w:rPr>
        <w:tab/>
        <w:t xml:space="preserve">Oguz KK, Golay X, Pizzini FB, Freer CA, Winrow N, Ichord R, et al. Sickle cell disease: continuous arterial spin-labeling perfusion MR imaging in children. Radiology. 2003 May;227(2):567–74. </w:t>
      </w:r>
    </w:p>
    <w:p w14:paraId="6BEFA7D5"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99. </w:t>
      </w:r>
      <w:r w:rsidRPr="00B6406E">
        <w:rPr>
          <w:rFonts w:ascii="Palatino Linotype" w:eastAsia="Times New Roman" w:hAnsi="Palatino Linotype" w:cs="Times New Roman"/>
          <w:noProof/>
          <w:sz w:val="18"/>
        </w:rPr>
        <w:tab/>
        <w:t xml:space="preserve">Strouse JJ, Cox CS, Melhem ER, Lu H, Kraut M a, Razumovsky A, et al. Inverse correlation between cerebral blood flow measured by continuous arterial spin-labeling (CASL) MRI and neurocognitive function in children with sickle cell anemia (SCA). Blood. 2006 Jul 1;108(1):379–81. </w:t>
      </w:r>
    </w:p>
    <w:p w14:paraId="64068A4B"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00. </w:t>
      </w:r>
      <w:r w:rsidRPr="00B6406E">
        <w:rPr>
          <w:rFonts w:ascii="Palatino Linotype" w:eastAsia="Times New Roman" w:hAnsi="Palatino Linotype" w:cs="Times New Roman"/>
          <w:noProof/>
          <w:sz w:val="18"/>
        </w:rPr>
        <w:tab/>
        <w:t xml:space="preserve">Gevers S, Nederveen AJ, Fijnvandraat K, van den Berg SM, van Ooij P, Heijtel DF, et </w:t>
      </w:r>
      <w:r w:rsidRPr="00B6406E">
        <w:rPr>
          <w:rFonts w:ascii="Palatino Linotype" w:eastAsia="Times New Roman" w:hAnsi="Palatino Linotype" w:cs="Times New Roman"/>
          <w:noProof/>
          <w:sz w:val="18"/>
        </w:rPr>
        <w:lastRenderedPageBreak/>
        <w:t xml:space="preserve">al. Arterial spin labeling measurement of cerebral perfusion in children with sickle cell disease. J Magn Reson Imaging. 2012 Nov 16;35(4):779–87. </w:t>
      </w:r>
    </w:p>
    <w:p w14:paraId="69F43915"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01. </w:t>
      </w:r>
      <w:r w:rsidRPr="00B6406E">
        <w:rPr>
          <w:rFonts w:ascii="Palatino Linotype" w:eastAsia="Times New Roman" w:hAnsi="Palatino Linotype" w:cs="Times New Roman"/>
          <w:noProof/>
          <w:sz w:val="18"/>
        </w:rPr>
        <w:tab/>
        <w:t xml:space="preserve">van den Tweel XW, Nederveen AJ, Majoie CBLM, van der Lee JH, Wagener-Schimmel L, Van Walderveen M a a, et al. Cerebral blood flow measurement in children with sickle cell disease using continuous arterial spin labeling at 3.0-Tesla MRI. Stroke. 2009 Mar;40(3):795–800. </w:t>
      </w:r>
    </w:p>
    <w:p w14:paraId="593ED2AA"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02. </w:t>
      </w:r>
      <w:r w:rsidRPr="00B6406E">
        <w:rPr>
          <w:rFonts w:ascii="Palatino Linotype" w:eastAsia="Times New Roman" w:hAnsi="Palatino Linotype" w:cs="Times New Roman"/>
          <w:noProof/>
          <w:sz w:val="18"/>
        </w:rPr>
        <w:tab/>
        <w:t xml:space="preserve">Helton KJ, Paydar A, Glass J, Weirich EM, Hankins J, Li C, et al. Arterial Spin-Labeled Perfusion Combined With Segmentation Techniques to Evaluate Cerebral Blood Flow in White and Gray Matter of Children With Sickle Cell Anemia. Pediatr Blood Cancer. 2009;52:85–91. </w:t>
      </w:r>
    </w:p>
    <w:p w14:paraId="5A249D25"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03. </w:t>
      </w:r>
      <w:r w:rsidRPr="00B6406E">
        <w:rPr>
          <w:rFonts w:ascii="Palatino Linotype" w:eastAsia="Times New Roman" w:hAnsi="Palatino Linotype" w:cs="Times New Roman"/>
          <w:noProof/>
          <w:sz w:val="18"/>
        </w:rPr>
        <w:tab/>
        <w:t xml:space="preserve">Helton KJ, Glass JO, Reddick WE, Paydar A, Zandieh AR, Dave R, et al. Comparing segmented ASL perfusion of vascular territories using manual versus semiautomated techniques in children with sickle cell anemia. J Magn Reson Imaging. 2014 Jan 8;41(2):439–46. </w:t>
      </w:r>
    </w:p>
    <w:p w14:paraId="49AD8908"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04. </w:t>
      </w:r>
      <w:r w:rsidRPr="00B6406E">
        <w:rPr>
          <w:rFonts w:ascii="Palatino Linotype" w:eastAsia="Times New Roman" w:hAnsi="Palatino Linotype" w:cs="Times New Roman"/>
          <w:noProof/>
          <w:sz w:val="18"/>
        </w:rPr>
        <w:tab/>
        <w:t xml:space="preserve">Hales PW, Kawadler JM, Aylett SE, Kirkham FJ, Clark CA. Arterial spin labeling characterization of cerebral perfusion during normal maturation from late childhood into adulthood: normal “reference range” values and their use in clinical studies. J Cereb blood flow Metab. Nature Publishing Group; 2014 Feb 5;34(5):776–84. </w:t>
      </w:r>
    </w:p>
    <w:p w14:paraId="216EC3A9"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05. </w:t>
      </w:r>
      <w:r w:rsidRPr="00B6406E">
        <w:rPr>
          <w:rFonts w:ascii="Palatino Linotype" w:eastAsia="Times New Roman" w:hAnsi="Palatino Linotype" w:cs="Times New Roman"/>
          <w:noProof/>
          <w:sz w:val="18"/>
        </w:rPr>
        <w:tab/>
        <w:t xml:space="preserve">Kral MC, Brown RT, Nietert PJ, Abboud MR, Jackson SM, Hynd GW. Transcranial Doppler ultrasonography and neurocognitive functioning in children with sickle cell disease. Pediatrics. Am Acad Pediatrics; 2003;112(2):324–31. </w:t>
      </w:r>
    </w:p>
    <w:p w14:paraId="3154F65F"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06. </w:t>
      </w:r>
      <w:r w:rsidRPr="00B6406E">
        <w:rPr>
          <w:rFonts w:ascii="Palatino Linotype" w:eastAsia="Times New Roman" w:hAnsi="Palatino Linotype" w:cs="Times New Roman"/>
          <w:noProof/>
          <w:sz w:val="18"/>
        </w:rPr>
        <w:tab/>
        <w:t xml:space="preserve">Buxton RB, Frank LR, Wong EC, Siewert B, Warach S, Edelman RR. A general kinetic model for quantitative perfusion imaging with arterial spin labeling. Magn Reson Med. 1998 Sep;40(3):383–96. </w:t>
      </w:r>
    </w:p>
    <w:p w14:paraId="237C7B65"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07. </w:t>
      </w:r>
      <w:r w:rsidRPr="00B6406E">
        <w:rPr>
          <w:rFonts w:ascii="Palatino Linotype" w:eastAsia="Times New Roman" w:hAnsi="Palatino Linotype" w:cs="Times New Roman"/>
          <w:noProof/>
          <w:sz w:val="18"/>
        </w:rPr>
        <w:tab/>
        <w:t xml:space="preserve">Logothetis J, Haritos-Fatouros M, Constantoulakis M, Economidou J, Augoustaki O, Loewenson RB. Intelligence and behavioral patterns in patients with Cooley’s anemia (homozygous beta-thalassemia); a study based on 138 consecutive cases. Pediatrics. 1971 Nov;48(5):740–4. </w:t>
      </w:r>
    </w:p>
    <w:p w14:paraId="7996A635"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08. </w:t>
      </w:r>
      <w:r w:rsidRPr="00B6406E">
        <w:rPr>
          <w:rFonts w:ascii="Palatino Linotype" w:eastAsia="Times New Roman" w:hAnsi="Palatino Linotype" w:cs="Times New Roman"/>
          <w:noProof/>
          <w:sz w:val="18"/>
        </w:rPr>
        <w:tab/>
        <w:t xml:space="preserve">Chapar GN. Chronic diseases of children and neuropsychologic dysfunction. J Dev Behav Pediatr. 1988 Aug;9(4):221–2. </w:t>
      </w:r>
    </w:p>
    <w:p w14:paraId="23733B43"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09. </w:t>
      </w:r>
      <w:r w:rsidRPr="00B6406E">
        <w:rPr>
          <w:rFonts w:ascii="Palatino Linotype" w:eastAsia="Times New Roman" w:hAnsi="Palatino Linotype" w:cs="Times New Roman"/>
          <w:noProof/>
          <w:sz w:val="18"/>
        </w:rPr>
        <w:tab/>
        <w:t xml:space="preserve">Swift A V, Cohen MJ, Hynd GW, Wisenbaker JM, McKie KM, Makari G, et al. Neuropsychologic impairment in children with sickle cell anemia. Pediatrics. 1989 Dec;84(6):1077–85. </w:t>
      </w:r>
    </w:p>
    <w:p w14:paraId="16B5447F"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10. </w:t>
      </w:r>
      <w:r w:rsidRPr="00B6406E">
        <w:rPr>
          <w:rFonts w:ascii="Palatino Linotype" w:eastAsia="Times New Roman" w:hAnsi="Palatino Linotype" w:cs="Times New Roman"/>
          <w:noProof/>
          <w:sz w:val="18"/>
        </w:rPr>
        <w:tab/>
        <w:t xml:space="preserve">Hariman LM, Griffith ER, Hurtig AL, Keehn MT. Functional outcomes of children with sickle-cell disease affected by stroke. Arch Phys Med Rehabil. 1991 Jun;72(7):498–502. </w:t>
      </w:r>
    </w:p>
    <w:p w14:paraId="431176BB"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11. </w:t>
      </w:r>
      <w:r w:rsidRPr="00B6406E">
        <w:rPr>
          <w:rFonts w:ascii="Palatino Linotype" w:eastAsia="Times New Roman" w:hAnsi="Palatino Linotype" w:cs="Times New Roman"/>
          <w:noProof/>
          <w:sz w:val="18"/>
        </w:rPr>
        <w:tab/>
        <w:t xml:space="preserve">Wasserman ALL, Wilimas JAA, Fairclough DLL, Mulhern RKK, Wang W. Subtle neuropsychological deficits in children with sickle cell disease. Am J Pediatr Hematol Oncol. 1991;13(1):14–20. </w:t>
      </w:r>
    </w:p>
    <w:p w14:paraId="1004BF6D"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12. </w:t>
      </w:r>
      <w:r w:rsidRPr="00B6406E">
        <w:rPr>
          <w:rFonts w:ascii="Palatino Linotype" w:eastAsia="Times New Roman" w:hAnsi="Palatino Linotype" w:cs="Times New Roman"/>
          <w:noProof/>
          <w:sz w:val="18"/>
        </w:rPr>
        <w:tab/>
        <w:t xml:space="preserve">Knight S, Singhal A, Thomas P, Serjeant G. Factors associated with lowered intelligence in homozygous sickle cell disease. Arch Dis Child. 1995;73(4):316–20. </w:t>
      </w:r>
    </w:p>
    <w:p w14:paraId="213063C2"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13. </w:t>
      </w:r>
      <w:r w:rsidRPr="00B6406E">
        <w:rPr>
          <w:rFonts w:ascii="Palatino Linotype" w:eastAsia="Times New Roman" w:hAnsi="Palatino Linotype" w:cs="Times New Roman"/>
          <w:noProof/>
          <w:sz w:val="18"/>
        </w:rPr>
        <w:tab/>
        <w:t xml:space="preserve">Noll RB, Stith L, Gartstein M a, Ris MD, Grueneich R, Vannatta K, et al. </w:t>
      </w:r>
      <w:r w:rsidRPr="00B6406E">
        <w:rPr>
          <w:rFonts w:ascii="Palatino Linotype" w:eastAsia="Times New Roman" w:hAnsi="Palatino Linotype" w:cs="Times New Roman"/>
          <w:noProof/>
          <w:sz w:val="18"/>
        </w:rPr>
        <w:lastRenderedPageBreak/>
        <w:t xml:space="preserve">Neuropsychological functioning of youths with sickle cell disease: comparison with non-chronically ill peers. J Pediatr Psychol. 2001 Mar;26(2):69–78. </w:t>
      </w:r>
    </w:p>
    <w:p w14:paraId="586FD4EE"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14. </w:t>
      </w:r>
      <w:r w:rsidRPr="00B6406E">
        <w:rPr>
          <w:rFonts w:ascii="Palatino Linotype" w:eastAsia="Times New Roman" w:hAnsi="Palatino Linotype" w:cs="Times New Roman"/>
          <w:noProof/>
          <w:sz w:val="18"/>
        </w:rPr>
        <w:tab/>
        <w:t xml:space="preserve">Hijmans CT, Fijnvandraat K, Grootenhuis MA, van Geloven N, Heijboer H, Peters M, et al. Neurocognitive deficits in children with sickle cell disease: a comprehensive profile. Pediatr Blood Cancer. 2011 May;56(5):783–8. </w:t>
      </w:r>
    </w:p>
    <w:p w14:paraId="554884ED"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15. </w:t>
      </w:r>
      <w:r w:rsidRPr="00B6406E">
        <w:rPr>
          <w:rFonts w:ascii="Palatino Linotype" w:eastAsia="Times New Roman" w:hAnsi="Palatino Linotype" w:cs="Times New Roman"/>
          <w:noProof/>
          <w:sz w:val="18"/>
        </w:rPr>
        <w:tab/>
        <w:t xml:space="preserve">Fowler M, Whitt J, Lallinger R, Nash K, Atkinson S, Wells R, et al. Neuropsychologic and Academic Functioning of Children with Sickle Cell Anemia. Dev Behav Pediatr. 1988;9(4):213–20. </w:t>
      </w:r>
    </w:p>
    <w:p w14:paraId="5A206976"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16. </w:t>
      </w:r>
      <w:r w:rsidRPr="00B6406E">
        <w:rPr>
          <w:rFonts w:ascii="Palatino Linotype" w:eastAsia="Times New Roman" w:hAnsi="Palatino Linotype" w:cs="Times New Roman"/>
          <w:noProof/>
          <w:sz w:val="18"/>
        </w:rPr>
        <w:tab/>
        <w:t xml:space="preserve">Goonan BT, Goonan LJ, Brown RT, Buchanan I, Eckman JR. Sustained attention and inhibitory control in children with sickle cell syndrome. Arch Clin Neuropsychol. 1994 Jan;9(1):89–104. </w:t>
      </w:r>
    </w:p>
    <w:p w14:paraId="287ACD41"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17. </w:t>
      </w:r>
      <w:r w:rsidRPr="00B6406E">
        <w:rPr>
          <w:rFonts w:ascii="Palatino Linotype" w:eastAsia="Times New Roman" w:hAnsi="Palatino Linotype" w:cs="Times New Roman"/>
          <w:noProof/>
          <w:sz w:val="18"/>
        </w:rPr>
        <w:tab/>
        <w:t xml:space="preserve">Midence K, McManus C, Fuggle P, Davies S. Psychological adjustment and family functioning in a group of British children with sickle cell disease: preliminary empirical findings and a meta-analysis. Br J Clin Psychol. 1996 Sep;35:439–50. </w:t>
      </w:r>
    </w:p>
    <w:p w14:paraId="0A20F3FC"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18. </w:t>
      </w:r>
      <w:r w:rsidRPr="00B6406E">
        <w:rPr>
          <w:rFonts w:ascii="Palatino Linotype" w:eastAsia="Times New Roman" w:hAnsi="Palatino Linotype" w:cs="Times New Roman"/>
          <w:noProof/>
          <w:sz w:val="18"/>
        </w:rPr>
        <w:tab/>
        <w:t xml:space="preserve">Steen RG, Reddick WE, Mulhern RK, Langston JW, Ogg RJ, Bieberich AA, et al. Quantitative MRI of the brain in children with sickle cell disease reveals abnormalities unseen by conventional MRI. J Magn Reson Imaging. 1998;8(3):535–43. </w:t>
      </w:r>
    </w:p>
    <w:p w14:paraId="2D3CB4F5"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19. </w:t>
      </w:r>
      <w:r w:rsidRPr="00B6406E">
        <w:rPr>
          <w:rFonts w:ascii="Palatino Linotype" w:eastAsia="Times New Roman" w:hAnsi="Palatino Linotype" w:cs="Times New Roman"/>
          <w:noProof/>
          <w:sz w:val="18"/>
        </w:rPr>
        <w:tab/>
        <w:t xml:space="preserve">Bernaudin F, Verlhac S, Freard F, Roudot-Thoraval F, Benkerrou M, Thuret I, et al. Multicenter Prospective Study of Children With Sickle Cell Disease: Radiographic and Psychometric Correlation. J Child Neurol. 2000 May 1;15(5):333–43. </w:t>
      </w:r>
    </w:p>
    <w:p w14:paraId="0CF6ED81"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20. </w:t>
      </w:r>
      <w:r w:rsidRPr="00B6406E">
        <w:rPr>
          <w:rFonts w:ascii="Palatino Linotype" w:eastAsia="Times New Roman" w:hAnsi="Palatino Linotype" w:cs="Times New Roman"/>
          <w:noProof/>
          <w:sz w:val="18"/>
        </w:rPr>
        <w:tab/>
        <w:t xml:space="preserve">Wang W, Enos L, Gallagher D, Thompson R, Guarini L, Vichinsky E, et al. Neuropsychologic performance in school-aged children with sickle cell disease: a report from the Cooperative Study of Sickle Cell Disease. J Pediatr. 2001 Sep;139(3):391–7. </w:t>
      </w:r>
    </w:p>
    <w:p w14:paraId="780220D0"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21. </w:t>
      </w:r>
      <w:r w:rsidRPr="00B6406E">
        <w:rPr>
          <w:rFonts w:ascii="Palatino Linotype" w:eastAsia="Times New Roman" w:hAnsi="Palatino Linotype" w:cs="Times New Roman"/>
          <w:noProof/>
          <w:sz w:val="18"/>
        </w:rPr>
        <w:tab/>
        <w:t xml:space="preserve">Steen RG, Miles M a, Helton KJ, Strawn S, Wang W, Xiong X, et al. Cognitive impairment in children with hemoglobin SS sickle cell disease: relationship to MR imaging findings and hematocrit. AJNR Am J Neuroradiol. 2003 Mar;24(3):382–9. </w:t>
      </w:r>
    </w:p>
    <w:p w14:paraId="04B1B930"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22. </w:t>
      </w:r>
      <w:r w:rsidRPr="00B6406E">
        <w:rPr>
          <w:rFonts w:ascii="Palatino Linotype" w:eastAsia="Times New Roman" w:hAnsi="Palatino Linotype" w:cs="Times New Roman"/>
          <w:noProof/>
          <w:sz w:val="18"/>
        </w:rPr>
        <w:tab/>
        <w:t xml:space="preserve">King AA, Strouse JJ, Rodeghier MJ, Compas BE, Casella JF, McKinstry RC, et al. Parent education and biologic factors influence on cognition in sickle cell anemia. Am J Hematol. 2014 Feb;89(2):162–7. </w:t>
      </w:r>
    </w:p>
    <w:p w14:paraId="311A1006"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23. </w:t>
      </w:r>
      <w:r w:rsidRPr="00B6406E">
        <w:rPr>
          <w:rFonts w:ascii="Palatino Linotype" w:eastAsia="Times New Roman" w:hAnsi="Palatino Linotype" w:cs="Times New Roman"/>
          <w:noProof/>
          <w:sz w:val="18"/>
        </w:rPr>
        <w:tab/>
        <w:t xml:space="preserve">Schatz J, Buzan R. Decreased corpus callosum size in sickle cell disease: relationship with cerebral infarcts and cognitive functioning. J Int Neuropsychol Soc. 2006 Jan;12(1):24–33. </w:t>
      </w:r>
    </w:p>
    <w:p w14:paraId="4FE588C0"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24. </w:t>
      </w:r>
      <w:r w:rsidRPr="00B6406E">
        <w:rPr>
          <w:rFonts w:ascii="Palatino Linotype" w:eastAsia="Times New Roman" w:hAnsi="Palatino Linotype" w:cs="Times New Roman"/>
          <w:noProof/>
          <w:sz w:val="18"/>
        </w:rPr>
        <w:tab/>
        <w:t xml:space="preserve">van der Land V, Hijmans CT, de Ruiter M, Mutsaerts HJMM, Cnossen MH, Engelen M, et al. Volume of white matter hyperintensities is an independent predictor of intelligence quotient and processing speed in children with sickle cell disease. Br J Haematol. 2015 Oct 10;168:553–6. </w:t>
      </w:r>
    </w:p>
    <w:p w14:paraId="33BC0E09"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25. </w:t>
      </w:r>
      <w:r w:rsidRPr="00B6406E">
        <w:rPr>
          <w:rFonts w:ascii="Palatino Linotype" w:eastAsia="Times New Roman" w:hAnsi="Palatino Linotype" w:cs="Times New Roman"/>
          <w:noProof/>
          <w:sz w:val="18"/>
        </w:rPr>
        <w:tab/>
        <w:t xml:space="preserve">Schatz J, White DA, Moinuddin A, Armstrong M, DeBaun MR. Lesion burden and cognitive morbidity in children with sickle cell disease. J Child Neurol. 2002 Dec;17(12):891–5. </w:t>
      </w:r>
    </w:p>
    <w:p w14:paraId="50733268"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26. </w:t>
      </w:r>
      <w:r w:rsidRPr="00B6406E">
        <w:rPr>
          <w:rFonts w:ascii="Palatino Linotype" w:eastAsia="Times New Roman" w:hAnsi="Palatino Linotype" w:cs="Times New Roman"/>
          <w:noProof/>
          <w:sz w:val="18"/>
        </w:rPr>
        <w:tab/>
        <w:t xml:space="preserve">Berkelhammer LD, Williamson AL, Sanford SD, Dirksen CL, Sharp WG, Margulies AS, et al. Neurocognitive sequelae of pediatric sickle cell disease: a review of the </w:t>
      </w:r>
      <w:r w:rsidRPr="00B6406E">
        <w:rPr>
          <w:rFonts w:ascii="Palatino Linotype" w:eastAsia="Times New Roman" w:hAnsi="Palatino Linotype" w:cs="Times New Roman"/>
          <w:noProof/>
          <w:sz w:val="18"/>
        </w:rPr>
        <w:lastRenderedPageBreak/>
        <w:t xml:space="preserve">literature. Child Neuropsychol. 2007 Mar;13(2):120–31. </w:t>
      </w:r>
    </w:p>
    <w:p w14:paraId="6E619007"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27. </w:t>
      </w:r>
      <w:r w:rsidRPr="00B6406E">
        <w:rPr>
          <w:rFonts w:ascii="Palatino Linotype" w:eastAsia="Times New Roman" w:hAnsi="Palatino Linotype" w:cs="Times New Roman"/>
          <w:noProof/>
          <w:sz w:val="18"/>
        </w:rPr>
        <w:tab/>
        <w:t xml:space="preserve">Craft S, Schatz J, Glauser T a, Lee B, DeBaun MR. Neuropsychologic effects of stroke in children with sickle cell anemia. J Pediatr. 1993 Nov;123(5):712–7. </w:t>
      </w:r>
    </w:p>
    <w:p w14:paraId="2FDF4AFD"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28. </w:t>
      </w:r>
      <w:r w:rsidRPr="00B6406E">
        <w:rPr>
          <w:rFonts w:ascii="Palatino Linotype" w:eastAsia="Times New Roman" w:hAnsi="Palatino Linotype" w:cs="Times New Roman"/>
          <w:noProof/>
          <w:sz w:val="18"/>
        </w:rPr>
        <w:tab/>
        <w:t xml:space="preserve">Brown RT, Davis PC, Lambert R, Hsu L, Hopkins K, Eckman J. Neurocognitive functioning and magnetic resonance imaging in children with sickle cell disease. J Pediatr Psychol. 2000;25(7):503–13. </w:t>
      </w:r>
    </w:p>
    <w:p w14:paraId="244C9BDC"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29. </w:t>
      </w:r>
      <w:r w:rsidRPr="00B6406E">
        <w:rPr>
          <w:rFonts w:ascii="Palatino Linotype" w:eastAsia="Times New Roman" w:hAnsi="Palatino Linotype" w:cs="Times New Roman"/>
          <w:noProof/>
          <w:sz w:val="18"/>
        </w:rPr>
        <w:tab/>
        <w:t xml:space="preserve">Schatz J, Brown RT, Pascual JM, Hsu L, Debaun MR. Poor school performance and cognitive functioning with silent cerebral infarcts and sickle cell disease. Neurology. 2001;56:1109–11. </w:t>
      </w:r>
    </w:p>
    <w:p w14:paraId="2A04197F"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30. </w:t>
      </w:r>
      <w:r w:rsidRPr="00B6406E">
        <w:rPr>
          <w:rFonts w:ascii="Palatino Linotype" w:eastAsia="Times New Roman" w:hAnsi="Palatino Linotype" w:cs="Times New Roman"/>
          <w:noProof/>
          <w:sz w:val="18"/>
        </w:rPr>
        <w:tab/>
        <w:t xml:space="preserve">Berg C, Edwards DF, King A. Executive function performance on the children’s kitchen task assessment with children with sickle cell disease and matched controls. Child Neuropsychol. 2012 Sep 3;18(5):432–48. </w:t>
      </w:r>
    </w:p>
    <w:p w14:paraId="7A52D70E"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31. </w:t>
      </w:r>
      <w:r w:rsidRPr="00B6406E">
        <w:rPr>
          <w:rFonts w:ascii="Palatino Linotype" w:eastAsia="Times New Roman" w:hAnsi="Palatino Linotype" w:cs="Times New Roman"/>
          <w:noProof/>
          <w:sz w:val="18"/>
        </w:rPr>
        <w:tab/>
        <w:t xml:space="preserve">White DA, Salorio CF, Schatz J, Debaun M. Preliminary Study of Working Memory in Children with Stroke Related to Sickle Cell Disease. J Clin Exp Neuropsychol. 2000;22(2):257–64. </w:t>
      </w:r>
    </w:p>
    <w:p w14:paraId="57111D95"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32. </w:t>
      </w:r>
      <w:r w:rsidRPr="00B6406E">
        <w:rPr>
          <w:rFonts w:ascii="Palatino Linotype" w:eastAsia="Times New Roman" w:hAnsi="Palatino Linotype" w:cs="Times New Roman"/>
          <w:noProof/>
          <w:sz w:val="18"/>
        </w:rPr>
        <w:tab/>
        <w:t xml:space="preserve">Brandling-Bennett EM, White DA, Armstrong MM, Christ SE. Developmental Neuropsychology Patterns of Verbal Long- Term and Working Memory Performance Reveal Deficits in Strategic Processing in Children With Frontal Infarcts Related to Sickle Cell Disease. Dev Neuropsychol. 2003;24(1):423–34. </w:t>
      </w:r>
    </w:p>
    <w:p w14:paraId="46A8D3BE"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33. </w:t>
      </w:r>
      <w:r w:rsidRPr="00B6406E">
        <w:rPr>
          <w:rFonts w:ascii="Palatino Linotype" w:eastAsia="Times New Roman" w:hAnsi="Palatino Linotype" w:cs="Times New Roman"/>
          <w:noProof/>
          <w:sz w:val="18"/>
        </w:rPr>
        <w:tab/>
        <w:t xml:space="preserve">Hijmans CT, Grootenhuis MA, Oosterlaan J, Peters M, Fijnvandraat K. Neurocognitive Deficits in Children With Sickle Cell Disease Are Associated With the Severity of Anemia. Pediatr Blood Cancer. 2011;(July 2010):297–302. </w:t>
      </w:r>
    </w:p>
    <w:p w14:paraId="55CFE81A"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34. </w:t>
      </w:r>
      <w:r w:rsidRPr="00B6406E">
        <w:rPr>
          <w:rFonts w:ascii="Palatino Linotype" w:eastAsia="Times New Roman" w:hAnsi="Palatino Linotype" w:cs="Times New Roman"/>
          <w:noProof/>
          <w:sz w:val="18"/>
        </w:rPr>
        <w:tab/>
        <w:t xml:space="preserve">Christ SE, Moinuddin A, McKinstry RC, DeBaun M, White DA. Inhibitory control in children with frontal infarcts related to sickle cell disease. Child Neuropsychol. 2007 Mar;13(2):132–41. </w:t>
      </w:r>
    </w:p>
    <w:p w14:paraId="2408239C"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35. </w:t>
      </w:r>
      <w:r w:rsidRPr="00B6406E">
        <w:rPr>
          <w:rFonts w:ascii="Palatino Linotype" w:eastAsia="Times New Roman" w:hAnsi="Palatino Linotype" w:cs="Times New Roman"/>
          <w:noProof/>
          <w:sz w:val="18"/>
        </w:rPr>
        <w:tab/>
        <w:t xml:space="preserve">DeBaun MR, Schatz J, Siegel MJ, Koby M, Craft S, Resar L, et al. Cognitive screening examinations for silent cerebral infarcts in sickle cell disease. Neurology. 1998 Jun;50(6):1678–82. </w:t>
      </w:r>
    </w:p>
    <w:p w14:paraId="674ADC4E"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36. </w:t>
      </w:r>
      <w:r w:rsidRPr="00B6406E">
        <w:rPr>
          <w:rFonts w:ascii="Palatino Linotype" w:eastAsia="Times New Roman" w:hAnsi="Palatino Linotype" w:cs="Times New Roman"/>
          <w:noProof/>
          <w:sz w:val="18"/>
        </w:rPr>
        <w:tab/>
        <w:t xml:space="preserve">Vichinsky E, Neumayr L, Gold J. Neuropsychological Dysfunction and Neuroimaging Abnormalities in Neurologically Intact Adults With Sickle Cell Anemia. JAMA. 2010;303(18):1823–31. </w:t>
      </w:r>
    </w:p>
    <w:p w14:paraId="3DF284DD"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37. </w:t>
      </w:r>
      <w:r w:rsidRPr="00B6406E">
        <w:rPr>
          <w:rFonts w:ascii="Palatino Linotype" w:eastAsia="Times New Roman" w:hAnsi="Palatino Linotype" w:cs="Times New Roman"/>
          <w:noProof/>
          <w:sz w:val="18"/>
        </w:rPr>
        <w:tab/>
        <w:t xml:space="preserve">Thompson RJ, Gustafson KE, Bonner MJ, Ware RE. Neurocognitive development of young children with sickle cell disease through three years of age. J Pediatr Psychol. 2002;27(3):235–44. </w:t>
      </w:r>
    </w:p>
    <w:p w14:paraId="1BDFD4AD"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38. </w:t>
      </w:r>
      <w:r w:rsidRPr="00B6406E">
        <w:rPr>
          <w:rFonts w:ascii="Palatino Linotype" w:eastAsia="Times New Roman" w:hAnsi="Palatino Linotype" w:cs="Times New Roman"/>
          <w:noProof/>
          <w:sz w:val="18"/>
        </w:rPr>
        <w:tab/>
        <w:t xml:space="preserve">Steen RG, Xiong X, Mulhern RK, Langston JW, Wang WC. Subtle brain abnormalities in children with sickle cell disease: relationship to blood hematocrit. Ann Neurol. 1999 Mar;45(3):279–86. </w:t>
      </w:r>
    </w:p>
    <w:p w14:paraId="74EEA1C6"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39. </w:t>
      </w:r>
      <w:r w:rsidRPr="00B6406E">
        <w:rPr>
          <w:rFonts w:ascii="Palatino Linotype" w:eastAsia="Times New Roman" w:hAnsi="Palatino Linotype" w:cs="Times New Roman"/>
          <w:noProof/>
          <w:sz w:val="18"/>
        </w:rPr>
        <w:tab/>
        <w:t xml:space="preserve">Hollocks MJ, Kok TB, Kirkham FJ, Gavlak J, Inusa BP, DeBaun MR, et al. Nocturnal oxygen desaturation and disordered sleep as a potential factor in executive dysfunction in sickle cell anemia. J Int Neuropsychol Soc. 2012 Jan;18(1):168–73. </w:t>
      </w:r>
    </w:p>
    <w:p w14:paraId="01C11A3A"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40. </w:t>
      </w:r>
      <w:r w:rsidRPr="00B6406E">
        <w:rPr>
          <w:rFonts w:ascii="Palatino Linotype" w:eastAsia="Times New Roman" w:hAnsi="Palatino Linotype" w:cs="Times New Roman"/>
          <w:noProof/>
          <w:sz w:val="18"/>
        </w:rPr>
        <w:tab/>
        <w:t xml:space="preserve">Schatz J, Finke R, Roberts CW. Interactions of biomedical and environmental risk factors for cognitive development: a preliminary study of sickle cell disease. J Dev Behav Pediatr. 2004 Oct;25(5):303–10. </w:t>
      </w:r>
    </w:p>
    <w:p w14:paraId="6817C8C2"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lastRenderedPageBreak/>
        <w:t xml:space="preserve">141. </w:t>
      </w:r>
      <w:r w:rsidRPr="00B6406E">
        <w:rPr>
          <w:rFonts w:ascii="Palatino Linotype" w:eastAsia="Times New Roman" w:hAnsi="Palatino Linotype" w:cs="Times New Roman"/>
          <w:noProof/>
          <w:sz w:val="18"/>
        </w:rPr>
        <w:tab/>
        <w:t xml:space="preserve">King A, Rodeghier M, Panepinto J, Strouse J, Casella J, Quinn C, et al. Silent Cerebral Infarction, Income and Grade Retention among Students with Sickle Cell. Am J Hematol. 2014;2–28. </w:t>
      </w:r>
    </w:p>
    <w:p w14:paraId="737DA254"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42. </w:t>
      </w:r>
      <w:r w:rsidRPr="00B6406E">
        <w:rPr>
          <w:rFonts w:ascii="Palatino Linotype" w:eastAsia="Times New Roman" w:hAnsi="Palatino Linotype" w:cs="Times New Roman"/>
          <w:noProof/>
          <w:sz w:val="18"/>
        </w:rPr>
        <w:tab/>
        <w:t xml:space="preserve">Fullerton HJ, Adams RJ, Zhao S, Johnston SC. Declining stroke rates in Californian children with sickle cell disease. Blood. 2004 Jul 15;104(2):336–9. </w:t>
      </w:r>
    </w:p>
    <w:p w14:paraId="35C957EB"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43. </w:t>
      </w:r>
      <w:r w:rsidRPr="00B6406E">
        <w:rPr>
          <w:rFonts w:ascii="Palatino Linotype" w:eastAsia="Times New Roman" w:hAnsi="Palatino Linotype" w:cs="Times New Roman"/>
          <w:noProof/>
          <w:sz w:val="18"/>
        </w:rPr>
        <w:tab/>
        <w:t xml:space="preserve">Telfer P, Coen P, Chakravorty S, Wilkey O, Evans J, Newell H, et al. Clinical outcomes in children with sickle cell disease living in England: a neonatal cohort in East London. Haematologica. 2007 Jul;92(7):905–12. </w:t>
      </w:r>
    </w:p>
    <w:p w14:paraId="083E9F54"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44. </w:t>
      </w:r>
      <w:r w:rsidRPr="00B6406E">
        <w:rPr>
          <w:rFonts w:ascii="Palatino Linotype" w:eastAsia="Times New Roman" w:hAnsi="Palatino Linotype" w:cs="Times New Roman"/>
          <w:noProof/>
          <w:sz w:val="18"/>
        </w:rPr>
        <w:tab/>
        <w:t xml:space="preserve">Cherry MG, Greenhalgh J, Osipenko L, Venkatachalam M, Boland A, Dundar Y, et al. The clinical effectiveness and cost-effectiveness of primary stroke prevention in children with sickle cell disease: a systematic review and economic evaluation. Health Technol Assess. 2012 Jan;16(43):1–129. </w:t>
      </w:r>
    </w:p>
    <w:p w14:paraId="6572FB88"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45. </w:t>
      </w:r>
      <w:r w:rsidRPr="00B6406E">
        <w:rPr>
          <w:rFonts w:ascii="Palatino Linotype" w:eastAsia="Times New Roman" w:hAnsi="Palatino Linotype" w:cs="Times New Roman"/>
          <w:noProof/>
          <w:sz w:val="18"/>
        </w:rPr>
        <w:tab/>
        <w:t xml:space="preserve">Adams RJ, Brambilla D. Discontinuing prophylactic transfusions used to prevent stroke in sickle cell disease. N Engl J Med. 2005 Dec 29;353(26):2769–78. </w:t>
      </w:r>
    </w:p>
    <w:p w14:paraId="07287C15"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46. </w:t>
      </w:r>
      <w:r w:rsidRPr="00B6406E">
        <w:rPr>
          <w:rFonts w:ascii="Palatino Linotype" w:eastAsia="Times New Roman" w:hAnsi="Palatino Linotype" w:cs="Times New Roman"/>
          <w:noProof/>
          <w:sz w:val="18"/>
        </w:rPr>
        <w:tab/>
        <w:t xml:space="preserve">Kawadler JM, Clark CA, McKinstry RC, Kirkham FJ. Brain atrophy in paediatric sickle cell anaemia: findings from the silent infarct transfusion (SIT) trial. Br J Haematol. 2016; </w:t>
      </w:r>
    </w:p>
    <w:p w14:paraId="372CE5C8"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47. </w:t>
      </w:r>
      <w:r w:rsidRPr="00B6406E">
        <w:rPr>
          <w:rFonts w:ascii="Palatino Linotype" w:eastAsia="Times New Roman" w:hAnsi="Palatino Linotype" w:cs="Times New Roman"/>
          <w:noProof/>
          <w:sz w:val="18"/>
        </w:rPr>
        <w:tab/>
        <w:t xml:space="preserve">Puffer E, Schatz J, Roberts CW. The association of oral hydroxyurea therapy with improved cognitive functioning in sickle cell disease. Child Neuropsychol. 2007 Mar;13(2):142–54. </w:t>
      </w:r>
    </w:p>
    <w:p w14:paraId="5077ED51"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48. </w:t>
      </w:r>
      <w:r w:rsidRPr="00B6406E">
        <w:rPr>
          <w:rFonts w:ascii="Palatino Linotype" w:eastAsia="Times New Roman" w:hAnsi="Palatino Linotype" w:cs="Times New Roman"/>
          <w:noProof/>
          <w:sz w:val="18"/>
        </w:rPr>
        <w:tab/>
        <w:t xml:space="preserve">Pashankar FD, Manwani D, Lee MT, Green NS. Hydroxyurea Improves Oxygen Saturation in Children With Sickle Cell Disease. J Pediatr Hematol Oncol. 2015 Apr;37(3):242–3. </w:t>
      </w:r>
    </w:p>
    <w:p w14:paraId="23D81717" w14:textId="77777777" w:rsidR="00B6406E" w:rsidRPr="00B6406E" w:rsidRDefault="00B6406E" w:rsidP="00B6406E">
      <w:pPr>
        <w:widowControl w:val="0"/>
        <w:autoSpaceDE w:val="0"/>
        <w:autoSpaceDN w:val="0"/>
        <w:adjustRightInd w:val="0"/>
        <w:spacing w:after="0" w:line="240" w:lineRule="auto"/>
        <w:ind w:left="640" w:hanging="640"/>
        <w:rPr>
          <w:rFonts w:ascii="Palatino Linotype" w:eastAsia="Times New Roman" w:hAnsi="Palatino Linotype" w:cs="Times New Roman"/>
          <w:noProof/>
          <w:sz w:val="18"/>
        </w:rPr>
      </w:pPr>
      <w:r w:rsidRPr="00B6406E">
        <w:rPr>
          <w:rFonts w:ascii="Palatino Linotype" w:eastAsia="Times New Roman" w:hAnsi="Palatino Linotype" w:cs="Times New Roman"/>
          <w:noProof/>
          <w:sz w:val="18"/>
        </w:rPr>
        <w:t xml:space="preserve">149. </w:t>
      </w:r>
      <w:r w:rsidRPr="00B6406E">
        <w:rPr>
          <w:rFonts w:ascii="Palatino Linotype" w:eastAsia="Times New Roman" w:hAnsi="Palatino Linotype" w:cs="Times New Roman"/>
          <w:noProof/>
          <w:sz w:val="18"/>
        </w:rPr>
        <w:tab/>
        <w:t xml:space="preserve">Marshall MJ, Bucks RS, Hogan AM, Hambleton IR, Height SE, Dick MC, et al. Auto-adjusting positive airway pressure in children with sickle cell anemia: results of a phase I randomized controlled trial. Haematologica. 2009;94(7):4–8. </w:t>
      </w:r>
    </w:p>
    <w:p w14:paraId="33FA9EF4" w14:textId="77777777" w:rsidR="00B6406E" w:rsidRPr="00B6406E" w:rsidRDefault="00B6406E" w:rsidP="00B6406E">
      <w:pPr>
        <w:widowControl w:val="0"/>
        <w:autoSpaceDE w:val="0"/>
        <w:autoSpaceDN w:val="0"/>
        <w:adjustRightInd w:val="0"/>
        <w:spacing w:after="0" w:line="240" w:lineRule="auto"/>
        <w:ind w:left="640" w:hanging="640"/>
        <w:rPr>
          <w:rFonts w:ascii="Palatino Linotype" w:hAnsi="Palatino Linotype"/>
          <w:noProof/>
          <w:sz w:val="18"/>
        </w:rPr>
      </w:pPr>
      <w:r w:rsidRPr="00B6406E">
        <w:rPr>
          <w:rFonts w:ascii="Palatino Linotype" w:eastAsia="Times New Roman" w:hAnsi="Palatino Linotype" w:cs="Times New Roman"/>
          <w:noProof/>
          <w:sz w:val="18"/>
        </w:rPr>
        <w:t xml:space="preserve">150. </w:t>
      </w:r>
      <w:r w:rsidRPr="00B6406E">
        <w:rPr>
          <w:rFonts w:ascii="Palatino Linotype" w:eastAsia="Times New Roman" w:hAnsi="Palatino Linotype" w:cs="Times New Roman"/>
          <w:noProof/>
          <w:sz w:val="18"/>
        </w:rPr>
        <w:tab/>
        <w:t xml:space="preserve">Howard J, Inusa B, Liossi C, Jacob E, Murphy PB, Hart N, et al. Prevention of Morbidity in sickle cell disease - qualitative outcomes, pain and quality of life in a randomised cross-over pilot trial of overnight supplementary oxygen and auto-adjusting continuous positive airways pressure (POMS2a): study protocol for a. Trials. Trials; 2015;16(1):376. </w:t>
      </w:r>
    </w:p>
    <w:p w14:paraId="7B206050" w14:textId="2F965889" w:rsidR="00B27A44" w:rsidRDefault="009C3FEC" w:rsidP="00B6406E">
      <w:pPr>
        <w:widowControl w:val="0"/>
        <w:autoSpaceDE w:val="0"/>
        <w:autoSpaceDN w:val="0"/>
        <w:adjustRightInd w:val="0"/>
        <w:spacing w:after="0" w:line="240" w:lineRule="auto"/>
        <w:ind w:left="640" w:hanging="640"/>
      </w:pPr>
      <w:r w:rsidRPr="00AA3CDD">
        <w:rPr>
          <w:szCs w:val="20"/>
        </w:rPr>
        <w:fldChar w:fldCharType="end"/>
      </w:r>
    </w:p>
    <w:sectPr w:rsidR="00B27A44" w:rsidSect="00A907B9">
      <w:pgSz w:w="9639" w:h="13608" w:code="178"/>
      <w:pgMar w:top="1418"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042EC2" w14:textId="77777777" w:rsidR="00555CBD" w:rsidRDefault="00555CBD" w:rsidP="00C549B6">
      <w:pPr>
        <w:spacing w:after="0" w:line="240" w:lineRule="auto"/>
      </w:pPr>
      <w:r>
        <w:separator/>
      </w:r>
    </w:p>
  </w:endnote>
  <w:endnote w:type="continuationSeparator" w:id="0">
    <w:p w14:paraId="738E4F9D" w14:textId="77777777" w:rsidR="00555CBD" w:rsidRDefault="00555CBD" w:rsidP="00C54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Neue">
    <w:altName w:val="Malgun Gothic"/>
    <w:charset w:val="00"/>
    <w:family w:val="auto"/>
    <w:pitch w:val="variable"/>
    <w:sig w:usb0="E50002FF" w:usb1="500079DB" w:usb2="00000010" w:usb3="00000000" w:csb0="00000001" w:csb1="00000000"/>
  </w:font>
  <w:font w:name="PMingLiU">
    <w:altName w:val="新細明體"/>
    <w:panose1 w:val="02020500000000000000"/>
    <w:charset w:val="88"/>
    <w:family w:val="auto"/>
    <w:pitch w:val="variable"/>
    <w:sig w:usb0="A00002FF" w:usb1="28CFFCFA" w:usb2="00000016" w:usb3="00000000" w:csb0="00100001" w:csb1="00000000"/>
  </w:font>
  <w:font w:name="DFKai-SB">
    <w:panose1 w:val="03000509000000000000"/>
    <w:charset w:val="88"/>
    <w:family w:val="script"/>
    <w:pitch w:val="fixed"/>
    <w:sig w:usb0="00000003" w:usb1="080E0000" w:usb2="00000016" w:usb3="00000000" w:csb0="001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33C09D" w14:textId="77777777" w:rsidR="00555CBD" w:rsidRDefault="00555CBD" w:rsidP="00C549B6">
      <w:pPr>
        <w:spacing w:after="0" w:line="240" w:lineRule="auto"/>
      </w:pPr>
      <w:r>
        <w:separator/>
      </w:r>
    </w:p>
  </w:footnote>
  <w:footnote w:type="continuationSeparator" w:id="0">
    <w:p w14:paraId="516C4C8F" w14:textId="77777777" w:rsidR="00555CBD" w:rsidRDefault="00555CBD" w:rsidP="00C549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pStyle w:val="H1"/>
      <w:suff w:val="space"/>
      <w:lvlText w:val="%1."/>
      <w:lvlJc w:val="left"/>
      <w:pPr>
        <w:ind w:left="0" w:firstLine="0"/>
      </w:pPr>
      <w:rPr>
        <w:rFonts w:ascii="Palatino Linotype" w:hAnsi="Palatino Linotype" w:hint="default"/>
        <w:b/>
        <w:i w:val="0"/>
        <w:sz w:val="22"/>
      </w:rPr>
    </w:lvl>
    <w:lvl w:ilvl="1">
      <w:start w:val="1"/>
      <w:numFmt w:val="decimal"/>
      <w:pStyle w:val="H2"/>
      <w:suff w:val="space"/>
      <w:lvlText w:val="%1.%2."/>
      <w:lvlJc w:val="left"/>
      <w:pPr>
        <w:ind w:left="0" w:firstLine="0"/>
      </w:pPr>
      <w:rPr>
        <w:rFonts w:ascii="Palatino Linotype" w:hAnsi="Palatino Linotype" w:hint="default"/>
        <w:b/>
        <w:i w:val="0"/>
        <w:sz w:val="20"/>
      </w:rPr>
    </w:lvl>
    <w:lvl w:ilvl="2">
      <w:start w:val="1"/>
      <w:numFmt w:val="decimal"/>
      <w:pStyle w:val="H3"/>
      <w:suff w:val="space"/>
      <w:lvlText w:val="%1.%2.%3."/>
      <w:lvlJc w:val="left"/>
      <w:pPr>
        <w:ind w:left="0" w:firstLine="0"/>
      </w:pPr>
      <w:rPr>
        <w:rFonts w:ascii="Palatino Linotype" w:hAnsi="Palatino Linotype" w:hint="default"/>
        <w:b w:val="0"/>
        <w:i/>
        <w:sz w:val="20"/>
      </w:rPr>
    </w:lvl>
    <w:lvl w:ilvl="3">
      <w:start w:val="1"/>
      <w:numFmt w:val="decimal"/>
      <w:pStyle w:val="H4"/>
      <w:suff w:val="space"/>
      <w:lvlText w:val="%1.%2.%3.%4."/>
      <w:lvlJc w:val="left"/>
      <w:pPr>
        <w:ind w:left="0" w:firstLine="0"/>
      </w:pPr>
      <w:rPr>
        <w:rFonts w:ascii="Palatino Linotype" w:hAnsi="Palatino Linotype" w:hint="default"/>
        <w:b w:val="0"/>
        <w:i/>
        <w:sz w:val="18"/>
      </w:rPr>
    </w:lvl>
    <w:lvl w:ilvl="4">
      <w:start w:val="1"/>
      <w:numFmt w:val="decimal"/>
      <w:pStyle w:val="H5"/>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2"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052017"/>
    <w:multiLevelType w:val="hybridMultilevel"/>
    <w:tmpl w:val="E812AA18"/>
    <w:lvl w:ilvl="0" w:tplc="674C5106">
      <w:start w:val="1"/>
      <w:numFmt w:val="decimal"/>
      <w:pStyle w:val="steps"/>
      <w:lvlText w:val="Step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19"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24" w15:restartNumberingAfterBreak="0">
    <w:nsid w:val="6B5A37C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21"/>
  </w:num>
  <w:num w:numId="3">
    <w:abstractNumId w:val="11"/>
  </w:num>
  <w:num w:numId="4">
    <w:abstractNumId w:val="20"/>
  </w:num>
  <w:num w:numId="5">
    <w:abstractNumId w:val="26"/>
  </w:num>
  <w:num w:numId="6">
    <w:abstractNumId w:val="17"/>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5"/>
  </w:num>
  <w:num w:numId="10">
    <w:abstractNumId w:val="14"/>
  </w:num>
  <w:num w:numId="11">
    <w:abstractNumId w:val="22"/>
  </w:num>
  <w:num w:numId="12">
    <w:abstractNumId w:val="19"/>
  </w:num>
  <w:num w:numId="13">
    <w:abstractNumId w:val="13"/>
  </w:num>
  <w:num w:numId="14">
    <w:abstractNumId w:val="18"/>
  </w:num>
  <w:num w:numId="15">
    <w:abstractNumId w:val="15"/>
  </w:num>
  <w:num w:numId="16">
    <w:abstractNumId w:val="12"/>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10"/>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stylePaneFormatFilter w:val="1421" w:allStyles="1" w:customStyles="0" w:latentStyles="0" w:stylesInUse="0" w:headingStyles="1" w:numberingStyles="0" w:tableStyles="0" w:directFormattingOnRuns="0" w:directFormattingOnParagraphs="0" w:directFormattingOnNumbering="1"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36F4"/>
    <w:rsid w:val="00001F85"/>
    <w:rsid w:val="000038AC"/>
    <w:rsid w:val="00005101"/>
    <w:rsid w:val="00010D2D"/>
    <w:rsid w:val="00011790"/>
    <w:rsid w:val="0001205C"/>
    <w:rsid w:val="00013D50"/>
    <w:rsid w:val="00015877"/>
    <w:rsid w:val="00020DAF"/>
    <w:rsid w:val="00021382"/>
    <w:rsid w:val="00021A7D"/>
    <w:rsid w:val="000226E1"/>
    <w:rsid w:val="00022C9F"/>
    <w:rsid w:val="000234F1"/>
    <w:rsid w:val="00024B0A"/>
    <w:rsid w:val="00024D2F"/>
    <w:rsid w:val="000261C4"/>
    <w:rsid w:val="000265A9"/>
    <w:rsid w:val="00027B32"/>
    <w:rsid w:val="00033512"/>
    <w:rsid w:val="00034341"/>
    <w:rsid w:val="0003543A"/>
    <w:rsid w:val="0003545D"/>
    <w:rsid w:val="00036B6D"/>
    <w:rsid w:val="00040646"/>
    <w:rsid w:val="0004127A"/>
    <w:rsid w:val="000421EC"/>
    <w:rsid w:val="0004285A"/>
    <w:rsid w:val="00046A68"/>
    <w:rsid w:val="0005008D"/>
    <w:rsid w:val="0005120D"/>
    <w:rsid w:val="00055B22"/>
    <w:rsid w:val="00060CAF"/>
    <w:rsid w:val="00060E61"/>
    <w:rsid w:val="0006122B"/>
    <w:rsid w:val="000628A6"/>
    <w:rsid w:val="000679E3"/>
    <w:rsid w:val="00067B13"/>
    <w:rsid w:val="00072FDC"/>
    <w:rsid w:val="000759C5"/>
    <w:rsid w:val="00075F8E"/>
    <w:rsid w:val="00080AAF"/>
    <w:rsid w:val="00083298"/>
    <w:rsid w:val="00085FD8"/>
    <w:rsid w:val="0008719A"/>
    <w:rsid w:val="00087311"/>
    <w:rsid w:val="0009080E"/>
    <w:rsid w:val="00094D24"/>
    <w:rsid w:val="00097749"/>
    <w:rsid w:val="000A32B7"/>
    <w:rsid w:val="000A3346"/>
    <w:rsid w:val="000A440D"/>
    <w:rsid w:val="000A4D81"/>
    <w:rsid w:val="000A5610"/>
    <w:rsid w:val="000A6484"/>
    <w:rsid w:val="000B33DD"/>
    <w:rsid w:val="000B39D2"/>
    <w:rsid w:val="000B4B7E"/>
    <w:rsid w:val="000B6392"/>
    <w:rsid w:val="000C0C7A"/>
    <w:rsid w:val="000C462B"/>
    <w:rsid w:val="000C4848"/>
    <w:rsid w:val="000C6A66"/>
    <w:rsid w:val="000D0A47"/>
    <w:rsid w:val="000D2253"/>
    <w:rsid w:val="000D3312"/>
    <w:rsid w:val="000D407B"/>
    <w:rsid w:val="000D474E"/>
    <w:rsid w:val="000D559D"/>
    <w:rsid w:val="000E02AF"/>
    <w:rsid w:val="000E1251"/>
    <w:rsid w:val="000E4B70"/>
    <w:rsid w:val="000E4D08"/>
    <w:rsid w:val="000E523B"/>
    <w:rsid w:val="000F0DCA"/>
    <w:rsid w:val="000F1915"/>
    <w:rsid w:val="000F3FE6"/>
    <w:rsid w:val="000F4968"/>
    <w:rsid w:val="00101315"/>
    <w:rsid w:val="001021CD"/>
    <w:rsid w:val="00106941"/>
    <w:rsid w:val="00106B28"/>
    <w:rsid w:val="00113F62"/>
    <w:rsid w:val="00114D19"/>
    <w:rsid w:val="001169F2"/>
    <w:rsid w:val="00116ACD"/>
    <w:rsid w:val="00120442"/>
    <w:rsid w:val="00120461"/>
    <w:rsid w:val="00124B7B"/>
    <w:rsid w:val="00132E67"/>
    <w:rsid w:val="00133DEA"/>
    <w:rsid w:val="00144337"/>
    <w:rsid w:val="00144968"/>
    <w:rsid w:val="001467AC"/>
    <w:rsid w:val="00146C91"/>
    <w:rsid w:val="0015468B"/>
    <w:rsid w:val="00157AD9"/>
    <w:rsid w:val="001606B1"/>
    <w:rsid w:val="00162C78"/>
    <w:rsid w:val="0016332B"/>
    <w:rsid w:val="00165B20"/>
    <w:rsid w:val="00167982"/>
    <w:rsid w:val="00167BE7"/>
    <w:rsid w:val="00167F74"/>
    <w:rsid w:val="0017064C"/>
    <w:rsid w:val="00171063"/>
    <w:rsid w:val="001714DD"/>
    <w:rsid w:val="00171CB5"/>
    <w:rsid w:val="00172321"/>
    <w:rsid w:val="001727BF"/>
    <w:rsid w:val="00173F7D"/>
    <w:rsid w:val="00184929"/>
    <w:rsid w:val="001868F5"/>
    <w:rsid w:val="0019008E"/>
    <w:rsid w:val="00190649"/>
    <w:rsid w:val="00191892"/>
    <w:rsid w:val="001939B1"/>
    <w:rsid w:val="00197258"/>
    <w:rsid w:val="001976BA"/>
    <w:rsid w:val="001A0FC9"/>
    <w:rsid w:val="001A2ADC"/>
    <w:rsid w:val="001A4C86"/>
    <w:rsid w:val="001A7DCA"/>
    <w:rsid w:val="001B7C64"/>
    <w:rsid w:val="001C02E6"/>
    <w:rsid w:val="001C33F7"/>
    <w:rsid w:val="001C4631"/>
    <w:rsid w:val="001C4FA2"/>
    <w:rsid w:val="001C734D"/>
    <w:rsid w:val="001C78CF"/>
    <w:rsid w:val="001D2B17"/>
    <w:rsid w:val="001D5850"/>
    <w:rsid w:val="001E282E"/>
    <w:rsid w:val="001E2E66"/>
    <w:rsid w:val="001E2F06"/>
    <w:rsid w:val="001E5295"/>
    <w:rsid w:val="001E7471"/>
    <w:rsid w:val="001F3B0E"/>
    <w:rsid w:val="001F677A"/>
    <w:rsid w:val="001F7105"/>
    <w:rsid w:val="002036D3"/>
    <w:rsid w:val="002037C1"/>
    <w:rsid w:val="00205107"/>
    <w:rsid w:val="00205AB0"/>
    <w:rsid w:val="002068CA"/>
    <w:rsid w:val="00216D66"/>
    <w:rsid w:val="0022466B"/>
    <w:rsid w:val="00224CFB"/>
    <w:rsid w:val="00227D24"/>
    <w:rsid w:val="002322DA"/>
    <w:rsid w:val="00235EBF"/>
    <w:rsid w:val="002465E8"/>
    <w:rsid w:val="002471D5"/>
    <w:rsid w:val="002508A0"/>
    <w:rsid w:val="0025152D"/>
    <w:rsid w:val="00253275"/>
    <w:rsid w:val="00253841"/>
    <w:rsid w:val="00253E9F"/>
    <w:rsid w:val="0026079D"/>
    <w:rsid w:val="00263774"/>
    <w:rsid w:val="00265626"/>
    <w:rsid w:val="00265FB3"/>
    <w:rsid w:val="0027010B"/>
    <w:rsid w:val="002707B1"/>
    <w:rsid w:val="00270F4C"/>
    <w:rsid w:val="00272051"/>
    <w:rsid w:val="00273214"/>
    <w:rsid w:val="0028020B"/>
    <w:rsid w:val="002836F2"/>
    <w:rsid w:val="00284EA0"/>
    <w:rsid w:val="0029638C"/>
    <w:rsid w:val="00297F74"/>
    <w:rsid w:val="002A02F3"/>
    <w:rsid w:val="002A586E"/>
    <w:rsid w:val="002A5A78"/>
    <w:rsid w:val="002B1600"/>
    <w:rsid w:val="002B3534"/>
    <w:rsid w:val="002B3B70"/>
    <w:rsid w:val="002C10F9"/>
    <w:rsid w:val="002C356D"/>
    <w:rsid w:val="002C57AB"/>
    <w:rsid w:val="002C7A15"/>
    <w:rsid w:val="002D003A"/>
    <w:rsid w:val="002D026F"/>
    <w:rsid w:val="002D0AE4"/>
    <w:rsid w:val="002D623E"/>
    <w:rsid w:val="002D7734"/>
    <w:rsid w:val="002D7A27"/>
    <w:rsid w:val="002E0781"/>
    <w:rsid w:val="002E13D6"/>
    <w:rsid w:val="002E58E0"/>
    <w:rsid w:val="002F08FF"/>
    <w:rsid w:val="002F1B8F"/>
    <w:rsid w:val="002F6428"/>
    <w:rsid w:val="002F7D5D"/>
    <w:rsid w:val="003004E0"/>
    <w:rsid w:val="003010D4"/>
    <w:rsid w:val="00301C98"/>
    <w:rsid w:val="00301F4A"/>
    <w:rsid w:val="00306966"/>
    <w:rsid w:val="00312262"/>
    <w:rsid w:val="00314C7E"/>
    <w:rsid w:val="003170AB"/>
    <w:rsid w:val="003215C0"/>
    <w:rsid w:val="00323CBF"/>
    <w:rsid w:val="00327895"/>
    <w:rsid w:val="003307E2"/>
    <w:rsid w:val="0033201E"/>
    <w:rsid w:val="003339AE"/>
    <w:rsid w:val="00334F94"/>
    <w:rsid w:val="003428D8"/>
    <w:rsid w:val="00343F59"/>
    <w:rsid w:val="00353591"/>
    <w:rsid w:val="00355602"/>
    <w:rsid w:val="00361D69"/>
    <w:rsid w:val="00363723"/>
    <w:rsid w:val="00364033"/>
    <w:rsid w:val="003641C3"/>
    <w:rsid w:val="003646A6"/>
    <w:rsid w:val="00370FE4"/>
    <w:rsid w:val="00372C4F"/>
    <w:rsid w:val="0038068E"/>
    <w:rsid w:val="00380F21"/>
    <w:rsid w:val="0038420E"/>
    <w:rsid w:val="003864FF"/>
    <w:rsid w:val="00390338"/>
    <w:rsid w:val="00392A55"/>
    <w:rsid w:val="0039379A"/>
    <w:rsid w:val="003953C1"/>
    <w:rsid w:val="0039760F"/>
    <w:rsid w:val="003A0BAF"/>
    <w:rsid w:val="003A287F"/>
    <w:rsid w:val="003A3E00"/>
    <w:rsid w:val="003A638A"/>
    <w:rsid w:val="003A7CA4"/>
    <w:rsid w:val="003B4D98"/>
    <w:rsid w:val="003B7577"/>
    <w:rsid w:val="003D1A05"/>
    <w:rsid w:val="003D4453"/>
    <w:rsid w:val="003D4899"/>
    <w:rsid w:val="003D490C"/>
    <w:rsid w:val="003D75AE"/>
    <w:rsid w:val="003E0B90"/>
    <w:rsid w:val="003E328F"/>
    <w:rsid w:val="003E7167"/>
    <w:rsid w:val="003F0033"/>
    <w:rsid w:val="003F239F"/>
    <w:rsid w:val="003F3D1A"/>
    <w:rsid w:val="003F4181"/>
    <w:rsid w:val="003F5330"/>
    <w:rsid w:val="003F63B5"/>
    <w:rsid w:val="00400229"/>
    <w:rsid w:val="00401CD3"/>
    <w:rsid w:val="004034F8"/>
    <w:rsid w:val="0040460C"/>
    <w:rsid w:val="00406D78"/>
    <w:rsid w:val="00410624"/>
    <w:rsid w:val="004148F6"/>
    <w:rsid w:val="00432906"/>
    <w:rsid w:val="00433E00"/>
    <w:rsid w:val="00444921"/>
    <w:rsid w:val="00445E12"/>
    <w:rsid w:val="00451080"/>
    <w:rsid w:val="004511AA"/>
    <w:rsid w:val="00451366"/>
    <w:rsid w:val="00451681"/>
    <w:rsid w:val="00454BC0"/>
    <w:rsid w:val="00456D52"/>
    <w:rsid w:val="00462BAF"/>
    <w:rsid w:val="004725A3"/>
    <w:rsid w:val="004736F0"/>
    <w:rsid w:val="004742ED"/>
    <w:rsid w:val="0047707B"/>
    <w:rsid w:val="004771C6"/>
    <w:rsid w:val="00477FA1"/>
    <w:rsid w:val="004855A9"/>
    <w:rsid w:val="004860ED"/>
    <w:rsid w:val="00491348"/>
    <w:rsid w:val="00491B80"/>
    <w:rsid w:val="00492240"/>
    <w:rsid w:val="00494133"/>
    <w:rsid w:val="0049681A"/>
    <w:rsid w:val="004A25AD"/>
    <w:rsid w:val="004A2E49"/>
    <w:rsid w:val="004B1F00"/>
    <w:rsid w:val="004B5CE8"/>
    <w:rsid w:val="004C0A08"/>
    <w:rsid w:val="004C2336"/>
    <w:rsid w:val="004C6C94"/>
    <w:rsid w:val="004C7D08"/>
    <w:rsid w:val="004D0714"/>
    <w:rsid w:val="004D18C6"/>
    <w:rsid w:val="004D395F"/>
    <w:rsid w:val="004D51B1"/>
    <w:rsid w:val="004D789C"/>
    <w:rsid w:val="004E008D"/>
    <w:rsid w:val="004E247B"/>
    <w:rsid w:val="004E3381"/>
    <w:rsid w:val="004E533E"/>
    <w:rsid w:val="004E67F3"/>
    <w:rsid w:val="004F1511"/>
    <w:rsid w:val="004F36ED"/>
    <w:rsid w:val="004F39C5"/>
    <w:rsid w:val="004F4277"/>
    <w:rsid w:val="004F44B2"/>
    <w:rsid w:val="004F66E0"/>
    <w:rsid w:val="004F7BEB"/>
    <w:rsid w:val="00500A1E"/>
    <w:rsid w:val="00500E9A"/>
    <w:rsid w:val="0050265E"/>
    <w:rsid w:val="005056A3"/>
    <w:rsid w:val="00516F11"/>
    <w:rsid w:val="005176AA"/>
    <w:rsid w:val="005205A2"/>
    <w:rsid w:val="005215A2"/>
    <w:rsid w:val="00525CFD"/>
    <w:rsid w:val="0052657B"/>
    <w:rsid w:val="00536A5F"/>
    <w:rsid w:val="005372B4"/>
    <w:rsid w:val="005416C0"/>
    <w:rsid w:val="00544612"/>
    <w:rsid w:val="00544868"/>
    <w:rsid w:val="005464A8"/>
    <w:rsid w:val="00551127"/>
    <w:rsid w:val="00552A84"/>
    <w:rsid w:val="00555CBD"/>
    <w:rsid w:val="00562380"/>
    <w:rsid w:val="005644CE"/>
    <w:rsid w:val="00566251"/>
    <w:rsid w:val="00567D92"/>
    <w:rsid w:val="005729CB"/>
    <w:rsid w:val="00574477"/>
    <w:rsid w:val="00581114"/>
    <w:rsid w:val="00581660"/>
    <w:rsid w:val="005821D2"/>
    <w:rsid w:val="00584259"/>
    <w:rsid w:val="005873E0"/>
    <w:rsid w:val="00587844"/>
    <w:rsid w:val="005956A9"/>
    <w:rsid w:val="005979DC"/>
    <w:rsid w:val="005A1C87"/>
    <w:rsid w:val="005A2C9C"/>
    <w:rsid w:val="005A534D"/>
    <w:rsid w:val="005A56D7"/>
    <w:rsid w:val="005B3875"/>
    <w:rsid w:val="005B434D"/>
    <w:rsid w:val="005B7DC1"/>
    <w:rsid w:val="005C30ED"/>
    <w:rsid w:val="005C3A7B"/>
    <w:rsid w:val="005C585B"/>
    <w:rsid w:val="005D29E9"/>
    <w:rsid w:val="005D3C17"/>
    <w:rsid w:val="005E2A2F"/>
    <w:rsid w:val="005E2A77"/>
    <w:rsid w:val="005E5131"/>
    <w:rsid w:val="005E6F56"/>
    <w:rsid w:val="005E7672"/>
    <w:rsid w:val="005F08DF"/>
    <w:rsid w:val="005F4275"/>
    <w:rsid w:val="005F44DF"/>
    <w:rsid w:val="005F4A33"/>
    <w:rsid w:val="005F6B36"/>
    <w:rsid w:val="0060491A"/>
    <w:rsid w:val="00604E2C"/>
    <w:rsid w:val="006071FC"/>
    <w:rsid w:val="00607830"/>
    <w:rsid w:val="006133E5"/>
    <w:rsid w:val="00615A2A"/>
    <w:rsid w:val="00615B83"/>
    <w:rsid w:val="00621710"/>
    <w:rsid w:val="00621889"/>
    <w:rsid w:val="006225F3"/>
    <w:rsid w:val="006231A2"/>
    <w:rsid w:val="006256BA"/>
    <w:rsid w:val="006256D7"/>
    <w:rsid w:val="00625A43"/>
    <w:rsid w:val="00631A1E"/>
    <w:rsid w:val="00633223"/>
    <w:rsid w:val="00640F02"/>
    <w:rsid w:val="0064186B"/>
    <w:rsid w:val="006435C3"/>
    <w:rsid w:val="006476F6"/>
    <w:rsid w:val="00652925"/>
    <w:rsid w:val="00654664"/>
    <w:rsid w:val="00656CDE"/>
    <w:rsid w:val="00660F65"/>
    <w:rsid w:val="0066675D"/>
    <w:rsid w:val="00667FEF"/>
    <w:rsid w:val="00670D38"/>
    <w:rsid w:val="00671246"/>
    <w:rsid w:val="00675A81"/>
    <w:rsid w:val="00676492"/>
    <w:rsid w:val="0068445B"/>
    <w:rsid w:val="006849B0"/>
    <w:rsid w:val="00685405"/>
    <w:rsid w:val="00686C44"/>
    <w:rsid w:val="00690191"/>
    <w:rsid w:val="00692B6F"/>
    <w:rsid w:val="00696B70"/>
    <w:rsid w:val="00697A7E"/>
    <w:rsid w:val="006A5AB8"/>
    <w:rsid w:val="006A68A2"/>
    <w:rsid w:val="006A7E43"/>
    <w:rsid w:val="006B1AE9"/>
    <w:rsid w:val="006B65DC"/>
    <w:rsid w:val="006C0D76"/>
    <w:rsid w:val="006C4B1A"/>
    <w:rsid w:val="006C54C5"/>
    <w:rsid w:val="006C66FC"/>
    <w:rsid w:val="006D0937"/>
    <w:rsid w:val="006D30FF"/>
    <w:rsid w:val="006D3EA9"/>
    <w:rsid w:val="006D4CFD"/>
    <w:rsid w:val="006D6032"/>
    <w:rsid w:val="006D6045"/>
    <w:rsid w:val="006E67CF"/>
    <w:rsid w:val="006F041F"/>
    <w:rsid w:val="00701CA9"/>
    <w:rsid w:val="00701D7A"/>
    <w:rsid w:val="00704F7F"/>
    <w:rsid w:val="00710156"/>
    <w:rsid w:val="007110C1"/>
    <w:rsid w:val="007113C5"/>
    <w:rsid w:val="007125F3"/>
    <w:rsid w:val="00713246"/>
    <w:rsid w:val="0071368D"/>
    <w:rsid w:val="0072262B"/>
    <w:rsid w:val="00722BBE"/>
    <w:rsid w:val="007246B6"/>
    <w:rsid w:val="00724D52"/>
    <w:rsid w:val="00731843"/>
    <w:rsid w:val="007349ED"/>
    <w:rsid w:val="00735A8D"/>
    <w:rsid w:val="0073639B"/>
    <w:rsid w:val="00737BA8"/>
    <w:rsid w:val="00741C01"/>
    <w:rsid w:val="00743CBA"/>
    <w:rsid w:val="00745944"/>
    <w:rsid w:val="007459EA"/>
    <w:rsid w:val="00745F9A"/>
    <w:rsid w:val="00747432"/>
    <w:rsid w:val="00747A5D"/>
    <w:rsid w:val="00754749"/>
    <w:rsid w:val="007559CA"/>
    <w:rsid w:val="00757EE1"/>
    <w:rsid w:val="00760496"/>
    <w:rsid w:val="007622AE"/>
    <w:rsid w:val="00764A31"/>
    <w:rsid w:val="00765001"/>
    <w:rsid w:val="00766769"/>
    <w:rsid w:val="007704F7"/>
    <w:rsid w:val="0077232E"/>
    <w:rsid w:val="0077373C"/>
    <w:rsid w:val="00773DE4"/>
    <w:rsid w:val="00777D8D"/>
    <w:rsid w:val="00784198"/>
    <w:rsid w:val="00784A8A"/>
    <w:rsid w:val="00785762"/>
    <w:rsid w:val="007859F9"/>
    <w:rsid w:val="00790CE2"/>
    <w:rsid w:val="0079281E"/>
    <w:rsid w:val="00795B9A"/>
    <w:rsid w:val="007A05B8"/>
    <w:rsid w:val="007A1043"/>
    <w:rsid w:val="007A2AA8"/>
    <w:rsid w:val="007A3AD8"/>
    <w:rsid w:val="007A409B"/>
    <w:rsid w:val="007A5B83"/>
    <w:rsid w:val="007A62B4"/>
    <w:rsid w:val="007A79A6"/>
    <w:rsid w:val="007A7F3A"/>
    <w:rsid w:val="007B04F6"/>
    <w:rsid w:val="007B0A63"/>
    <w:rsid w:val="007C1DAE"/>
    <w:rsid w:val="007C5C49"/>
    <w:rsid w:val="007C77EB"/>
    <w:rsid w:val="007D2B89"/>
    <w:rsid w:val="007D2EEC"/>
    <w:rsid w:val="007D468A"/>
    <w:rsid w:val="007D50B8"/>
    <w:rsid w:val="007E0656"/>
    <w:rsid w:val="007E17B6"/>
    <w:rsid w:val="007E325E"/>
    <w:rsid w:val="007F16FB"/>
    <w:rsid w:val="007F406F"/>
    <w:rsid w:val="007F4196"/>
    <w:rsid w:val="0080066C"/>
    <w:rsid w:val="00800CEA"/>
    <w:rsid w:val="008010C6"/>
    <w:rsid w:val="00803E5B"/>
    <w:rsid w:val="00812367"/>
    <w:rsid w:val="00814324"/>
    <w:rsid w:val="00814F1E"/>
    <w:rsid w:val="008178D6"/>
    <w:rsid w:val="00827594"/>
    <w:rsid w:val="00832437"/>
    <w:rsid w:val="00835677"/>
    <w:rsid w:val="00843CC6"/>
    <w:rsid w:val="0084612B"/>
    <w:rsid w:val="00847307"/>
    <w:rsid w:val="008507AE"/>
    <w:rsid w:val="00852437"/>
    <w:rsid w:val="008532A1"/>
    <w:rsid w:val="0085363E"/>
    <w:rsid w:val="00856B2F"/>
    <w:rsid w:val="008570A2"/>
    <w:rsid w:val="00857210"/>
    <w:rsid w:val="0086557E"/>
    <w:rsid w:val="0087038F"/>
    <w:rsid w:val="008746F9"/>
    <w:rsid w:val="00875C6D"/>
    <w:rsid w:val="00876346"/>
    <w:rsid w:val="008774D6"/>
    <w:rsid w:val="0088073C"/>
    <w:rsid w:val="00885C01"/>
    <w:rsid w:val="0088640D"/>
    <w:rsid w:val="008870F2"/>
    <w:rsid w:val="00887591"/>
    <w:rsid w:val="00891ED4"/>
    <w:rsid w:val="00893520"/>
    <w:rsid w:val="0089414A"/>
    <w:rsid w:val="00894E24"/>
    <w:rsid w:val="00895C1B"/>
    <w:rsid w:val="008A103E"/>
    <w:rsid w:val="008A1904"/>
    <w:rsid w:val="008A67B7"/>
    <w:rsid w:val="008B06F1"/>
    <w:rsid w:val="008B070A"/>
    <w:rsid w:val="008B1C76"/>
    <w:rsid w:val="008B23C9"/>
    <w:rsid w:val="008B63B1"/>
    <w:rsid w:val="008C183C"/>
    <w:rsid w:val="008C5FD9"/>
    <w:rsid w:val="008C7D45"/>
    <w:rsid w:val="008D0EB5"/>
    <w:rsid w:val="008D11B5"/>
    <w:rsid w:val="008D1E59"/>
    <w:rsid w:val="008D3232"/>
    <w:rsid w:val="008D486E"/>
    <w:rsid w:val="008D51F5"/>
    <w:rsid w:val="008D5C07"/>
    <w:rsid w:val="008D7FBF"/>
    <w:rsid w:val="008E22A6"/>
    <w:rsid w:val="008E2876"/>
    <w:rsid w:val="008E2D3C"/>
    <w:rsid w:val="008E4957"/>
    <w:rsid w:val="008E6D65"/>
    <w:rsid w:val="00900039"/>
    <w:rsid w:val="0090175C"/>
    <w:rsid w:val="00910B5C"/>
    <w:rsid w:val="00911539"/>
    <w:rsid w:val="00912F77"/>
    <w:rsid w:val="00914F8E"/>
    <w:rsid w:val="00915AB7"/>
    <w:rsid w:val="00917635"/>
    <w:rsid w:val="009256E4"/>
    <w:rsid w:val="00926B5C"/>
    <w:rsid w:val="00927C20"/>
    <w:rsid w:val="00932C52"/>
    <w:rsid w:val="009358D6"/>
    <w:rsid w:val="0094158B"/>
    <w:rsid w:val="00941BEB"/>
    <w:rsid w:val="00945340"/>
    <w:rsid w:val="0094713B"/>
    <w:rsid w:val="009522AF"/>
    <w:rsid w:val="00955034"/>
    <w:rsid w:val="00957C98"/>
    <w:rsid w:val="009619E6"/>
    <w:rsid w:val="00961CAD"/>
    <w:rsid w:val="0096395F"/>
    <w:rsid w:val="00963DFD"/>
    <w:rsid w:val="0097277A"/>
    <w:rsid w:val="00974652"/>
    <w:rsid w:val="009762C3"/>
    <w:rsid w:val="00976694"/>
    <w:rsid w:val="00980954"/>
    <w:rsid w:val="00983310"/>
    <w:rsid w:val="00984E7F"/>
    <w:rsid w:val="00984FE1"/>
    <w:rsid w:val="0099367F"/>
    <w:rsid w:val="0099725D"/>
    <w:rsid w:val="00997B56"/>
    <w:rsid w:val="009A0B6D"/>
    <w:rsid w:val="009A10FB"/>
    <w:rsid w:val="009A437B"/>
    <w:rsid w:val="009A5C61"/>
    <w:rsid w:val="009A6C33"/>
    <w:rsid w:val="009A7A3E"/>
    <w:rsid w:val="009A7ED5"/>
    <w:rsid w:val="009B10E4"/>
    <w:rsid w:val="009B3808"/>
    <w:rsid w:val="009B7E70"/>
    <w:rsid w:val="009C0037"/>
    <w:rsid w:val="009C2DCF"/>
    <w:rsid w:val="009C3FEC"/>
    <w:rsid w:val="009C402D"/>
    <w:rsid w:val="009C489A"/>
    <w:rsid w:val="009C65B8"/>
    <w:rsid w:val="009D059C"/>
    <w:rsid w:val="009D26A2"/>
    <w:rsid w:val="009D507A"/>
    <w:rsid w:val="009D5F38"/>
    <w:rsid w:val="009E3468"/>
    <w:rsid w:val="009E464E"/>
    <w:rsid w:val="009E7D39"/>
    <w:rsid w:val="009F29DF"/>
    <w:rsid w:val="009F2E22"/>
    <w:rsid w:val="009F3870"/>
    <w:rsid w:val="009F676D"/>
    <w:rsid w:val="009F69F8"/>
    <w:rsid w:val="009F6AF9"/>
    <w:rsid w:val="00A04C1A"/>
    <w:rsid w:val="00A04F88"/>
    <w:rsid w:val="00A05549"/>
    <w:rsid w:val="00A06B21"/>
    <w:rsid w:val="00A0742D"/>
    <w:rsid w:val="00A078B8"/>
    <w:rsid w:val="00A1180A"/>
    <w:rsid w:val="00A147DE"/>
    <w:rsid w:val="00A20C46"/>
    <w:rsid w:val="00A225C1"/>
    <w:rsid w:val="00A22F57"/>
    <w:rsid w:val="00A2509E"/>
    <w:rsid w:val="00A25A5E"/>
    <w:rsid w:val="00A26C7F"/>
    <w:rsid w:val="00A3032F"/>
    <w:rsid w:val="00A3056B"/>
    <w:rsid w:val="00A32E8D"/>
    <w:rsid w:val="00A33FC8"/>
    <w:rsid w:val="00A3427C"/>
    <w:rsid w:val="00A378D8"/>
    <w:rsid w:val="00A4265D"/>
    <w:rsid w:val="00A432EE"/>
    <w:rsid w:val="00A528F5"/>
    <w:rsid w:val="00A53934"/>
    <w:rsid w:val="00A550B3"/>
    <w:rsid w:val="00A563B2"/>
    <w:rsid w:val="00A56825"/>
    <w:rsid w:val="00A62409"/>
    <w:rsid w:val="00A635D2"/>
    <w:rsid w:val="00A64FD0"/>
    <w:rsid w:val="00A66D46"/>
    <w:rsid w:val="00A673EA"/>
    <w:rsid w:val="00A67959"/>
    <w:rsid w:val="00A72959"/>
    <w:rsid w:val="00A73451"/>
    <w:rsid w:val="00A77121"/>
    <w:rsid w:val="00A77224"/>
    <w:rsid w:val="00A9061C"/>
    <w:rsid w:val="00A907B9"/>
    <w:rsid w:val="00A94AB0"/>
    <w:rsid w:val="00AA0C8E"/>
    <w:rsid w:val="00AA3CDD"/>
    <w:rsid w:val="00AA7CA5"/>
    <w:rsid w:val="00AB608A"/>
    <w:rsid w:val="00AB6129"/>
    <w:rsid w:val="00AB712D"/>
    <w:rsid w:val="00AC0613"/>
    <w:rsid w:val="00AC1306"/>
    <w:rsid w:val="00AC50EE"/>
    <w:rsid w:val="00AC75AE"/>
    <w:rsid w:val="00AD04EA"/>
    <w:rsid w:val="00AD1484"/>
    <w:rsid w:val="00AD2848"/>
    <w:rsid w:val="00AD380A"/>
    <w:rsid w:val="00AD4B11"/>
    <w:rsid w:val="00AD5D8B"/>
    <w:rsid w:val="00AE02FE"/>
    <w:rsid w:val="00AE06DF"/>
    <w:rsid w:val="00AE0BC2"/>
    <w:rsid w:val="00AE4E35"/>
    <w:rsid w:val="00AE6074"/>
    <w:rsid w:val="00AE60E9"/>
    <w:rsid w:val="00AE7E48"/>
    <w:rsid w:val="00AF3337"/>
    <w:rsid w:val="00AF3C97"/>
    <w:rsid w:val="00AF5062"/>
    <w:rsid w:val="00AF52B9"/>
    <w:rsid w:val="00AF7073"/>
    <w:rsid w:val="00AF7786"/>
    <w:rsid w:val="00AF7EA5"/>
    <w:rsid w:val="00B03D27"/>
    <w:rsid w:val="00B0675B"/>
    <w:rsid w:val="00B1301A"/>
    <w:rsid w:val="00B135CF"/>
    <w:rsid w:val="00B17075"/>
    <w:rsid w:val="00B17D58"/>
    <w:rsid w:val="00B2424E"/>
    <w:rsid w:val="00B2550A"/>
    <w:rsid w:val="00B26091"/>
    <w:rsid w:val="00B27A44"/>
    <w:rsid w:val="00B3680B"/>
    <w:rsid w:val="00B425EB"/>
    <w:rsid w:val="00B43C94"/>
    <w:rsid w:val="00B6067C"/>
    <w:rsid w:val="00B60933"/>
    <w:rsid w:val="00B613D4"/>
    <w:rsid w:val="00B6406E"/>
    <w:rsid w:val="00B64547"/>
    <w:rsid w:val="00B649D1"/>
    <w:rsid w:val="00B833AB"/>
    <w:rsid w:val="00B942E5"/>
    <w:rsid w:val="00B9490A"/>
    <w:rsid w:val="00BA00CF"/>
    <w:rsid w:val="00BA029A"/>
    <w:rsid w:val="00BA3E51"/>
    <w:rsid w:val="00BA5989"/>
    <w:rsid w:val="00BA5EE1"/>
    <w:rsid w:val="00BA6B19"/>
    <w:rsid w:val="00BB33FB"/>
    <w:rsid w:val="00BB36E9"/>
    <w:rsid w:val="00BB42A1"/>
    <w:rsid w:val="00BB5624"/>
    <w:rsid w:val="00BB7396"/>
    <w:rsid w:val="00BC0B9A"/>
    <w:rsid w:val="00BC1934"/>
    <w:rsid w:val="00BC3E17"/>
    <w:rsid w:val="00BC4D0C"/>
    <w:rsid w:val="00BD17A3"/>
    <w:rsid w:val="00BD3E6A"/>
    <w:rsid w:val="00BD43FB"/>
    <w:rsid w:val="00BD6378"/>
    <w:rsid w:val="00BE0102"/>
    <w:rsid w:val="00BE3B4B"/>
    <w:rsid w:val="00BE6B2F"/>
    <w:rsid w:val="00BF3063"/>
    <w:rsid w:val="00BF3C9D"/>
    <w:rsid w:val="00BF46FC"/>
    <w:rsid w:val="00BF7E6B"/>
    <w:rsid w:val="00C0204A"/>
    <w:rsid w:val="00C03D33"/>
    <w:rsid w:val="00C118F7"/>
    <w:rsid w:val="00C145E4"/>
    <w:rsid w:val="00C163A1"/>
    <w:rsid w:val="00C260B8"/>
    <w:rsid w:val="00C27D9D"/>
    <w:rsid w:val="00C331C5"/>
    <w:rsid w:val="00C35C87"/>
    <w:rsid w:val="00C44E23"/>
    <w:rsid w:val="00C46F1F"/>
    <w:rsid w:val="00C50356"/>
    <w:rsid w:val="00C549B6"/>
    <w:rsid w:val="00C54F4F"/>
    <w:rsid w:val="00C55BAE"/>
    <w:rsid w:val="00C61767"/>
    <w:rsid w:val="00C624BD"/>
    <w:rsid w:val="00C6310F"/>
    <w:rsid w:val="00C63349"/>
    <w:rsid w:val="00C64882"/>
    <w:rsid w:val="00C653B2"/>
    <w:rsid w:val="00C653F5"/>
    <w:rsid w:val="00C6644F"/>
    <w:rsid w:val="00C66CD5"/>
    <w:rsid w:val="00C7006A"/>
    <w:rsid w:val="00C7095E"/>
    <w:rsid w:val="00C7435C"/>
    <w:rsid w:val="00C77EAB"/>
    <w:rsid w:val="00C807C4"/>
    <w:rsid w:val="00C80E1E"/>
    <w:rsid w:val="00C827C7"/>
    <w:rsid w:val="00C836F4"/>
    <w:rsid w:val="00C83B9F"/>
    <w:rsid w:val="00C86A51"/>
    <w:rsid w:val="00C87118"/>
    <w:rsid w:val="00C87939"/>
    <w:rsid w:val="00C90FA9"/>
    <w:rsid w:val="00C93944"/>
    <w:rsid w:val="00C946E7"/>
    <w:rsid w:val="00C965F5"/>
    <w:rsid w:val="00C97AD7"/>
    <w:rsid w:val="00C97E08"/>
    <w:rsid w:val="00CA45E0"/>
    <w:rsid w:val="00CA4FC4"/>
    <w:rsid w:val="00CA6643"/>
    <w:rsid w:val="00CA78BA"/>
    <w:rsid w:val="00CB2303"/>
    <w:rsid w:val="00CB2545"/>
    <w:rsid w:val="00CB31B6"/>
    <w:rsid w:val="00CB4C3B"/>
    <w:rsid w:val="00CB5B93"/>
    <w:rsid w:val="00CC0CDE"/>
    <w:rsid w:val="00CC5495"/>
    <w:rsid w:val="00CC559B"/>
    <w:rsid w:val="00CD04F5"/>
    <w:rsid w:val="00CD3BA1"/>
    <w:rsid w:val="00CD3BA5"/>
    <w:rsid w:val="00CD4246"/>
    <w:rsid w:val="00CE0019"/>
    <w:rsid w:val="00CE14AB"/>
    <w:rsid w:val="00CE5FE2"/>
    <w:rsid w:val="00CF0582"/>
    <w:rsid w:val="00CF18B7"/>
    <w:rsid w:val="00CF3525"/>
    <w:rsid w:val="00D02603"/>
    <w:rsid w:val="00D0466C"/>
    <w:rsid w:val="00D04834"/>
    <w:rsid w:val="00D10C00"/>
    <w:rsid w:val="00D238B1"/>
    <w:rsid w:val="00D25DD9"/>
    <w:rsid w:val="00D26A8D"/>
    <w:rsid w:val="00D323FF"/>
    <w:rsid w:val="00D34F77"/>
    <w:rsid w:val="00D43F35"/>
    <w:rsid w:val="00D46BE9"/>
    <w:rsid w:val="00D52955"/>
    <w:rsid w:val="00D539B5"/>
    <w:rsid w:val="00D57514"/>
    <w:rsid w:val="00D601D5"/>
    <w:rsid w:val="00D62EB9"/>
    <w:rsid w:val="00D66CB9"/>
    <w:rsid w:val="00D70C0F"/>
    <w:rsid w:val="00D72174"/>
    <w:rsid w:val="00D723D2"/>
    <w:rsid w:val="00D73D6E"/>
    <w:rsid w:val="00D7546B"/>
    <w:rsid w:val="00D77076"/>
    <w:rsid w:val="00D82298"/>
    <w:rsid w:val="00D830DC"/>
    <w:rsid w:val="00D84097"/>
    <w:rsid w:val="00D85B72"/>
    <w:rsid w:val="00D86A3E"/>
    <w:rsid w:val="00D91721"/>
    <w:rsid w:val="00D951E9"/>
    <w:rsid w:val="00D959F9"/>
    <w:rsid w:val="00D95D18"/>
    <w:rsid w:val="00D96906"/>
    <w:rsid w:val="00DA0E08"/>
    <w:rsid w:val="00DA4F28"/>
    <w:rsid w:val="00DA57D5"/>
    <w:rsid w:val="00DA5810"/>
    <w:rsid w:val="00DA6E7F"/>
    <w:rsid w:val="00DA6F7C"/>
    <w:rsid w:val="00DA7FED"/>
    <w:rsid w:val="00DB03DA"/>
    <w:rsid w:val="00DB0AD7"/>
    <w:rsid w:val="00DB202A"/>
    <w:rsid w:val="00DB2639"/>
    <w:rsid w:val="00DB2C60"/>
    <w:rsid w:val="00DB6D5D"/>
    <w:rsid w:val="00DB7B2A"/>
    <w:rsid w:val="00DC0563"/>
    <w:rsid w:val="00DC2122"/>
    <w:rsid w:val="00DC434A"/>
    <w:rsid w:val="00DD1E6C"/>
    <w:rsid w:val="00DD5F7F"/>
    <w:rsid w:val="00DE1551"/>
    <w:rsid w:val="00DE1E4E"/>
    <w:rsid w:val="00DE4065"/>
    <w:rsid w:val="00DE45D5"/>
    <w:rsid w:val="00DE47F2"/>
    <w:rsid w:val="00DE7234"/>
    <w:rsid w:val="00DF12F0"/>
    <w:rsid w:val="00DF21F1"/>
    <w:rsid w:val="00DF3488"/>
    <w:rsid w:val="00DF6B35"/>
    <w:rsid w:val="00E01550"/>
    <w:rsid w:val="00E02182"/>
    <w:rsid w:val="00E06132"/>
    <w:rsid w:val="00E06BDB"/>
    <w:rsid w:val="00E11551"/>
    <w:rsid w:val="00E1254D"/>
    <w:rsid w:val="00E16BF7"/>
    <w:rsid w:val="00E16D24"/>
    <w:rsid w:val="00E17E2F"/>
    <w:rsid w:val="00E21901"/>
    <w:rsid w:val="00E24CD2"/>
    <w:rsid w:val="00E26427"/>
    <w:rsid w:val="00E26DC2"/>
    <w:rsid w:val="00E27457"/>
    <w:rsid w:val="00E2775F"/>
    <w:rsid w:val="00E30604"/>
    <w:rsid w:val="00E312FE"/>
    <w:rsid w:val="00E3315F"/>
    <w:rsid w:val="00E34A54"/>
    <w:rsid w:val="00E36776"/>
    <w:rsid w:val="00E4159C"/>
    <w:rsid w:val="00E445BC"/>
    <w:rsid w:val="00E44A87"/>
    <w:rsid w:val="00E53A8C"/>
    <w:rsid w:val="00E5442D"/>
    <w:rsid w:val="00E6186F"/>
    <w:rsid w:val="00E62F25"/>
    <w:rsid w:val="00E6356F"/>
    <w:rsid w:val="00E65334"/>
    <w:rsid w:val="00E717D9"/>
    <w:rsid w:val="00E746C9"/>
    <w:rsid w:val="00E8612F"/>
    <w:rsid w:val="00E90675"/>
    <w:rsid w:val="00E947BD"/>
    <w:rsid w:val="00E953B2"/>
    <w:rsid w:val="00E95790"/>
    <w:rsid w:val="00EA139C"/>
    <w:rsid w:val="00EA155F"/>
    <w:rsid w:val="00EA4C78"/>
    <w:rsid w:val="00EA63B1"/>
    <w:rsid w:val="00EA73C5"/>
    <w:rsid w:val="00EB2907"/>
    <w:rsid w:val="00EB75EF"/>
    <w:rsid w:val="00EC49E5"/>
    <w:rsid w:val="00EC5F06"/>
    <w:rsid w:val="00ED05C6"/>
    <w:rsid w:val="00ED1E7C"/>
    <w:rsid w:val="00ED1F53"/>
    <w:rsid w:val="00ED2FBB"/>
    <w:rsid w:val="00ED7138"/>
    <w:rsid w:val="00EE19DD"/>
    <w:rsid w:val="00EE4AA7"/>
    <w:rsid w:val="00EE75B5"/>
    <w:rsid w:val="00EF3326"/>
    <w:rsid w:val="00EF54C4"/>
    <w:rsid w:val="00EF56FF"/>
    <w:rsid w:val="00EF590A"/>
    <w:rsid w:val="00EF655B"/>
    <w:rsid w:val="00EF7764"/>
    <w:rsid w:val="00F008D3"/>
    <w:rsid w:val="00F01F99"/>
    <w:rsid w:val="00F03734"/>
    <w:rsid w:val="00F03C27"/>
    <w:rsid w:val="00F1404E"/>
    <w:rsid w:val="00F17539"/>
    <w:rsid w:val="00F20CB1"/>
    <w:rsid w:val="00F20D5B"/>
    <w:rsid w:val="00F20D9D"/>
    <w:rsid w:val="00F23049"/>
    <w:rsid w:val="00F24631"/>
    <w:rsid w:val="00F24F8B"/>
    <w:rsid w:val="00F25467"/>
    <w:rsid w:val="00F255D1"/>
    <w:rsid w:val="00F26583"/>
    <w:rsid w:val="00F314B0"/>
    <w:rsid w:val="00F323FF"/>
    <w:rsid w:val="00F344EF"/>
    <w:rsid w:val="00F35ADF"/>
    <w:rsid w:val="00F35B5F"/>
    <w:rsid w:val="00F3678C"/>
    <w:rsid w:val="00F451BA"/>
    <w:rsid w:val="00F45C26"/>
    <w:rsid w:val="00F50A1D"/>
    <w:rsid w:val="00F513DB"/>
    <w:rsid w:val="00F53915"/>
    <w:rsid w:val="00F54856"/>
    <w:rsid w:val="00F57E5C"/>
    <w:rsid w:val="00F605DE"/>
    <w:rsid w:val="00F610E8"/>
    <w:rsid w:val="00F61365"/>
    <w:rsid w:val="00F61834"/>
    <w:rsid w:val="00F62830"/>
    <w:rsid w:val="00F63377"/>
    <w:rsid w:val="00F64940"/>
    <w:rsid w:val="00F654F0"/>
    <w:rsid w:val="00F656D5"/>
    <w:rsid w:val="00F66400"/>
    <w:rsid w:val="00F700E6"/>
    <w:rsid w:val="00F7600E"/>
    <w:rsid w:val="00F772D2"/>
    <w:rsid w:val="00F8023D"/>
    <w:rsid w:val="00F8084F"/>
    <w:rsid w:val="00F81EDB"/>
    <w:rsid w:val="00F85F93"/>
    <w:rsid w:val="00F921AB"/>
    <w:rsid w:val="00F97282"/>
    <w:rsid w:val="00FA25E9"/>
    <w:rsid w:val="00FA5C6A"/>
    <w:rsid w:val="00FB0434"/>
    <w:rsid w:val="00FB4008"/>
    <w:rsid w:val="00FB5426"/>
    <w:rsid w:val="00FC1A26"/>
    <w:rsid w:val="00FC65FA"/>
    <w:rsid w:val="00FD1F06"/>
    <w:rsid w:val="00FD20AD"/>
    <w:rsid w:val="00FD2EEB"/>
    <w:rsid w:val="00FD3D3D"/>
    <w:rsid w:val="00FD6ABF"/>
    <w:rsid w:val="00FE13ED"/>
    <w:rsid w:val="00FE2769"/>
    <w:rsid w:val="00FE67A4"/>
    <w:rsid w:val="00FE7107"/>
    <w:rsid w:val="00FF12BD"/>
    <w:rsid w:val="00FF2814"/>
    <w:rsid w:val="00FF4930"/>
    <w:rsid w:val="00FF5D10"/>
    <w:rsid w:val="00FF69DB"/>
    <w:rsid w:val="00FF6A6A"/>
    <w:rsid w:val="00FF759D"/>
  </w:rsids>
  <m:mathPr>
    <m:mathFont m:val="Cambria Math"/>
    <m:brkBin m:val="before"/>
    <m:brkBinSub m:val="--"/>
    <m:smallFrac/>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9EA8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25467"/>
  </w:style>
  <w:style w:type="paragraph" w:styleId="Heading1">
    <w:name w:val="heading 1"/>
    <w:basedOn w:val="Normal"/>
    <w:next w:val="Normal"/>
    <w:link w:val="Heading1Char"/>
    <w:uiPriority w:val="9"/>
    <w:qFormat/>
    <w:rsid w:val="00C54F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F18B7"/>
    <w:pPr>
      <w:keepNext/>
      <w:keepLines/>
      <w:spacing w:before="240" w:after="120"/>
      <w:ind w:left="576" w:hanging="576"/>
      <w:jc w:val="both"/>
      <w:outlineLvl w:val="1"/>
    </w:pPr>
    <w:rPr>
      <w:rFonts w:ascii="Helvetica Neue" w:eastAsiaTheme="majorEastAsia" w:hAnsi="Helvetica Neue" w:cstheme="majorBidi"/>
      <w:color w:val="365F91" w:themeColor="accent1" w:themeShade="BF"/>
      <w:sz w:val="24"/>
      <w:szCs w:val="26"/>
    </w:rPr>
  </w:style>
  <w:style w:type="paragraph" w:styleId="Heading3">
    <w:name w:val="heading 3"/>
    <w:basedOn w:val="Normal"/>
    <w:next w:val="Normal"/>
    <w:link w:val="Heading3Char"/>
    <w:uiPriority w:val="9"/>
    <w:unhideWhenUsed/>
    <w:qFormat/>
    <w:rsid w:val="00CF18B7"/>
    <w:pPr>
      <w:keepNext/>
      <w:keepLines/>
      <w:spacing w:before="40" w:after="120"/>
      <w:ind w:left="720" w:hanging="720"/>
      <w:jc w:val="both"/>
      <w:outlineLvl w:val="2"/>
    </w:pPr>
    <w:rPr>
      <w:rFonts w:ascii="Helvetica Neue" w:eastAsiaTheme="majorEastAsia" w:hAnsi="Helvetica Neue" w:cstheme="majorBidi"/>
      <w:color w:val="243F60" w:themeColor="accent1" w:themeShade="7F"/>
      <w:szCs w:val="24"/>
    </w:rPr>
  </w:style>
  <w:style w:type="paragraph" w:styleId="Heading4">
    <w:name w:val="heading 4"/>
    <w:basedOn w:val="Normal"/>
    <w:next w:val="Normal"/>
    <w:link w:val="Heading4Char"/>
    <w:uiPriority w:val="9"/>
    <w:unhideWhenUsed/>
    <w:qFormat/>
    <w:rsid w:val="00CF18B7"/>
    <w:pPr>
      <w:keepNext/>
      <w:keepLines/>
      <w:spacing w:before="40" w:after="120"/>
      <w:ind w:left="864" w:hanging="864"/>
      <w:jc w:val="both"/>
      <w:outlineLvl w:val="3"/>
    </w:pPr>
    <w:rPr>
      <w:rFonts w:asciiTheme="majorHAnsi" w:eastAsiaTheme="majorEastAsia" w:hAnsiTheme="majorHAnsi" w:cstheme="majorBidi"/>
      <w:i/>
      <w:iCs/>
      <w:color w:val="365F91" w:themeColor="accent1" w:themeShade="BF"/>
      <w:szCs w:val="24"/>
    </w:rPr>
  </w:style>
  <w:style w:type="paragraph" w:styleId="Heading5">
    <w:name w:val="heading 5"/>
    <w:basedOn w:val="Normal"/>
    <w:next w:val="Normal"/>
    <w:link w:val="Heading5Char"/>
    <w:uiPriority w:val="9"/>
    <w:semiHidden/>
    <w:unhideWhenUsed/>
    <w:qFormat/>
    <w:rsid w:val="00CF18B7"/>
    <w:pPr>
      <w:keepNext/>
      <w:keepLines/>
      <w:spacing w:before="40" w:after="120"/>
      <w:ind w:left="1008" w:hanging="1008"/>
      <w:jc w:val="both"/>
      <w:outlineLvl w:val="4"/>
    </w:pPr>
    <w:rPr>
      <w:rFonts w:asciiTheme="majorHAnsi" w:eastAsiaTheme="majorEastAsia" w:hAnsiTheme="majorHAnsi" w:cstheme="majorBidi"/>
      <w:color w:val="365F91" w:themeColor="accent1" w:themeShade="BF"/>
      <w:szCs w:val="24"/>
    </w:rPr>
  </w:style>
  <w:style w:type="paragraph" w:styleId="Heading6">
    <w:name w:val="heading 6"/>
    <w:basedOn w:val="Normal"/>
    <w:next w:val="Normal"/>
    <w:link w:val="Heading6Char"/>
    <w:uiPriority w:val="9"/>
    <w:semiHidden/>
    <w:unhideWhenUsed/>
    <w:qFormat/>
    <w:rsid w:val="00CF18B7"/>
    <w:pPr>
      <w:keepNext/>
      <w:keepLines/>
      <w:spacing w:before="40" w:after="120"/>
      <w:ind w:left="1152" w:hanging="1152"/>
      <w:jc w:val="both"/>
      <w:outlineLvl w:val="5"/>
    </w:pPr>
    <w:rPr>
      <w:rFonts w:asciiTheme="majorHAnsi" w:eastAsiaTheme="majorEastAsia" w:hAnsiTheme="majorHAnsi" w:cstheme="majorBidi"/>
      <w:color w:val="243F60" w:themeColor="accent1" w:themeShade="7F"/>
      <w:szCs w:val="24"/>
    </w:rPr>
  </w:style>
  <w:style w:type="paragraph" w:styleId="Heading7">
    <w:name w:val="heading 7"/>
    <w:basedOn w:val="Normal"/>
    <w:next w:val="Normal"/>
    <w:link w:val="Heading7Char"/>
    <w:uiPriority w:val="9"/>
    <w:semiHidden/>
    <w:unhideWhenUsed/>
    <w:qFormat/>
    <w:rsid w:val="00CF18B7"/>
    <w:pPr>
      <w:keepNext/>
      <w:keepLines/>
      <w:spacing w:before="40" w:after="120"/>
      <w:ind w:left="1296" w:hanging="1296"/>
      <w:jc w:val="both"/>
      <w:outlineLvl w:val="6"/>
    </w:pPr>
    <w:rPr>
      <w:rFonts w:asciiTheme="majorHAnsi" w:eastAsiaTheme="majorEastAsia" w:hAnsiTheme="majorHAnsi" w:cstheme="majorBidi"/>
      <w:i/>
      <w:iCs/>
      <w:color w:val="243F60" w:themeColor="accent1" w:themeShade="7F"/>
      <w:szCs w:val="24"/>
    </w:rPr>
  </w:style>
  <w:style w:type="paragraph" w:styleId="Heading8">
    <w:name w:val="heading 8"/>
    <w:basedOn w:val="Normal"/>
    <w:next w:val="Normal"/>
    <w:link w:val="Heading8Char"/>
    <w:uiPriority w:val="9"/>
    <w:semiHidden/>
    <w:unhideWhenUsed/>
    <w:qFormat/>
    <w:rsid w:val="00CF18B7"/>
    <w:pPr>
      <w:keepNext/>
      <w:keepLines/>
      <w:spacing w:before="40" w:after="120"/>
      <w:ind w:left="1440" w:hanging="144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F18B7"/>
    <w:pPr>
      <w:keepNext/>
      <w:keepLines/>
      <w:spacing w:before="40" w:after="120"/>
      <w:ind w:left="1584" w:hanging="1584"/>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1">
    <w:name w:val="H1"/>
    <w:basedOn w:val="Normal"/>
    <w:next w:val="paragraph"/>
    <w:link w:val="H1Char"/>
    <w:qFormat/>
    <w:rsid w:val="009358D6"/>
    <w:pPr>
      <w:numPr>
        <w:numId w:val="27"/>
      </w:numPr>
      <w:tabs>
        <w:tab w:val="left" w:pos="227"/>
      </w:tabs>
      <w:autoSpaceDE w:val="0"/>
      <w:autoSpaceDN w:val="0"/>
      <w:adjustRightInd w:val="0"/>
      <w:spacing w:before="360" w:after="240" w:line="240" w:lineRule="auto"/>
    </w:pPr>
    <w:rPr>
      <w:rFonts w:ascii="Palatino Linotype" w:eastAsia="PMingLiU" w:hAnsi="Palatino Linotype" w:cs="Times New Roman"/>
      <w:b/>
      <w:bCs/>
      <w:szCs w:val="20"/>
      <w:lang w:val="en-GB" w:eastAsia="de-AT"/>
    </w:rPr>
  </w:style>
  <w:style w:type="character" w:customStyle="1" w:styleId="H1Char">
    <w:name w:val="H1 Char"/>
    <w:link w:val="H1"/>
    <w:locked/>
    <w:rsid w:val="009358D6"/>
    <w:rPr>
      <w:rFonts w:ascii="Palatino Linotype" w:eastAsia="PMingLiU" w:hAnsi="Palatino Linotype" w:cs="Times New Roman"/>
      <w:b/>
      <w:bCs/>
      <w:szCs w:val="20"/>
      <w:lang w:val="en-GB" w:eastAsia="de-AT"/>
    </w:rPr>
  </w:style>
  <w:style w:type="paragraph" w:customStyle="1" w:styleId="H2">
    <w:name w:val="H2"/>
    <w:basedOn w:val="Normal"/>
    <w:next w:val="paragraph"/>
    <w:qFormat/>
    <w:rsid w:val="009358D6"/>
    <w:pPr>
      <w:numPr>
        <w:ilvl w:val="1"/>
        <w:numId w:val="27"/>
      </w:numPr>
      <w:autoSpaceDE w:val="0"/>
      <w:autoSpaceDN w:val="0"/>
      <w:adjustRightInd w:val="0"/>
      <w:spacing w:before="280" w:after="240" w:line="240" w:lineRule="auto"/>
    </w:pPr>
    <w:rPr>
      <w:rFonts w:ascii="Palatino Linotype" w:eastAsia="PMingLiU" w:hAnsi="Palatino Linotype" w:cs="Times New Roman"/>
      <w:b/>
      <w:bCs/>
      <w:sz w:val="20"/>
      <w:szCs w:val="20"/>
      <w:lang w:val="en-GB" w:eastAsia="de-AT"/>
    </w:rPr>
  </w:style>
  <w:style w:type="paragraph" w:customStyle="1" w:styleId="H3">
    <w:name w:val="H3"/>
    <w:basedOn w:val="H2"/>
    <w:next w:val="paragraph"/>
    <w:qFormat/>
    <w:rsid w:val="009358D6"/>
    <w:pPr>
      <w:numPr>
        <w:ilvl w:val="2"/>
      </w:numPr>
    </w:pPr>
    <w:rPr>
      <w:b w:val="0"/>
      <w:i/>
      <w:lang w:eastAsia="en-US"/>
    </w:rPr>
  </w:style>
  <w:style w:type="paragraph" w:customStyle="1" w:styleId="H4">
    <w:name w:val="H4"/>
    <w:basedOn w:val="Normal"/>
    <w:next w:val="paragraph"/>
    <w:qFormat/>
    <w:rsid w:val="009358D6"/>
    <w:pPr>
      <w:numPr>
        <w:ilvl w:val="3"/>
        <w:numId w:val="27"/>
      </w:numPr>
      <w:spacing w:before="120" w:after="120" w:line="240" w:lineRule="auto"/>
    </w:pPr>
    <w:rPr>
      <w:rFonts w:ascii="Palatino Linotype" w:eastAsia="Times New Roman" w:hAnsi="Palatino Linotype" w:cs="Times New Roman"/>
      <w:i/>
      <w:iCs/>
      <w:sz w:val="18"/>
      <w:szCs w:val="20"/>
      <w:lang w:val="en-GB" w:eastAsia="de-AT"/>
    </w:rPr>
  </w:style>
  <w:style w:type="paragraph" w:customStyle="1" w:styleId="paragraph">
    <w:name w:val="paragraph"/>
    <w:basedOn w:val="Normal"/>
    <w:qFormat/>
    <w:rsid w:val="008C5FD9"/>
    <w:pPr>
      <w:spacing w:before="120" w:after="120" w:line="240" w:lineRule="auto"/>
    </w:pPr>
    <w:rPr>
      <w:rFonts w:ascii="Palatino Linotype" w:eastAsia="Times New Roman" w:hAnsi="Palatino Linotype" w:cs="Times New Roman"/>
      <w:sz w:val="18"/>
      <w:szCs w:val="20"/>
      <w:lang w:val="en-GB" w:eastAsia="de-AT"/>
    </w:rPr>
  </w:style>
  <w:style w:type="paragraph" w:customStyle="1" w:styleId="figcaption">
    <w:name w:val="figcaption"/>
    <w:basedOn w:val="Normal"/>
    <w:next w:val="paragraph"/>
    <w:rsid w:val="00795B9A"/>
    <w:pPr>
      <w:numPr>
        <w:numId w:val="1"/>
      </w:numPr>
      <w:tabs>
        <w:tab w:val="left" w:pos="703"/>
        <w:tab w:val="left" w:pos="794"/>
        <w:tab w:val="left" w:pos="879"/>
      </w:tabs>
      <w:autoSpaceDE w:val="0"/>
      <w:autoSpaceDN w:val="0"/>
      <w:adjustRightInd w:val="0"/>
      <w:spacing w:before="80" w:after="180" w:line="240" w:lineRule="auto"/>
    </w:pPr>
    <w:rPr>
      <w:rFonts w:ascii="Palatino Linotype" w:eastAsia="PMingLiU" w:hAnsi="Palatino Linotype" w:cs="Times New Roman"/>
      <w:sz w:val="16"/>
      <w:szCs w:val="18"/>
      <w:lang w:val="en-GB" w:eastAsia="de-AT"/>
    </w:rPr>
  </w:style>
  <w:style w:type="paragraph" w:customStyle="1" w:styleId="schemecaption">
    <w:name w:val="schemecaption"/>
    <w:basedOn w:val="Normal"/>
    <w:rsid w:val="009A7ED5"/>
    <w:pPr>
      <w:numPr>
        <w:numId w:val="2"/>
      </w:numPr>
      <w:tabs>
        <w:tab w:val="left" w:pos="907"/>
        <w:tab w:val="left" w:pos="1021"/>
      </w:tabs>
      <w:spacing w:before="80" w:after="180" w:line="240" w:lineRule="auto"/>
    </w:pPr>
    <w:rPr>
      <w:rFonts w:ascii="Palatino Linotype" w:eastAsia="PMingLiU" w:hAnsi="Palatino Linotype" w:cs="Times New Roman"/>
      <w:sz w:val="16"/>
      <w:szCs w:val="24"/>
      <w:lang w:val="en-GB" w:eastAsia="de-AT"/>
    </w:rPr>
  </w:style>
  <w:style w:type="paragraph" w:customStyle="1" w:styleId="tabcaption">
    <w:name w:val="tabcaption"/>
    <w:basedOn w:val="Normal"/>
    <w:rsid w:val="00144337"/>
    <w:pPr>
      <w:numPr>
        <w:numId w:val="3"/>
      </w:numPr>
      <w:tabs>
        <w:tab w:val="left" w:pos="652"/>
        <w:tab w:val="left" w:pos="737"/>
        <w:tab w:val="left" w:pos="822"/>
      </w:tabs>
      <w:spacing w:before="80" w:after="180" w:line="240" w:lineRule="auto"/>
    </w:pPr>
    <w:rPr>
      <w:rFonts w:ascii="Palatino Linotype" w:eastAsia="Times New Roman" w:hAnsi="Palatino Linotype" w:cs="Times New Roman"/>
      <w:sz w:val="16"/>
      <w:szCs w:val="20"/>
      <w:lang w:val="en-GB" w:eastAsia="de-AT"/>
    </w:rPr>
  </w:style>
  <w:style w:type="paragraph" w:customStyle="1" w:styleId="Authorname">
    <w:name w:val="Author name"/>
    <w:basedOn w:val="Normal"/>
    <w:rsid w:val="00F700E6"/>
    <w:pPr>
      <w:spacing w:before="360" w:after="180" w:line="240" w:lineRule="auto"/>
      <w:contextualSpacing/>
    </w:pPr>
    <w:rPr>
      <w:rFonts w:ascii="Arial" w:eastAsia="PMingLiU" w:hAnsi="Arial" w:cs="Times New Roman"/>
      <w:lang w:val="en-GB" w:eastAsia="de-AT"/>
    </w:rPr>
  </w:style>
  <w:style w:type="paragraph" w:customStyle="1" w:styleId="Affiliation">
    <w:name w:val="Affiliation"/>
    <w:basedOn w:val="Normal"/>
    <w:rsid w:val="00027B32"/>
    <w:pPr>
      <w:suppressAutoHyphens/>
      <w:spacing w:before="160" w:after="600" w:line="240" w:lineRule="auto"/>
      <w:contextualSpacing/>
    </w:pPr>
    <w:rPr>
      <w:rFonts w:ascii="Palatino Linotype" w:eastAsia="PMingLiU" w:hAnsi="Palatino Linotype" w:cs="Times New Roman"/>
      <w:sz w:val="18"/>
      <w:szCs w:val="24"/>
      <w:lang w:val="en-GB" w:eastAsia="de-AT"/>
    </w:rPr>
  </w:style>
  <w:style w:type="paragraph" w:customStyle="1" w:styleId="bullets">
    <w:name w:val="bullets"/>
    <w:basedOn w:val="Normal"/>
    <w:rsid w:val="00144337"/>
    <w:pPr>
      <w:numPr>
        <w:numId w:val="4"/>
      </w:numPr>
      <w:autoSpaceDE w:val="0"/>
      <w:autoSpaceDN w:val="0"/>
      <w:adjustRightInd w:val="0"/>
      <w:spacing w:after="0" w:line="240" w:lineRule="auto"/>
      <w:ind w:left="357" w:hanging="357"/>
    </w:pPr>
    <w:rPr>
      <w:rFonts w:ascii="Palatino Linotype" w:eastAsia="PMingLiU" w:hAnsi="Palatino Linotype" w:cs="Times New Roman"/>
      <w:sz w:val="18"/>
      <w:szCs w:val="18"/>
      <w:lang w:val="en-GB" w:eastAsia="de-AT"/>
    </w:rPr>
  </w:style>
  <w:style w:type="paragraph" w:customStyle="1" w:styleId="dash">
    <w:name w:val="dash"/>
    <w:basedOn w:val="Normal"/>
    <w:rsid w:val="00144337"/>
    <w:pPr>
      <w:numPr>
        <w:numId w:val="5"/>
      </w:numPr>
      <w:spacing w:after="0" w:line="240" w:lineRule="auto"/>
      <w:ind w:left="357" w:hanging="357"/>
    </w:pPr>
    <w:rPr>
      <w:rFonts w:ascii="Palatino Linotype" w:eastAsia="PMingLiU" w:hAnsi="Palatino Linotype" w:cs="Times New Roman"/>
      <w:sz w:val="18"/>
      <w:szCs w:val="24"/>
      <w:lang w:val="en-GB" w:eastAsia="de-AT"/>
    </w:rPr>
  </w:style>
  <w:style w:type="paragraph" w:customStyle="1" w:styleId="numbering1">
    <w:name w:val="numbering 1"/>
    <w:basedOn w:val="Normal"/>
    <w:rsid w:val="003307E2"/>
    <w:pPr>
      <w:numPr>
        <w:numId w:val="6"/>
      </w:numPr>
      <w:spacing w:after="0" w:line="240" w:lineRule="auto"/>
    </w:pPr>
    <w:rPr>
      <w:rFonts w:ascii="Palatino Linotype" w:eastAsia="PMingLiU" w:hAnsi="Palatino Linotype" w:cs="Times New Roman"/>
      <w:sz w:val="18"/>
      <w:szCs w:val="24"/>
      <w:lang w:val="en-GB" w:eastAsia="de-AT"/>
    </w:rPr>
  </w:style>
  <w:style w:type="paragraph" w:customStyle="1" w:styleId="numberingi">
    <w:name w:val="numbering i"/>
    <w:basedOn w:val="Normal"/>
    <w:rsid w:val="008B1C76"/>
    <w:pPr>
      <w:numPr>
        <w:numId w:val="7"/>
      </w:numPr>
      <w:suppressAutoHyphens/>
      <w:spacing w:after="0" w:line="240" w:lineRule="auto"/>
    </w:pPr>
    <w:rPr>
      <w:rFonts w:ascii="Palatino Linotype" w:eastAsia="DFKai-SB" w:hAnsi="Palatino Linotype" w:cs="Times New Roman"/>
      <w:color w:val="000000"/>
      <w:sz w:val="18"/>
      <w:szCs w:val="18"/>
      <w:lang w:val="en-GB" w:eastAsia="zh-TW"/>
    </w:rPr>
  </w:style>
  <w:style w:type="paragraph" w:customStyle="1" w:styleId="numberinga">
    <w:name w:val="numbering a"/>
    <w:basedOn w:val="Normal"/>
    <w:rsid w:val="008B1C76"/>
    <w:pPr>
      <w:numPr>
        <w:numId w:val="9"/>
      </w:numPr>
      <w:spacing w:after="0" w:line="240" w:lineRule="auto"/>
    </w:pPr>
    <w:rPr>
      <w:rFonts w:ascii="Palatino Linotype" w:eastAsia="PMingLiU" w:hAnsi="Palatino Linotype" w:cs="Times New Roman"/>
      <w:sz w:val="18"/>
      <w:szCs w:val="24"/>
      <w:lang w:val="en-GB" w:eastAsia="de-AT"/>
    </w:rPr>
  </w:style>
  <w:style w:type="paragraph" w:customStyle="1" w:styleId="tbltext">
    <w:name w:val="tbltext"/>
    <w:basedOn w:val="Normal"/>
    <w:rsid w:val="00B03D27"/>
    <w:pPr>
      <w:spacing w:after="0" w:line="240" w:lineRule="auto"/>
    </w:pPr>
    <w:rPr>
      <w:rFonts w:ascii="Arial" w:eastAsia="Times New Roman" w:hAnsi="Arial" w:cs="Times New Roman"/>
      <w:sz w:val="16"/>
      <w:szCs w:val="20"/>
      <w:lang w:val="en-GB" w:eastAsia="de-AT"/>
    </w:rPr>
  </w:style>
  <w:style w:type="paragraph" w:customStyle="1" w:styleId="steps">
    <w:name w:val="steps"/>
    <w:basedOn w:val="Normal"/>
    <w:rsid w:val="008B1C76"/>
    <w:pPr>
      <w:numPr>
        <w:numId w:val="10"/>
      </w:numPr>
      <w:spacing w:after="0" w:line="240" w:lineRule="auto"/>
    </w:pPr>
    <w:rPr>
      <w:rFonts w:ascii="Palatino Linotype" w:eastAsia="PMingLiU" w:hAnsi="Palatino Linotype" w:cs="Times New Roman"/>
      <w:sz w:val="18"/>
      <w:szCs w:val="24"/>
      <w:lang w:val="en-GB" w:eastAsia="de-AT"/>
    </w:rPr>
  </w:style>
  <w:style w:type="paragraph" w:customStyle="1" w:styleId="Quotes">
    <w:name w:val="Quotes"/>
    <w:basedOn w:val="Normal"/>
    <w:rsid w:val="008B1C76"/>
    <w:pPr>
      <w:spacing w:before="120" w:after="120" w:line="240" w:lineRule="auto"/>
      <w:ind w:left="357"/>
    </w:pPr>
    <w:rPr>
      <w:rFonts w:ascii="Palatino Linotype" w:eastAsia="PMingLiU" w:hAnsi="Palatino Linotype" w:cs="Times New Roman"/>
      <w:i/>
      <w:iCs/>
      <w:sz w:val="18"/>
      <w:szCs w:val="24"/>
      <w:lang w:val="en-GB" w:eastAsia="de-AT"/>
    </w:rPr>
  </w:style>
  <w:style w:type="paragraph" w:customStyle="1" w:styleId="equations">
    <w:name w:val="equations"/>
    <w:basedOn w:val="Normal"/>
    <w:next w:val="paragraph"/>
    <w:rsid w:val="008B1C76"/>
    <w:pPr>
      <w:tabs>
        <w:tab w:val="center" w:pos="3686"/>
        <w:tab w:val="right" w:pos="7371"/>
      </w:tabs>
      <w:autoSpaceDE w:val="0"/>
      <w:autoSpaceDN w:val="0"/>
      <w:adjustRightInd w:val="0"/>
      <w:spacing w:before="180" w:after="120" w:line="240" w:lineRule="auto"/>
      <w:ind w:left="147"/>
      <w:jc w:val="center"/>
    </w:pPr>
    <w:rPr>
      <w:rFonts w:ascii="Palatino Linotype" w:eastAsia="PMingLiU" w:hAnsi="Palatino Linotype" w:cs="Times New Roman"/>
      <w:sz w:val="18"/>
      <w:szCs w:val="18"/>
      <w:lang w:val="en-GB" w:eastAsia="de-AT"/>
    </w:rPr>
  </w:style>
  <w:style w:type="paragraph" w:customStyle="1" w:styleId="ChapterTitle">
    <w:name w:val="ChapterTitle"/>
    <w:basedOn w:val="Normal"/>
    <w:next w:val="Normal"/>
    <w:rsid w:val="00B03D27"/>
    <w:pPr>
      <w:spacing w:before="360" w:after="600" w:line="288" w:lineRule="auto"/>
    </w:pPr>
    <w:rPr>
      <w:rFonts w:ascii="Arial Black" w:eastAsia="PMingLiU" w:hAnsi="Arial Black" w:cs="Times New Roman"/>
      <w:b/>
      <w:sz w:val="32"/>
      <w:szCs w:val="24"/>
      <w:lang w:eastAsia="de-AT"/>
    </w:rPr>
  </w:style>
  <w:style w:type="paragraph" w:styleId="ListParagraph">
    <w:name w:val="List Paragraph"/>
    <w:basedOn w:val="Normal"/>
    <w:uiPriority w:val="34"/>
    <w:rsid w:val="00ED05C6"/>
    <w:pPr>
      <w:ind w:left="720"/>
      <w:contextualSpacing/>
    </w:pPr>
  </w:style>
  <w:style w:type="paragraph" w:customStyle="1" w:styleId="refs">
    <w:name w:val="refs"/>
    <w:basedOn w:val="Normal"/>
    <w:rsid w:val="009F3870"/>
    <w:pPr>
      <w:numPr>
        <w:numId w:val="12"/>
      </w:numPr>
      <w:tabs>
        <w:tab w:val="left" w:pos="459"/>
      </w:tabs>
      <w:autoSpaceDE w:val="0"/>
      <w:autoSpaceDN w:val="0"/>
      <w:adjustRightInd w:val="0"/>
      <w:spacing w:after="0" w:line="240" w:lineRule="auto"/>
    </w:pPr>
    <w:rPr>
      <w:rFonts w:ascii="Palatino Linotype" w:eastAsia="PMingLiU" w:hAnsi="Palatino Linotype" w:cs="Times New Roman"/>
      <w:sz w:val="18"/>
      <w:szCs w:val="18"/>
      <w:lang w:val="en-GB" w:eastAsia="de-AT"/>
    </w:rPr>
  </w:style>
  <w:style w:type="paragraph" w:customStyle="1" w:styleId="Figures">
    <w:name w:val="Figures"/>
    <w:basedOn w:val="Normal"/>
    <w:rsid w:val="001A0FC9"/>
    <w:pPr>
      <w:spacing w:before="180" w:after="0" w:line="240" w:lineRule="auto"/>
      <w:jc w:val="center"/>
    </w:pPr>
    <w:rPr>
      <w:rFonts w:ascii="Palatino Linotype" w:eastAsia="PMingLiU" w:hAnsi="Palatino Linotype" w:cs="Times New Roman"/>
      <w:sz w:val="18"/>
      <w:szCs w:val="24"/>
      <w:lang w:eastAsia="de-AT"/>
    </w:rPr>
  </w:style>
  <w:style w:type="character" w:styleId="Hyperlink">
    <w:name w:val="Hyperlink"/>
    <w:basedOn w:val="DefaultParagraphFont"/>
    <w:uiPriority w:val="99"/>
    <w:unhideWhenUsed/>
    <w:rsid w:val="0006122B"/>
    <w:rPr>
      <w:color w:val="0000FF" w:themeColor="hyperlink"/>
      <w:u w:val="single"/>
    </w:rPr>
  </w:style>
  <w:style w:type="table" w:styleId="TableGrid">
    <w:name w:val="Table Grid"/>
    <w:basedOn w:val="TableNormal"/>
    <w:uiPriority w:val="59"/>
    <w:rsid w:val="00A679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F2E22"/>
  </w:style>
  <w:style w:type="paragraph" w:styleId="BalloonText">
    <w:name w:val="Balloon Text"/>
    <w:basedOn w:val="Normal"/>
    <w:link w:val="BalloonTextChar"/>
    <w:uiPriority w:val="99"/>
    <w:semiHidden/>
    <w:unhideWhenUsed/>
    <w:rsid w:val="007110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10C1"/>
    <w:rPr>
      <w:rFonts w:ascii="Tahoma" w:hAnsi="Tahoma" w:cs="Tahoma"/>
      <w:sz w:val="16"/>
      <w:szCs w:val="16"/>
    </w:rPr>
  </w:style>
  <w:style w:type="character" w:customStyle="1" w:styleId="Heading1Char">
    <w:name w:val="Heading 1 Char"/>
    <w:basedOn w:val="DefaultParagraphFont"/>
    <w:link w:val="Heading1"/>
    <w:uiPriority w:val="9"/>
    <w:rsid w:val="00C54F4F"/>
    <w:rPr>
      <w:rFonts w:asciiTheme="majorHAnsi" w:eastAsiaTheme="majorEastAsia" w:hAnsiTheme="majorHAnsi" w:cstheme="majorBidi"/>
      <w:b/>
      <w:bCs/>
      <w:color w:val="365F91" w:themeColor="accent1" w:themeShade="BF"/>
      <w:sz w:val="28"/>
      <w:szCs w:val="28"/>
    </w:rPr>
  </w:style>
  <w:style w:type="paragraph" w:customStyle="1" w:styleId="H5">
    <w:name w:val="H5+"/>
    <w:basedOn w:val="H4"/>
    <w:next w:val="paragraph"/>
    <w:qFormat/>
    <w:rsid w:val="009358D6"/>
    <w:pPr>
      <w:numPr>
        <w:ilvl w:val="4"/>
      </w:numPr>
    </w:pPr>
  </w:style>
  <w:style w:type="numbering" w:customStyle="1" w:styleId="Headings">
    <w:name w:val="Headings"/>
    <w:uiPriority w:val="99"/>
    <w:rsid w:val="009358D6"/>
    <w:pPr>
      <w:numPr>
        <w:numId w:val="27"/>
      </w:numPr>
    </w:pPr>
  </w:style>
  <w:style w:type="paragraph" w:customStyle="1" w:styleId="footnotes">
    <w:name w:val="footnotes"/>
    <w:basedOn w:val="paragraph"/>
    <w:rsid w:val="009256E4"/>
    <w:pPr>
      <w:spacing w:before="0" w:after="0"/>
    </w:pPr>
    <w:rPr>
      <w:sz w:val="14"/>
    </w:rPr>
  </w:style>
  <w:style w:type="character" w:styleId="PlaceholderText">
    <w:name w:val="Placeholder Text"/>
    <w:basedOn w:val="DefaultParagraphFont"/>
    <w:uiPriority w:val="99"/>
    <w:semiHidden/>
    <w:rsid w:val="00701CA9"/>
    <w:rPr>
      <w:color w:val="808080"/>
    </w:rPr>
  </w:style>
  <w:style w:type="paragraph" w:styleId="Header">
    <w:name w:val="header"/>
    <w:basedOn w:val="Normal"/>
    <w:link w:val="HeaderChar"/>
    <w:uiPriority w:val="99"/>
    <w:semiHidden/>
    <w:unhideWhenUsed/>
    <w:rsid w:val="00DA7FE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A7FED"/>
  </w:style>
  <w:style w:type="paragraph" w:styleId="Footer">
    <w:name w:val="footer"/>
    <w:basedOn w:val="Normal"/>
    <w:link w:val="FooterChar"/>
    <w:uiPriority w:val="99"/>
    <w:semiHidden/>
    <w:unhideWhenUsed/>
    <w:rsid w:val="00DA7FED"/>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A7FED"/>
  </w:style>
  <w:style w:type="paragraph" w:styleId="FootnoteText">
    <w:name w:val="footnote text"/>
    <w:basedOn w:val="Normal"/>
    <w:link w:val="FootnoteTextChar"/>
    <w:uiPriority w:val="99"/>
    <w:semiHidden/>
    <w:unhideWhenUsed/>
    <w:rsid w:val="00FD20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20AD"/>
    <w:rPr>
      <w:sz w:val="20"/>
      <w:szCs w:val="20"/>
    </w:rPr>
  </w:style>
  <w:style w:type="character" w:styleId="FootnoteReference">
    <w:name w:val="footnote reference"/>
    <w:basedOn w:val="DefaultParagraphFont"/>
    <w:uiPriority w:val="99"/>
    <w:semiHidden/>
    <w:unhideWhenUsed/>
    <w:rsid w:val="00FD20AD"/>
    <w:rPr>
      <w:vertAlign w:val="superscript"/>
    </w:rPr>
  </w:style>
  <w:style w:type="paragraph" w:customStyle="1" w:styleId="preformat">
    <w:name w:val="preformat"/>
    <w:basedOn w:val="paragraph"/>
    <w:rsid w:val="007D2EEC"/>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D77076"/>
  </w:style>
  <w:style w:type="paragraph" w:customStyle="1" w:styleId="centered">
    <w:name w:val="centered"/>
    <w:basedOn w:val="equations"/>
    <w:rsid w:val="002B1600"/>
  </w:style>
  <w:style w:type="paragraph" w:customStyle="1" w:styleId="Kewords">
    <w:name w:val="Kewords"/>
    <w:basedOn w:val="paragraph"/>
    <w:rsid w:val="00027B32"/>
    <w:pPr>
      <w:spacing w:after="1200"/>
    </w:pPr>
    <w:rPr>
      <w:b/>
    </w:rPr>
  </w:style>
  <w:style w:type="character" w:styleId="Emphasis">
    <w:name w:val="Emphasis"/>
    <w:basedOn w:val="DefaultParagraphFont"/>
    <w:uiPriority w:val="20"/>
    <w:qFormat/>
    <w:rsid w:val="00E30604"/>
    <w:rPr>
      <w:i/>
      <w:iCs/>
    </w:rPr>
  </w:style>
  <w:style w:type="character" w:customStyle="1" w:styleId="Heading2Char">
    <w:name w:val="Heading 2 Char"/>
    <w:basedOn w:val="DefaultParagraphFont"/>
    <w:link w:val="Heading2"/>
    <w:uiPriority w:val="9"/>
    <w:rsid w:val="00CF18B7"/>
    <w:rPr>
      <w:rFonts w:ascii="Helvetica Neue" w:eastAsiaTheme="majorEastAsia" w:hAnsi="Helvetica Neue" w:cstheme="majorBidi"/>
      <w:color w:val="365F91" w:themeColor="accent1" w:themeShade="BF"/>
      <w:sz w:val="24"/>
      <w:szCs w:val="26"/>
    </w:rPr>
  </w:style>
  <w:style w:type="character" w:customStyle="1" w:styleId="Heading3Char">
    <w:name w:val="Heading 3 Char"/>
    <w:basedOn w:val="DefaultParagraphFont"/>
    <w:link w:val="Heading3"/>
    <w:uiPriority w:val="9"/>
    <w:rsid w:val="00CF18B7"/>
    <w:rPr>
      <w:rFonts w:ascii="Helvetica Neue" w:eastAsiaTheme="majorEastAsia" w:hAnsi="Helvetica Neue" w:cstheme="majorBidi"/>
      <w:color w:val="243F60" w:themeColor="accent1" w:themeShade="7F"/>
      <w:szCs w:val="24"/>
    </w:rPr>
  </w:style>
  <w:style w:type="character" w:customStyle="1" w:styleId="Heading4Char">
    <w:name w:val="Heading 4 Char"/>
    <w:basedOn w:val="DefaultParagraphFont"/>
    <w:link w:val="Heading4"/>
    <w:uiPriority w:val="9"/>
    <w:rsid w:val="00CF18B7"/>
    <w:rPr>
      <w:rFonts w:asciiTheme="majorHAnsi" w:eastAsiaTheme="majorEastAsia" w:hAnsiTheme="majorHAnsi" w:cstheme="majorBidi"/>
      <w:i/>
      <w:iCs/>
      <w:color w:val="365F91" w:themeColor="accent1" w:themeShade="BF"/>
      <w:szCs w:val="24"/>
    </w:rPr>
  </w:style>
  <w:style w:type="character" w:customStyle="1" w:styleId="Heading5Char">
    <w:name w:val="Heading 5 Char"/>
    <w:basedOn w:val="DefaultParagraphFont"/>
    <w:link w:val="Heading5"/>
    <w:uiPriority w:val="9"/>
    <w:semiHidden/>
    <w:rsid w:val="00CF18B7"/>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CF18B7"/>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CF18B7"/>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CF18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F18B7"/>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BA00CF"/>
    <w:rPr>
      <w:sz w:val="16"/>
      <w:szCs w:val="16"/>
    </w:rPr>
  </w:style>
  <w:style w:type="paragraph" w:styleId="CommentText">
    <w:name w:val="annotation text"/>
    <w:basedOn w:val="Normal"/>
    <w:link w:val="CommentTextChar"/>
    <w:uiPriority w:val="99"/>
    <w:semiHidden/>
    <w:unhideWhenUsed/>
    <w:rsid w:val="00BA00CF"/>
    <w:pPr>
      <w:spacing w:line="240" w:lineRule="auto"/>
    </w:pPr>
    <w:rPr>
      <w:sz w:val="20"/>
      <w:szCs w:val="20"/>
    </w:rPr>
  </w:style>
  <w:style w:type="character" w:customStyle="1" w:styleId="CommentTextChar">
    <w:name w:val="Comment Text Char"/>
    <w:basedOn w:val="DefaultParagraphFont"/>
    <w:link w:val="CommentText"/>
    <w:uiPriority w:val="99"/>
    <w:semiHidden/>
    <w:rsid w:val="00BA00CF"/>
    <w:rPr>
      <w:sz w:val="20"/>
      <w:szCs w:val="20"/>
    </w:rPr>
  </w:style>
  <w:style w:type="paragraph" w:styleId="CommentSubject">
    <w:name w:val="annotation subject"/>
    <w:basedOn w:val="CommentText"/>
    <w:next w:val="CommentText"/>
    <w:link w:val="CommentSubjectChar"/>
    <w:uiPriority w:val="99"/>
    <w:semiHidden/>
    <w:unhideWhenUsed/>
    <w:rsid w:val="00BA00CF"/>
    <w:rPr>
      <w:b/>
      <w:bCs/>
    </w:rPr>
  </w:style>
  <w:style w:type="character" w:customStyle="1" w:styleId="CommentSubjectChar">
    <w:name w:val="Comment Subject Char"/>
    <w:basedOn w:val="CommentTextChar"/>
    <w:link w:val="CommentSubject"/>
    <w:uiPriority w:val="99"/>
    <w:semiHidden/>
    <w:rsid w:val="00BA00CF"/>
    <w:rPr>
      <w:b/>
      <w:bCs/>
      <w:sz w:val="20"/>
      <w:szCs w:val="20"/>
    </w:rPr>
  </w:style>
  <w:style w:type="paragraph" w:styleId="HTMLPreformatted">
    <w:name w:val="HTML Preformatted"/>
    <w:basedOn w:val="Normal"/>
    <w:link w:val="HTMLPreformattedChar"/>
    <w:uiPriority w:val="99"/>
    <w:unhideWhenUsed/>
    <w:rsid w:val="00BA00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zh-CN"/>
    </w:rPr>
  </w:style>
  <w:style w:type="character" w:customStyle="1" w:styleId="HTMLPreformattedChar">
    <w:name w:val="HTML Preformatted Char"/>
    <w:basedOn w:val="DefaultParagraphFont"/>
    <w:link w:val="HTMLPreformatted"/>
    <w:uiPriority w:val="99"/>
    <w:rsid w:val="00BA00CF"/>
    <w:rPr>
      <w:rFonts w:ascii="Courier New" w:eastAsia="Times New Roman" w:hAnsi="Courier New" w:cs="Courier New"/>
      <w:sz w:val="20"/>
      <w:szCs w:val="20"/>
      <w:lang w:val="en-GB" w:eastAsia="zh-CN"/>
    </w:rPr>
  </w:style>
  <w:style w:type="paragraph" w:styleId="Revision">
    <w:name w:val="Revision"/>
    <w:hidden/>
    <w:uiPriority w:val="99"/>
    <w:semiHidden/>
    <w:rsid w:val="00AC75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987887">
      <w:bodyDiv w:val="1"/>
      <w:marLeft w:val="0"/>
      <w:marRight w:val="0"/>
      <w:marTop w:val="0"/>
      <w:marBottom w:val="0"/>
      <w:divBdr>
        <w:top w:val="none" w:sz="0" w:space="0" w:color="auto"/>
        <w:left w:val="none" w:sz="0" w:space="0" w:color="auto"/>
        <w:bottom w:val="none" w:sz="0" w:space="0" w:color="auto"/>
        <w:right w:val="none" w:sz="0" w:space="0" w:color="auto"/>
      </w:divBdr>
    </w:div>
    <w:div w:id="304698811">
      <w:bodyDiv w:val="1"/>
      <w:marLeft w:val="0"/>
      <w:marRight w:val="0"/>
      <w:marTop w:val="0"/>
      <w:marBottom w:val="0"/>
      <w:divBdr>
        <w:top w:val="none" w:sz="0" w:space="0" w:color="auto"/>
        <w:left w:val="none" w:sz="0" w:space="0" w:color="auto"/>
        <w:bottom w:val="none" w:sz="0" w:space="0" w:color="auto"/>
        <w:right w:val="none" w:sz="0" w:space="0" w:color="auto"/>
      </w:divBdr>
    </w:div>
    <w:div w:id="348414266">
      <w:bodyDiv w:val="1"/>
      <w:marLeft w:val="0"/>
      <w:marRight w:val="0"/>
      <w:marTop w:val="0"/>
      <w:marBottom w:val="0"/>
      <w:divBdr>
        <w:top w:val="none" w:sz="0" w:space="0" w:color="auto"/>
        <w:left w:val="none" w:sz="0" w:space="0" w:color="auto"/>
        <w:bottom w:val="none" w:sz="0" w:space="0" w:color="auto"/>
        <w:right w:val="none" w:sz="0" w:space="0" w:color="auto"/>
      </w:divBdr>
    </w:div>
    <w:div w:id="409813906">
      <w:bodyDiv w:val="1"/>
      <w:marLeft w:val="0"/>
      <w:marRight w:val="0"/>
      <w:marTop w:val="0"/>
      <w:marBottom w:val="0"/>
      <w:divBdr>
        <w:top w:val="none" w:sz="0" w:space="0" w:color="auto"/>
        <w:left w:val="none" w:sz="0" w:space="0" w:color="auto"/>
        <w:bottom w:val="none" w:sz="0" w:space="0" w:color="auto"/>
        <w:right w:val="none" w:sz="0" w:space="0" w:color="auto"/>
      </w:divBdr>
      <w:divsChild>
        <w:div w:id="1271938950">
          <w:marLeft w:val="0"/>
          <w:marRight w:val="0"/>
          <w:marTop w:val="0"/>
          <w:marBottom w:val="0"/>
          <w:divBdr>
            <w:top w:val="none" w:sz="0" w:space="0" w:color="auto"/>
            <w:left w:val="none" w:sz="0" w:space="0" w:color="auto"/>
            <w:bottom w:val="none" w:sz="0" w:space="0" w:color="auto"/>
            <w:right w:val="none" w:sz="0" w:space="0" w:color="auto"/>
          </w:divBdr>
        </w:div>
        <w:div w:id="613637862">
          <w:marLeft w:val="0"/>
          <w:marRight w:val="0"/>
          <w:marTop w:val="0"/>
          <w:marBottom w:val="0"/>
          <w:divBdr>
            <w:top w:val="none" w:sz="0" w:space="0" w:color="auto"/>
            <w:left w:val="none" w:sz="0" w:space="0" w:color="auto"/>
            <w:bottom w:val="none" w:sz="0" w:space="0" w:color="auto"/>
            <w:right w:val="none" w:sz="0" w:space="0" w:color="auto"/>
          </w:divBdr>
        </w:div>
        <w:div w:id="1397898975">
          <w:marLeft w:val="0"/>
          <w:marRight w:val="0"/>
          <w:marTop w:val="0"/>
          <w:marBottom w:val="0"/>
          <w:divBdr>
            <w:top w:val="none" w:sz="0" w:space="0" w:color="auto"/>
            <w:left w:val="none" w:sz="0" w:space="0" w:color="auto"/>
            <w:bottom w:val="none" w:sz="0" w:space="0" w:color="auto"/>
            <w:right w:val="none" w:sz="0" w:space="0" w:color="auto"/>
          </w:divBdr>
        </w:div>
        <w:div w:id="353576303">
          <w:marLeft w:val="0"/>
          <w:marRight w:val="0"/>
          <w:marTop w:val="0"/>
          <w:marBottom w:val="0"/>
          <w:divBdr>
            <w:top w:val="none" w:sz="0" w:space="0" w:color="auto"/>
            <w:left w:val="none" w:sz="0" w:space="0" w:color="auto"/>
            <w:bottom w:val="none" w:sz="0" w:space="0" w:color="auto"/>
            <w:right w:val="none" w:sz="0" w:space="0" w:color="auto"/>
          </w:divBdr>
        </w:div>
        <w:div w:id="617294811">
          <w:marLeft w:val="0"/>
          <w:marRight w:val="0"/>
          <w:marTop w:val="0"/>
          <w:marBottom w:val="0"/>
          <w:divBdr>
            <w:top w:val="none" w:sz="0" w:space="0" w:color="auto"/>
            <w:left w:val="none" w:sz="0" w:space="0" w:color="auto"/>
            <w:bottom w:val="none" w:sz="0" w:space="0" w:color="auto"/>
            <w:right w:val="none" w:sz="0" w:space="0" w:color="auto"/>
          </w:divBdr>
        </w:div>
        <w:div w:id="331109073">
          <w:marLeft w:val="0"/>
          <w:marRight w:val="0"/>
          <w:marTop w:val="0"/>
          <w:marBottom w:val="0"/>
          <w:divBdr>
            <w:top w:val="none" w:sz="0" w:space="0" w:color="auto"/>
            <w:left w:val="none" w:sz="0" w:space="0" w:color="auto"/>
            <w:bottom w:val="none" w:sz="0" w:space="0" w:color="auto"/>
            <w:right w:val="none" w:sz="0" w:space="0" w:color="auto"/>
          </w:divBdr>
        </w:div>
        <w:div w:id="1020013650">
          <w:marLeft w:val="0"/>
          <w:marRight w:val="0"/>
          <w:marTop w:val="0"/>
          <w:marBottom w:val="0"/>
          <w:divBdr>
            <w:top w:val="none" w:sz="0" w:space="0" w:color="auto"/>
            <w:left w:val="none" w:sz="0" w:space="0" w:color="auto"/>
            <w:bottom w:val="none" w:sz="0" w:space="0" w:color="auto"/>
            <w:right w:val="none" w:sz="0" w:space="0" w:color="auto"/>
          </w:divBdr>
        </w:div>
        <w:div w:id="1353150285">
          <w:marLeft w:val="0"/>
          <w:marRight w:val="0"/>
          <w:marTop w:val="0"/>
          <w:marBottom w:val="0"/>
          <w:divBdr>
            <w:top w:val="none" w:sz="0" w:space="0" w:color="auto"/>
            <w:left w:val="none" w:sz="0" w:space="0" w:color="auto"/>
            <w:bottom w:val="none" w:sz="0" w:space="0" w:color="auto"/>
            <w:right w:val="none" w:sz="0" w:space="0" w:color="auto"/>
          </w:divBdr>
        </w:div>
        <w:div w:id="2088766963">
          <w:marLeft w:val="0"/>
          <w:marRight w:val="0"/>
          <w:marTop w:val="0"/>
          <w:marBottom w:val="0"/>
          <w:divBdr>
            <w:top w:val="none" w:sz="0" w:space="0" w:color="auto"/>
            <w:left w:val="none" w:sz="0" w:space="0" w:color="auto"/>
            <w:bottom w:val="none" w:sz="0" w:space="0" w:color="auto"/>
            <w:right w:val="none" w:sz="0" w:space="0" w:color="auto"/>
          </w:divBdr>
        </w:div>
        <w:div w:id="778715965">
          <w:marLeft w:val="0"/>
          <w:marRight w:val="0"/>
          <w:marTop w:val="0"/>
          <w:marBottom w:val="0"/>
          <w:divBdr>
            <w:top w:val="none" w:sz="0" w:space="0" w:color="auto"/>
            <w:left w:val="none" w:sz="0" w:space="0" w:color="auto"/>
            <w:bottom w:val="none" w:sz="0" w:space="0" w:color="auto"/>
            <w:right w:val="none" w:sz="0" w:space="0" w:color="auto"/>
          </w:divBdr>
        </w:div>
        <w:div w:id="444926635">
          <w:marLeft w:val="0"/>
          <w:marRight w:val="0"/>
          <w:marTop w:val="0"/>
          <w:marBottom w:val="0"/>
          <w:divBdr>
            <w:top w:val="none" w:sz="0" w:space="0" w:color="auto"/>
            <w:left w:val="none" w:sz="0" w:space="0" w:color="auto"/>
            <w:bottom w:val="none" w:sz="0" w:space="0" w:color="auto"/>
            <w:right w:val="none" w:sz="0" w:space="0" w:color="auto"/>
          </w:divBdr>
        </w:div>
        <w:div w:id="1178078199">
          <w:marLeft w:val="0"/>
          <w:marRight w:val="0"/>
          <w:marTop w:val="0"/>
          <w:marBottom w:val="0"/>
          <w:divBdr>
            <w:top w:val="none" w:sz="0" w:space="0" w:color="auto"/>
            <w:left w:val="none" w:sz="0" w:space="0" w:color="auto"/>
            <w:bottom w:val="none" w:sz="0" w:space="0" w:color="auto"/>
            <w:right w:val="none" w:sz="0" w:space="0" w:color="auto"/>
          </w:divBdr>
        </w:div>
        <w:div w:id="2123255584">
          <w:marLeft w:val="0"/>
          <w:marRight w:val="0"/>
          <w:marTop w:val="0"/>
          <w:marBottom w:val="0"/>
          <w:divBdr>
            <w:top w:val="none" w:sz="0" w:space="0" w:color="auto"/>
            <w:left w:val="none" w:sz="0" w:space="0" w:color="auto"/>
            <w:bottom w:val="none" w:sz="0" w:space="0" w:color="auto"/>
            <w:right w:val="none" w:sz="0" w:space="0" w:color="auto"/>
          </w:divBdr>
        </w:div>
        <w:div w:id="583799916">
          <w:marLeft w:val="0"/>
          <w:marRight w:val="0"/>
          <w:marTop w:val="0"/>
          <w:marBottom w:val="0"/>
          <w:divBdr>
            <w:top w:val="none" w:sz="0" w:space="0" w:color="auto"/>
            <w:left w:val="none" w:sz="0" w:space="0" w:color="auto"/>
            <w:bottom w:val="none" w:sz="0" w:space="0" w:color="auto"/>
            <w:right w:val="none" w:sz="0" w:space="0" w:color="auto"/>
          </w:divBdr>
        </w:div>
        <w:div w:id="1947688445">
          <w:marLeft w:val="0"/>
          <w:marRight w:val="0"/>
          <w:marTop w:val="0"/>
          <w:marBottom w:val="0"/>
          <w:divBdr>
            <w:top w:val="none" w:sz="0" w:space="0" w:color="auto"/>
            <w:left w:val="none" w:sz="0" w:space="0" w:color="auto"/>
            <w:bottom w:val="none" w:sz="0" w:space="0" w:color="auto"/>
            <w:right w:val="none" w:sz="0" w:space="0" w:color="auto"/>
          </w:divBdr>
        </w:div>
        <w:div w:id="1553538230">
          <w:marLeft w:val="0"/>
          <w:marRight w:val="0"/>
          <w:marTop w:val="0"/>
          <w:marBottom w:val="0"/>
          <w:divBdr>
            <w:top w:val="none" w:sz="0" w:space="0" w:color="auto"/>
            <w:left w:val="none" w:sz="0" w:space="0" w:color="auto"/>
            <w:bottom w:val="none" w:sz="0" w:space="0" w:color="auto"/>
            <w:right w:val="none" w:sz="0" w:space="0" w:color="auto"/>
          </w:divBdr>
        </w:div>
        <w:div w:id="2049987434">
          <w:marLeft w:val="0"/>
          <w:marRight w:val="0"/>
          <w:marTop w:val="0"/>
          <w:marBottom w:val="0"/>
          <w:divBdr>
            <w:top w:val="none" w:sz="0" w:space="0" w:color="auto"/>
            <w:left w:val="none" w:sz="0" w:space="0" w:color="auto"/>
            <w:bottom w:val="none" w:sz="0" w:space="0" w:color="auto"/>
            <w:right w:val="none" w:sz="0" w:space="0" w:color="auto"/>
          </w:divBdr>
        </w:div>
        <w:div w:id="994846066">
          <w:marLeft w:val="0"/>
          <w:marRight w:val="0"/>
          <w:marTop w:val="0"/>
          <w:marBottom w:val="0"/>
          <w:divBdr>
            <w:top w:val="none" w:sz="0" w:space="0" w:color="auto"/>
            <w:left w:val="none" w:sz="0" w:space="0" w:color="auto"/>
            <w:bottom w:val="none" w:sz="0" w:space="0" w:color="auto"/>
            <w:right w:val="none" w:sz="0" w:space="0" w:color="auto"/>
          </w:divBdr>
        </w:div>
        <w:div w:id="293947946">
          <w:marLeft w:val="0"/>
          <w:marRight w:val="0"/>
          <w:marTop w:val="0"/>
          <w:marBottom w:val="0"/>
          <w:divBdr>
            <w:top w:val="none" w:sz="0" w:space="0" w:color="auto"/>
            <w:left w:val="none" w:sz="0" w:space="0" w:color="auto"/>
            <w:bottom w:val="none" w:sz="0" w:space="0" w:color="auto"/>
            <w:right w:val="none" w:sz="0" w:space="0" w:color="auto"/>
          </w:divBdr>
        </w:div>
        <w:div w:id="1525246417">
          <w:marLeft w:val="0"/>
          <w:marRight w:val="0"/>
          <w:marTop w:val="0"/>
          <w:marBottom w:val="0"/>
          <w:divBdr>
            <w:top w:val="none" w:sz="0" w:space="0" w:color="auto"/>
            <w:left w:val="none" w:sz="0" w:space="0" w:color="auto"/>
            <w:bottom w:val="none" w:sz="0" w:space="0" w:color="auto"/>
            <w:right w:val="none" w:sz="0" w:space="0" w:color="auto"/>
          </w:divBdr>
        </w:div>
      </w:divsChild>
    </w:div>
    <w:div w:id="514150529">
      <w:bodyDiv w:val="1"/>
      <w:marLeft w:val="0"/>
      <w:marRight w:val="0"/>
      <w:marTop w:val="0"/>
      <w:marBottom w:val="0"/>
      <w:divBdr>
        <w:top w:val="none" w:sz="0" w:space="0" w:color="auto"/>
        <w:left w:val="none" w:sz="0" w:space="0" w:color="auto"/>
        <w:bottom w:val="none" w:sz="0" w:space="0" w:color="auto"/>
        <w:right w:val="none" w:sz="0" w:space="0" w:color="auto"/>
      </w:divBdr>
    </w:div>
    <w:div w:id="621810145">
      <w:bodyDiv w:val="1"/>
      <w:marLeft w:val="0"/>
      <w:marRight w:val="0"/>
      <w:marTop w:val="0"/>
      <w:marBottom w:val="0"/>
      <w:divBdr>
        <w:top w:val="none" w:sz="0" w:space="0" w:color="auto"/>
        <w:left w:val="none" w:sz="0" w:space="0" w:color="auto"/>
        <w:bottom w:val="none" w:sz="0" w:space="0" w:color="auto"/>
        <w:right w:val="none" w:sz="0" w:space="0" w:color="auto"/>
      </w:divBdr>
    </w:div>
    <w:div w:id="681443692">
      <w:bodyDiv w:val="1"/>
      <w:marLeft w:val="0"/>
      <w:marRight w:val="0"/>
      <w:marTop w:val="0"/>
      <w:marBottom w:val="0"/>
      <w:divBdr>
        <w:top w:val="none" w:sz="0" w:space="0" w:color="auto"/>
        <w:left w:val="none" w:sz="0" w:space="0" w:color="auto"/>
        <w:bottom w:val="none" w:sz="0" w:space="0" w:color="auto"/>
        <w:right w:val="none" w:sz="0" w:space="0" w:color="auto"/>
      </w:divBdr>
    </w:div>
    <w:div w:id="776683429">
      <w:bodyDiv w:val="1"/>
      <w:marLeft w:val="0"/>
      <w:marRight w:val="0"/>
      <w:marTop w:val="0"/>
      <w:marBottom w:val="0"/>
      <w:divBdr>
        <w:top w:val="none" w:sz="0" w:space="0" w:color="auto"/>
        <w:left w:val="none" w:sz="0" w:space="0" w:color="auto"/>
        <w:bottom w:val="none" w:sz="0" w:space="0" w:color="auto"/>
        <w:right w:val="none" w:sz="0" w:space="0" w:color="auto"/>
      </w:divBdr>
    </w:div>
    <w:div w:id="966665591">
      <w:bodyDiv w:val="1"/>
      <w:marLeft w:val="0"/>
      <w:marRight w:val="0"/>
      <w:marTop w:val="0"/>
      <w:marBottom w:val="0"/>
      <w:divBdr>
        <w:top w:val="none" w:sz="0" w:space="0" w:color="auto"/>
        <w:left w:val="none" w:sz="0" w:space="0" w:color="auto"/>
        <w:bottom w:val="none" w:sz="0" w:space="0" w:color="auto"/>
        <w:right w:val="none" w:sz="0" w:space="0" w:color="auto"/>
      </w:divBdr>
    </w:div>
    <w:div w:id="1041367431">
      <w:bodyDiv w:val="1"/>
      <w:marLeft w:val="0"/>
      <w:marRight w:val="0"/>
      <w:marTop w:val="0"/>
      <w:marBottom w:val="0"/>
      <w:divBdr>
        <w:top w:val="none" w:sz="0" w:space="0" w:color="auto"/>
        <w:left w:val="none" w:sz="0" w:space="0" w:color="auto"/>
        <w:bottom w:val="none" w:sz="0" w:space="0" w:color="auto"/>
        <w:right w:val="none" w:sz="0" w:space="0" w:color="auto"/>
      </w:divBdr>
    </w:div>
    <w:div w:id="1156846846">
      <w:bodyDiv w:val="1"/>
      <w:marLeft w:val="0"/>
      <w:marRight w:val="0"/>
      <w:marTop w:val="0"/>
      <w:marBottom w:val="0"/>
      <w:divBdr>
        <w:top w:val="none" w:sz="0" w:space="0" w:color="auto"/>
        <w:left w:val="none" w:sz="0" w:space="0" w:color="auto"/>
        <w:bottom w:val="none" w:sz="0" w:space="0" w:color="auto"/>
        <w:right w:val="none" w:sz="0" w:space="0" w:color="auto"/>
      </w:divBdr>
    </w:div>
    <w:div w:id="1398817087">
      <w:bodyDiv w:val="1"/>
      <w:marLeft w:val="0"/>
      <w:marRight w:val="0"/>
      <w:marTop w:val="0"/>
      <w:marBottom w:val="0"/>
      <w:divBdr>
        <w:top w:val="none" w:sz="0" w:space="0" w:color="auto"/>
        <w:left w:val="none" w:sz="0" w:space="0" w:color="auto"/>
        <w:bottom w:val="none" w:sz="0" w:space="0" w:color="auto"/>
        <w:right w:val="none" w:sz="0" w:space="0" w:color="auto"/>
      </w:divBdr>
    </w:div>
    <w:div w:id="1962564743">
      <w:bodyDiv w:val="1"/>
      <w:marLeft w:val="0"/>
      <w:marRight w:val="0"/>
      <w:marTop w:val="0"/>
      <w:marBottom w:val="0"/>
      <w:divBdr>
        <w:top w:val="none" w:sz="0" w:space="0" w:color="auto"/>
        <w:left w:val="none" w:sz="0" w:space="0" w:color="auto"/>
        <w:bottom w:val="none" w:sz="0" w:space="0" w:color="auto"/>
        <w:right w:val="none" w:sz="0" w:space="0" w:color="auto"/>
      </w:divBdr>
    </w:div>
    <w:div w:id="2000618736">
      <w:bodyDiv w:val="1"/>
      <w:marLeft w:val="0"/>
      <w:marRight w:val="0"/>
      <w:marTop w:val="0"/>
      <w:marBottom w:val="0"/>
      <w:divBdr>
        <w:top w:val="none" w:sz="0" w:space="0" w:color="auto"/>
        <w:left w:val="none" w:sz="0" w:space="0" w:color="auto"/>
        <w:bottom w:val="none" w:sz="0" w:space="0" w:color="auto"/>
        <w:right w:val="none" w:sz="0" w:space="0" w:color="auto"/>
      </w:divBdr>
    </w:div>
    <w:div w:id="2146044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35D601-DEAA-4478-A4B7-A65FB4462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10175</Words>
  <Characters>628001</Characters>
  <Application>Microsoft Office Word</Application>
  <DocSecurity>0</DocSecurity>
  <Lines>5233</Lines>
  <Paragraphs>1473</Paragraphs>
  <ScaleCrop>false</ScaleCrop>
  <HeadingPairs>
    <vt:vector size="2" baseType="variant">
      <vt:variant>
        <vt:lpstr>Title</vt:lpstr>
      </vt:variant>
      <vt:variant>
        <vt:i4>1</vt:i4>
      </vt:variant>
    </vt:vector>
  </HeadingPairs>
  <TitlesOfParts>
    <vt:vector size="1" baseType="lpstr">
      <vt:lpstr/>
    </vt:vector>
  </TitlesOfParts>
  <Company>PanType</Company>
  <LinksUpToDate>false</LinksUpToDate>
  <CharactersWithSpaces>736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wadler, Jamie</dc:creator>
  <cp:lastModifiedBy>Fenella Kirkham</cp:lastModifiedBy>
  <cp:revision>2</cp:revision>
  <dcterms:created xsi:type="dcterms:W3CDTF">2016-12-31T10:17:00Z</dcterms:created>
  <dcterms:modified xsi:type="dcterms:W3CDTF">2016-12-31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WinEqns">
    <vt:bool>true</vt:bool>
  </property>
  <property fmtid="{D5CDD505-2E9C-101B-9397-08002B2CF9AE}" pid="4" name="Mendeley Document_1">
    <vt:lpwstr>True</vt:lpwstr>
  </property>
  <property fmtid="{D5CDD505-2E9C-101B-9397-08002B2CF9AE}" pid="5" name="Mendeley User Name_1">
    <vt:lpwstr>jamie.kawadler.11@ucl.ac.uk@www.mendeley.com</vt:lpwstr>
  </property>
  <property fmtid="{D5CDD505-2E9C-101B-9397-08002B2CF9AE}" pid="6" name="Mendeley Citation Style_1">
    <vt:lpwstr>http://www.zotero.org/styles/vancouver-brackets</vt:lpwstr>
  </property>
</Properties>
</file>